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2C05E50F" w:rsidR="006205EC" w:rsidRDefault="003D5A41" w:rsidP="006D4489">
      <w:pPr>
        <w:rPr>
          <w:bCs/>
          <w:i/>
          <w:iCs/>
          <w:lang w:val="en-US"/>
        </w:rPr>
      </w:pPr>
      <w:r>
        <w:rPr>
          <w:bCs/>
          <w:i/>
          <w:iCs/>
          <w:lang w:val="en-US"/>
        </w:rPr>
        <w:t xml:space="preserve">Abstract. </w:t>
      </w:r>
      <w:ins w:id="1" w:author="William Lamb" w:date="2017-11-10T10:30:00Z">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ins>
      <w:commentRangeStart w:id="2"/>
      <w:del w:id="3" w:author="William Lamb" w:date="2017-11-10T10:30:00Z">
        <w:r w:rsidR="00A60CA1" w:rsidDel="004E59AB">
          <w:rPr>
            <w:rStyle w:val="CommentReference"/>
          </w:rPr>
          <w:commentReference w:id="4"/>
        </w:r>
        <w:commentRangeEnd w:id="2"/>
        <w:r w:rsidR="00AE5BB3" w:rsidDel="004E59AB">
          <w:rPr>
            <w:rStyle w:val="CommentReference"/>
          </w:rPr>
          <w:commentReference w:id="2"/>
        </w:r>
      </w:del>
      <w:commentRangeStart w:id="5"/>
      <w:ins w:id="6" w:author="Felix Creutzig" w:date="2017-11-08T23:47:00Z">
        <w:del w:id="7" w:author="William Lamb" w:date="2017-11-10T10:30:00Z">
          <w:r w:rsidR="00F60D42" w:rsidDel="004E59AB">
            <w:rPr>
              <w:bCs/>
              <w:i/>
              <w:iCs/>
              <w:lang w:val="en-US"/>
            </w:rPr>
            <w:delText xml:space="preserve">that </w:delText>
          </w:r>
        </w:del>
      </w:ins>
      <w:ins w:id="8" w:author="Radhika Khosla" w:date="2017-11-08T15:37:00Z">
        <w:del w:id="9" w:author="William Lamb" w:date="2017-11-10T10:30:00Z">
          <w:r w:rsidR="00694987" w:rsidDel="004E59AB">
            <w:rPr>
              <w:bCs/>
              <w:i/>
              <w:iCs/>
              <w:lang w:val="en-US"/>
            </w:rPr>
            <w:delText>is</w:delText>
          </w:r>
        </w:del>
      </w:ins>
      <w:commentRangeEnd w:id="5"/>
      <w:del w:id="10" w:author="William Lamb" w:date="2017-11-10T10:30:00Z">
        <w:r w:rsidR="00A60CA1" w:rsidDel="004E59AB">
          <w:rPr>
            <w:rStyle w:val="CommentReference"/>
          </w:rPr>
          <w:commentReference w:id="5"/>
        </w:r>
      </w:del>
      <w:ins w:id="11" w:author="Radhika Khosla" w:date="2017-11-08T15:38:00Z">
        <w:del w:id="12" w:author="William Lamb" w:date="2017-11-10T10:30:00Z">
          <w:r w:rsidR="00694987" w:rsidDel="004E59AB">
            <w:rPr>
              <w:bCs/>
              <w:i/>
              <w:iCs/>
              <w:lang w:val="en-US"/>
            </w:rPr>
            <w:delText>, amongst others</w:delText>
          </w:r>
        </w:del>
      </w:ins>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525BA793" w14:textId="59C969BE" w:rsidR="00E51F0C" w:rsidRDefault="00E37634" w:rsidP="00B36BFA">
      <w:pPr>
        <w:rPr>
          <w:ins w:id="13" w:author="William Lamb" w:date="2017-11-10T10:00:00Z"/>
          <w:lang w:val="en-US"/>
        </w:rPr>
      </w:pPr>
      <w:del w:id="14" w:author="Radhika Khosla" w:date="2017-10-30T14:54:00Z">
        <w:r w:rsidDel="00D01F13">
          <w:rPr>
            <w:lang w:val="en-US"/>
          </w:rPr>
          <w:delText>To inform</w:delText>
        </w:r>
        <w:r w:rsidRPr="00D50AD7" w:rsidDel="00D01F13">
          <w:rPr>
            <w:lang w:val="en-US"/>
          </w:rPr>
          <w:delText xml:space="preserve"> </w:delText>
        </w:r>
        <w:r w:rsidR="00D50AD7" w:rsidRPr="00D50AD7" w:rsidDel="00D01F13">
          <w:rPr>
            <w:lang w:val="en-US"/>
          </w:rPr>
          <w:delText>the global stock-take</w:delText>
        </w:r>
        <w:r w:rsidR="00F90607" w:rsidDel="00D01F13">
          <w:rPr>
            <w:lang w:val="en-US"/>
          </w:rPr>
          <w:delText xml:space="preserve"> </w:delText>
        </w:r>
        <w:r w:rsidR="00D50AD7" w:rsidRPr="00D50AD7" w:rsidDel="00D01F13">
          <w:rPr>
            <w:lang w:val="en-US"/>
          </w:rPr>
          <w:delText>of the Paris Agreement</w:delText>
        </w:r>
        <w:r w:rsidR="00977D3F" w:rsidDel="00D01F13">
          <w:rPr>
            <w:lang w:val="en-US"/>
          </w:rPr>
          <w:delText>,</w:delText>
        </w:r>
        <w:r w:rsidR="00D50AD7" w:rsidRPr="00D50AD7" w:rsidDel="00D01F13">
          <w:rPr>
            <w:lang w:val="en-US"/>
          </w:rPr>
          <w:delText xml:space="preserve"> </w:delText>
        </w:r>
      </w:del>
      <w:ins w:id="15" w:author="Radhika Khosla" w:date="2017-10-30T14:54:00Z">
        <w:r w:rsidR="00D01F13">
          <w:rPr>
            <w:lang w:val="en-US"/>
          </w:rPr>
          <w:t>T</w:t>
        </w:r>
      </w:ins>
      <w:del w:id="16" w:author="Radhika Khosla" w:date="2017-10-30T14:54:00Z">
        <w:r w:rsidR="00D50AD7" w:rsidRPr="00D50AD7" w:rsidDel="00D01F13">
          <w:rPr>
            <w:lang w:val="en-US"/>
          </w:rPr>
          <w:delText>t</w:delText>
        </w:r>
      </w:del>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ins w:id="17" w:author="Jan Minx" w:date="2017-11-09T21:16:00Z">
        <w:del w:id="18" w:author="William Lamb" w:date="2017-11-10T09:44:00Z">
          <w:r w:rsidR="00C21D3F" w:rsidDel="00B03114">
            <w:rPr>
              <w:lang w:val="en-US"/>
            </w:rPr>
            <w:delText>limiting climate change to</w:delText>
          </w:r>
        </w:del>
      </w:ins>
      <w:del w:id="19" w:author="William Lamb" w:date="2017-11-10T09:44:00Z">
        <w:r w:rsidR="00D50AD7" w:rsidRPr="00D50AD7" w:rsidDel="00B03114">
          <w:rPr>
            <w:lang w:val="en-US"/>
          </w:rPr>
          <w:delText>the</w:delText>
        </w:r>
      </w:del>
      <w:ins w:id="20" w:author="William Lamb" w:date="2017-11-10T09:44:00Z">
        <w:r w:rsidR="00B03114">
          <w:rPr>
            <w:lang w:val="en-US"/>
          </w:rPr>
          <w:t>the</w:t>
        </w:r>
      </w:ins>
      <w:r w:rsidR="00765E1D">
        <w:rPr>
          <w:lang w:val="en-US"/>
        </w:rPr>
        <w:t xml:space="preserve"> </w:t>
      </w:r>
      <w:r w:rsidR="00D50AD7" w:rsidRPr="00D50AD7">
        <w:rPr>
          <w:lang w:val="en-US"/>
        </w:rPr>
        <w:t>1.5</w:t>
      </w:r>
      <w:r w:rsidR="005E6004">
        <w:rPr>
          <w:lang w:val="en-US"/>
        </w:rPr>
        <w:t xml:space="preserve">°C </w:t>
      </w:r>
      <w:ins w:id="21" w:author="William Lamb" w:date="2017-11-10T09:44:00Z">
        <w:r w:rsidR="00B03114">
          <w:rPr>
            <w:lang w:val="en-US"/>
          </w:rPr>
          <w:t xml:space="preserve">warming limit </w:t>
        </w:r>
      </w:ins>
      <w:del w:id="22" w:author="minx" w:date="2017-11-08T11:29:00Z">
        <w:r w:rsidR="0078186F" w:rsidDel="00C62323">
          <w:rPr>
            <w:lang w:val="en-US"/>
          </w:rPr>
          <w:delText xml:space="preserve">temperature </w:delText>
        </w:r>
        <w:r w:rsidR="005E6004" w:rsidDel="00C62323">
          <w:rPr>
            <w:lang w:val="en-US"/>
          </w:rPr>
          <w:delText>goal</w:delText>
        </w:r>
      </w:del>
      <w:ins w:id="23" w:author="minx" w:date="2017-11-08T11:29:00Z">
        <w:del w:id="24" w:author="Jan Minx" w:date="2017-11-09T21:16:00Z">
          <w:r w:rsidR="00C62323" w:rsidDel="00C21D3F">
            <w:rPr>
              <w:lang w:val="en-US"/>
            </w:rPr>
            <w:delText>warming limit</w:delText>
          </w:r>
        </w:del>
      </w:ins>
      <w:ins w:id="25" w:author="Radhika Khosla" w:date="2017-10-30T14:54:00Z">
        <w:del w:id="26" w:author="Jan Minx" w:date="2017-11-09T21:16:00Z">
          <w:r w:rsidR="00D01F13" w:rsidDel="00C21D3F">
            <w:rPr>
              <w:lang w:val="en-US"/>
            </w:rPr>
            <w:delText xml:space="preserve"> </w:delText>
          </w:r>
        </w:del>
        <w:r w:rsidR="00D01F13">
          <w:rPr>
            <w:lang w:val="en-US"/>
          </w:rPr>
          <w:t>laid out in the Paris Agreement</w:t>
        </w:r>
      </w:ins>
      <w:r w:rsidR="00D50AD7" w:rsidRPr="00D50AD7">
        <w:rPr>
          <w:lang w:val="en-US"/>
        </w:rPr>
        <w:t>.</w:t>
      </w:r>
      <w:r w:rsidR="00D50AD7">
        <w:rPr>
          <w:lang w:val="en-US"/>
        </w:rPr>
        <w:t xml:space="preserve"> </w:t>
      </w:r>
      <w:ins w:id="27" w:author="William Lamb" w:date="2017-11-10T09:50:00Z">
        <w:r w:rsidR="00B03114">
          <w:rPr>
            <w:lang w:val="en-US"/>
          </w:rPr>
          <w:t xml:space="preserve">The discussion on the 1.5°C limit so far has focused on negative emissions and the higher economic costs for staying within tight and fast dwindling emission budgets </w:t>
        </w:r>
        <w:r w:rsidR="00B03114">
          <w:rPr>
            <w:lang w:val="en-US"/>
          </w:rPr>
          <w:fldChar w:fldCharType="begin" w:fldLock="1"/>
        </w:r>
        <w:r w:rsidR="00B03114">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B03114">
          <w:rPr>
            <w:lang w:val="en-US"/>
          </w:rPr>
          <w:fldChar w:fldCharType="separate"/>
        </w:r>
        <w:r w:rsidR="00B03114" w:rsidRPr="00482C07">
          <w:rPr>
            <w:rFonts w:ascii="Calibri" w:hAnsi="Calibri" w:cs="Calibri"/>
            <w:noProof/>
            <w:szCs w:val="24"/>
            <w:lang w:val="en-US"/>
          </w:rPr>
          <w:t>[1–4]</w:t>
        </w:r>
        <w:r w:rsidR="00B03114">
          <w:rPr>
            <w:lang w:val="en-US"/>
          </w:rPr>
          <w:fldChar w:fldCharType="end"/>
        </w:r>
        <w:r w:rsidR="00B03114">
          <w:rPr>
            <w:lang w:val="en-US"/>
          </w:rPr>
          <w:t xml:space="preserve">. Less discussed is the role of cities, </w:t>
        </w:r>
      </w:ins>
      <w:ins w:id="28" w:author="William Lamb" w:date="2017-11-10T09:58:00Z">
        <w:r w:rsidR="00E51F0C">
          <w:rPr>
            <w:lang w:val="en-US"/>
          </w:rPr>
          <w:t xml:space="preserve">which have </w:t>
        </w:r>
      </w:ins>
      <w:ins w:id="29" w:author="William Lamb" w:date="2017-11-10T10:05:00Z">
        <w:r w:rsidR="0076050C">
          <w:rPr>
            <w:lang w:val="en-US"/>
          </w:rPr>
          <w:t xml:space="preserve">both </w:t>
        </w:r>
      </w:ins>
      <w:ins w:id="30" w:author="William Lamb" w:date="2017-11-10T09:58:00Z">
        <w:r w:rsidR="00E51F0C">
          <w:rPr>
            <w:lang w:val="en-US"/>
          </w:rPr>
          <w:t xml:space="preserve">direct leverage over </w:t>
        </w:r>
      </w:ins>
      <w:ins w:id="31" w:author="William Lamb" w:date="2017-11-10T09:59:00Z">
        <w:r w:rsidR="00E51F0C">
          <w:rPr>
            <w:lang w:val="en-US"/>
          </w:rPr>
          <w:t xml:space="preserve">energy consuming behaviors and infrastructures, </w:t>
        </w:r>
      </w:ins>
      <w:ins w:id="32" w:author="William Lamb" w:date="2017-11-10T10:00:00Z">
        <w:r w:rsidR="00E51F0C">
          <w:rPr>
            <w:lang w:val="en-US"/>
          </w:rPr>
          <w:t>and the potential for drastically increasing near-term mitigation ambition.</w:t>
        </w:r>
      </w:ins>
    </w:p>
    <w:p w14:paraId="246C6DA7" w14:textId="59A243DA" w:rsidR="0076050C" w:rsidRDefault="00E51F0C" w:rsidP="0076050C">
      <w:pPr>
        <w:rPr>
          <w:ins w:id="33" w:author="William Lamb" w:date="2017-11-10T10:06:00Z"/>
          <w:lang w:val="en-US"/>
        </w:rPr>
      </w:pPr>
      <w:ins w:id="34" w:author="William Lamb" w:date="2017-11-10T10:01:00Z">
        <w:r>
          <w:rPr>
            <w:lang w:val="en-US"/>
          </w:rPr>
          <w:t xml:space="preserve">The available evidence on the 1.5°C warming limit suggests that </w:t>
        </w:r>
      </w:ins>
      <w:ins w:id="35" w:author="William Lamb" w:date="2017-11-10T10:03:00Z">
        <w:r>
          <w:rPr>
            <w:lang w:val="en-US"/>
          </w:rPr>
          <w:t xml:space="preserve">viable </w:t>
        </w:r>
      </w:ins>
      <w:ins w:id="36" w:author="William Lamb" w:date="2017-11-10T10:01:00Z">
        <w:r>
          <w:rPr>
            <w:lang w:val="en-US"/>
          </w:rPr>
          <w:t xml:space="preserve">mitigation pathways must </w:t>
        </w:r>
      </w:ins>
      <w:ins w:id="37" w:author="William Lamb" w:date="2017-11-10T10:02:00Z">
        <w:r>
          <w:rPr>
            <w:lang w:val="en-US"/>
          </w:rPr>
          <w:t>combine the most difficult features known from 2°C scenarios</w:t>
        </w:r>
      </w:ins>
      <w:ins w:id="38" w:author="William Lamb" w:date="2017-11-10T13:53:00Z">
        <w:r w:rsidR="00AC1FA5">
          <w:rPr>
            <w:lang w:val="en-US"/>
          </w:rPr>
          <w:t xml:space="preserve"> to achieve faster and even deeper emissions reductions</w:t>
        </w:r>
      </w:ins>
      <w:ins w:id="39" w:author="William Lamb" w:date="2017-11-10T10:02:00Z">
        <w:r>
          <w:rPr>
            <w:lang w:val="en-US"/>
          </w:rPr>
          <w:t xml:space="preserve">: </w:t>
        </w:r>
        <w:r w:rsidR="00AC1FA5">
          <w:rPr>
            <w:lang w:val="en-US"/>
          </w:rPr>
          <w:t>immediate political action</w:t>
        </w:r>
        <w:bookmarkStart w:id="40" w:name="_GoBack"/>
        <w:bookmarkEnd w:id="40"/>
        <w:r>
          <w:rPr>
            <w:lang w:val="en-US"/>
          </w:rPr>
          <w:t>, development along very low energy demand pathways, the availability of all major mitigation technologies, and sustained periods of net negative emissions across the second half of the 21</w:t>
        </w:r>
        <w:r w:rsidRPr="003C470C">
          <w:rPr>
            <w:vertAlign w:val="superscript"/>
            <w:lang w:val="en-US"/>
          </w:rPr>
          <w:t>st</w:t>
        </w:r>
        <w:r>
          <w:rPr>
            <w:lang w:val="en-US"/>
          </w:rPr>
          <w:t xml:space="preserve"> century</w:t>
        </w:r>
      </w:ins>
      <w:ins w:id="41" w:author="William Lamb" w:date="2017-11-10T10:32:00Z">
        <w:r w:rsidR="004E59AB">
          <w:rPr>
            <w:lang w:val="en-US"/>
          </w:rPr>
          <w:t xml:space="preserve"> </w:t>
        </w:r>
      </w:ins>
      <w:ins w:id="42" w:author="William Lamb" w:date="2017-11-10T13:24:00Z">
        <w:r w:rsidR="00C9732A">
          <w:rPr>
            <w:lang w:val="en-US"/>
          </w:rPr>
          <w:fldChar w:fldCharType="begin" w:fldLock="1"/>
        </w:r>
      </w:ins>
      <w:r w:rsidR="00C9732A">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3,5]", "plainTextFormattedCitation" : "[3,5]", "previouslyFormattedCitation" : "[3,5]" }, "properties" : { "noteIndex" : 2 }, "schema" : "https://github.com/citation-style-language/schema/raw/master/csl-citation.json" }</w:instrText>
      </w:r>
      <w:r w:rsidR="00C9732A">
        <w:rPr>
          <w:lang w:val="en-US"/>
        </w:rPr>
        <w:fldChar w:fldCharType="separate"/>
      </w:r>
      <w:r w:rsidR="00C9732A" w:rsidRPr="00C9732A">
        <w:rPr>
          <w:noProof/>
          <w:lang w:val="en-US"/>
        </w:rPr>
        <w:t>[3,5]</w:t>
      </w:r>
      <w:ins w:id="43" w:author="William Lamb" w:date="2017-11-10T13:24:00Z">
        <w:r w:rsidR="00C9732A">
          <w:rPr>
            <w:lang w:val="en-US"/>
          </w:rPr>
          <w:fldChar w:fldCharType="end"/>
        </w:r>
      </w:ins>
      <w:ins w:id="44" w:author="William Lamb" w:date="2017-11-10T10:04:00Z">
        <w:r w:rsidRPr="00E51F0C">
          <w:rPr>
            <w:lang w:val="en-GB"/>
            <w:rPrChange w:id="45" w:author="William Lamb" w:date="2017-11-10T10:04:00Z">
              <w:rPr/>
            </w:rPrChange>
          </w:rPr>
          <w:t>.</w:t>
        </w:r>
        <w:r w:rsidR="0076050C">
          <w:rPr>
            <w:lang w:val="en-GB"/>
          </w:rPr>
          <w:t xml:space="preserve"> </w:t>
        </w:r>
        <w:r w:rsidR="0076050C">
          <w:rPr>
            <w:lang w:val="en-US"/>
          </w:rPr>
          <w:t>Such ambition levels can only be achieved if all available mitigation options are reaped at all governance levels – from the global to the local. C</w:t>
        </w:r>
      </w:ins>
      <w:ins w:id="46" w:author="William Lamb" w:date="2017-11-10T10:05:00Z">
        <w:r w:rsidR="0076050C">
          <w:rPr>
            <w:lang w:val="en-US"/>
          </w:rPr>
          <w:t xml:space="preserve">ities </w:t>
        </w:r>
      </w:ins>
      <w:ins w:id="47" w:author="William Lamb" w:date="2017-11-10T10:21:00Z">
        <w:r w:rsidR="00835790">
          <w:rPr>
            <w:lang w:val="en-US"/>
          </w:rPr>
          <w:t>are</w:t>
        </w:r>
      </w:ins>
      <w:ins w:id="48" w:author="William Lamb" w:date="2017-11-10T10:05:00Z">
        <w:r w:rsidR="0076050C">
          <w:rPr>
            <w:lang w:val="en-US"/>
          </w:rPr>
          <w:t xml:space="preserve"> hotspots of human</w:t>
        </w:r>
        <w:r w:rsidR="00835790">
          <w:rPr>
            <w:lang w:val="en-US"/>
          </w:rPr>
          <w:t xml:space="preserve"> activities and infrastructures. They have</w:t>
        </w:r>
      </w:ins>
      <w:ins w:id="49" w:author="William Lamb" w:date="2017-11-10T10:21:00Z">
        <w:r w:rsidR="00835790">
          <w:rPr>
            <w:lang w:val="en-US"/>
          </w:rPr>
          <w:t xml:space="preserve"> direct leverage over end-use energy consumption in transport</w:t>
        </w:r>
      </w:ins>
      <w:ins w:id="50" w:author="William Lamb" w:date="2017-11-10T10:22:00Z">
        <w:r w:rsidR="00835790">
          <w:rPr>
            <w:lang w:val="en-US"/>
          </w:rPr>
          <w:t xml:space="preserve"> systems,</w:t>
        </w:r>
      </w:ins>
      <w:ins w:id="51" w:author="William Lamb" w:date="2017-11-10T10:21:00Z">
        <w:r w:rsidR="00835790">
          <w:rPr>
            <w:lang w:val="en-US"/>
          </w:rPr>
          <w:t xml:space="preserve"> buildings</w:t>
        </w:r>
      </w:ins>
      <w:ins w:id="52" w:author="William Lamb" w:date="2017-11-10T10:23:00Z">
        <w:r w:rsidR="00835790">
          <w:rPr>
            <w:lang w:val="en-US"/>
          </w:rPr>
          <w:t>,</w:t>
        </w:r>
      </w:ins>
      <w:ins w:id="53" w:author="William Lamb" w:date="2017-11-10T10:21:00Z">
        <w:r w:rsidR="00835790">
          <w:rPr>
            <w:lang w:val="en-US"/>
          </w:rPr>
          <w:t xml:space="preserve"> and other sectors, and </w:t>
        </w:r>
      </w:ins>
      <w:ins w:id="54" w:author="William Lamb" w:date="2017-11-10T10:06:00Z">
        <w:r w:rsidR="0076050C">
          <w:rPr>
            <w:lang w:val="en-US"/>
          </w:rPr>
          <w:t xml:space="preserve">therefore play a central role in limiting warming to 1.5°C </w:t>
        </w:r>
        <w:r w:rsidR="0076050C">
          <w:rPr>
            <w:lang w:val="en-US"/>
          </w:rPr>
          <w:fldChar w:fldCharType="begin" w:fldLock="1"/>
        </w:r>
      </w:ins>
      <w:r w:rsidR="00C9732A">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u20139]", "plainTextFormattedCitation" : "[6\u20139]", "previouslyFormattedCitation" : "[6\u20139]" }, "properties" : { "noteIndex" : 0 }, "schema" : "https://github.com/citation-style-language/schema/raw/master/csl-citation.json" }</w:instrText>
      </w:r>
      <w:ins w:id="55" w:author="William Lamb" w:date="2017-11-10T10:06:00Z">
        <w:r w:rsidR="0076050C">
          <w:rPr>
            <w:lang w:val="en-US"/>
          </w:rPr>
          <w:fldChar w:fldCharType="separate"/>
        </w:r>
      </w:ins>
      <w:r w:rsidR="00C9732A" w:rsidRPr="00C9732A">
        <w:rPr>
          <w:noProof/>
          <w:lang w:val="en-US"/>
        </w:rPr>
        <w:t>[6–9]</w:t>
      </w:r>
      <w:ins w:id="56" w:author="William Lamb" w:date="2017-11-10T10:06:00Z">
        <w:r w:rsidR="0076050C">
          <w:rPr>
            <w:lang w:val="en-US"/>
          </w:rPr>
          <w:fldChar w:fldCharType="end"/>
        </w:r>
        <w:r w:rsidR="0076050C">
          <w:rPr>
            <w:lang w:val="en-US"/>
          </w:rPr>
          <w:t xml:space="preserve">. </w:t>
        </w:r>
      </w:ins>
    </w:p>
    <w:p w14:paraId="2F8AEA37" w14:textId="01358077" w:rsidR="00F44CD0" w:rsidDel="00DC1812" w:rsidRDefault="0076050C" w:rsidP="004E59AB">
      <w:pPr>
        <w:rPr>
          <w:del w:id="57" w:author="William Lamb" w:date="2017-11-02T10:29:00Z"/>
          <w:lang w:val="en-US"/>
        </w:rPr>
      </w:pPr>
      <w:ins w:id="58" w:author="William Lamb" w:date="2017-11-10T10:07:00Z">
        <w:r>
          <w:rPr>
            <w:lang w:val="en-US"/>
          </w:rPr>
          <w:t xml:space="preserve">Cities are also emerging as one of the more ambitious policy communities in global climate change governance, even as national progress continues to lag. </w:t>
        </w:r>
      </w:ins>
      <w:ins w:id="59" w:author="William Lamb" w:date="2017-11-10T10:08:00Z">
        <w:r>
          <w:rPr>
            <w:lang w:val="en-US"/>
          </w:rPr>
          <w:t>A number of initiatives</w:t>
        </w:r>
      </w:ins>
      <w:ins w:id="60" w:author="William Lamb" w:date="2017-11-10T10:13:00Z">
        <w:r>
          <w:rPr>
            <w:lang w:val="en-US"/>
          </w:rPr>
          <w:t xml:space="preserve"> have </w:t>
        </w:r>
      </w:ins>
      <w:commentRangeStart w:id="61"/>
      <w:commentRangeStart w:id="62"/>
      <w:del w:id="63" w:author="William Lamb" w:date="2017-10-24T11:37:00Z">
        <w:r w:rsidR="00F26A4E" w:rsidDel="00290554">
          <w:rPr>
            <w:lang w:val="en-US"/>
          </w:rPr>
          <w:delText>While t</w:delText>
        </w:r>
      </w:del>
      <w:del w:id="64" w:author="William Lamb" w:date="2017-11-10T10:06:00Z">
        <w:r w:rsidR="00F26A4E" w:rsidDel="0076050C">
          <w:rPr>
            <w:lang w:val="en-US"/>
          </w:rPr>
          <w:delText xml:space="preserve">he discussion on the 1.5°C goal </w:delText>
        </w:r>
      </w:del>
      <w:ins w:id="65" w:author="minx" w:date="2017-11-08T11:29:00Z">
        <w:del w:id="66" w:author="William Lamb" w:date="2017-11-10T10:06:00Z">
          <w:r w:rsidR="00C62323" w:rsidDel="0076050C">
            <w:rPr>
              <w:lang w:val="en-US"/>
            </w:rPr>
            <w:delText xml:space="preserve">limit </w:delText>
          </w:r>
        </w:del>
      </w:ins>
      <w:del w:id="67" w:author="William Lamb" w:date="2017-11-10T10:06:00Z">
        <w:r w:rsidR="00F26A4E" w:rsidDel="0076050C">
          <w:rPr>
            <w:lang w:val="en-US"/>
          </w:rPr>
          <w:delText>so far has emphasized the role of negative emissions as well as</w:delText>
        </w:r>
      </w:del>
      <w:ins w:id="68" w:author="Radhika Khosla" w:date="2017-10-30T15:07:00Z">
        <w:del w:id="69" w:author="William Lamb" w:date="2017-11-10T10:06:00Z">
          <w:r w:rsidR="00327A58" w:rsidDel="0076050C">
            <w:rPr>
              <w:lang w:val="en-US"/>
            </w:rPr>
            <w:delText xml:space="preserve"> and</w:delText>
          </w:r>
        </w:del>
      </w:ins>
      <w:del w:id="70" w:author="William Lamb" w:date="2017-11-10T10:06:00Z">
        <w:r w:rsidR="00F26A4E" w:rsidDel="0076050C">
          <w:rPr>
            <w:lang w:val="en-US"/>
          </w:rPr>
          <w:delText xml:space="preserve"> the higher economic costs for staying within the tight and fast dwindling emission budget </w:delText>
        </w:r>
        <w:r w:rsidR="00F26A4E" w:rsidDel="0076050C">
          <w:rPr>
            <w:lang w:val="en-US"/>
          </w:rPr>
          <w:fldChar w:fldCharType="begin" w:fldLock="1"/>
        </w:r>
        <w:r w:rsidR="00F26A4E" w:rsidRPr="00E51F0C" w:rsidDel="0076050C">
          <w:rPr>
            <w:lang w:val="en-US"/>
            <w:rPrChange w:id="71" w:author="William Lamb" w:date="2017-11-10T10:01:00Z">
              <w:rPr>
                <w:lang w:val="en-US"/>
              </w:rPr>
            </w:rPrChange>
          </w:rPr>
          <w:del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delInstrText>
        </w:r>
        <w:r w:rsidR="00F26A4E" w:rsidDel="0076050C">
          <w:rPr>
            <w:lang w:val="en-US"/>
          </w:rPr>
          <w:fldChar w:fldCharType="separate"/>
        </w:r>
        <w:r w:rsidR="00F26A4E" w:rsidRPr="00482C07" w:rsidDel="0076050C">
          <w:rPr>
            <w:rFonts w:ascii="Calibri" w:hAnsi="Calibri" w:cs="Calibri"/>
            <w:noProof/>
            <w:szCs w:val="24"/>
            <w:lang w:val="en-US"/>
          </w:rPr>
          <w:delText>[1–4]</w:delText>
        </w:r>
        <w:r w:rsidR="00F26A4E" w:rsidDel="0076050C">
          <w:rPr>
            <w:lang w:val="en-US"/>
          </w:rPr>
          <w:fldChar w:fldCharType="end"/>
        </w:r>
        <w:r w:rsidR="00F26A4E" w:rsidDel="0076050C">
          <w:rPr>
            <w:lang w:val="en-US"/>
          </w:rPr>
          <w:delText xml:space="preserve">, </w:delText>
        </w:r>
        <w:commentRangeStart w:id="72"/>
        <w:r w:rsidR="00F26A4E" w:rsidDel="0076050C">
          <w:rPr>
            <w:lang w:val="en-US"/>
          </w:rPr>
          <w:delText>it</w:delText>
        </w:r>
      </w:del>
      <w:ins w:id="73" w:author="Radhika Khosla" w:date="2017-10-30T15:08:00Z">
        <w:del w:id="74" w:author="William Lamb" w:date="2017-11-10T10:06:00Z">
          <w:r w:rsidR="00327A58" w:rsidDel="0076050C">
            <w:rPr>
              <w:lang w:val="en-US"/>
            </w:rPr>
            <w:delText>But, t</w:delText>
          </w:r>
        </w:del>
      </w:ins>
      <w:del w:id="75" w:author="William Lamb" w:date="2017-11-10T10:06:00Z">
        <w:r w:rsidR="00F26A4E" w:rsidDel="0076050C">
          <w:rPr>
            <w:lang w:val="en-US"/>
          </w:rPr>
          <w:delText xml:space="preserve"> has been largely neglected that 1.5°C policy pathways also come with a distinctively different (gross) CO</w:delText>
        </w:r>
        <w:r w:rsidR="00F26A4E" w:rsidRPr="00667FB4" w:rsidDel="0076050C">
          <w:rPr>
            <w:vertAlign w:val="subscript"/>
            <w:lang w:val="en-US"/>
          </w:rPr>
          <w:delText>2</w:delText>
        </w:r>
        <w:r w:rsidR="00F26A4E" w:rsidDel="0076050C">
          <w:rPr>
            <w:lang w:val="en-US"/>
          </w:rPr>
          <w:delText xml:space="preserve"> emissions profile compared to 2°C policy pathways</w:delText>
        </w:r>
      </w:del>
      <w:ins w:id="76" w:author="Felix Creutzig" w:date="2017-11-08T23:49:00Z">
        <w:del w:id="77" w:author="William Lamb" w:date="2017-11-10T10:06:00Z">
          <w:r w:rsidR="00FD09F6" w:rsidDel="0076050C">
            <w:rPr>
              <w:lang w:val="en-US"/>
            </w:rPr>
            <w:delText>:</w:delText>
          </w:r>
        </w:del>
      </w:ins>
      <w:del w:id="78" w:author="William Lamb" w:date="2017-11-10T10:06:00Z">
        <w:r w:rsidR="000D4E2B" w:rsidDel="0076050C">
          <w:rPr>
            <w:lang w:val="en-US"/>
          </w:rPr>
          <w:delText xml:space="preserve">; namely </w:delText>
        </w:r>
      </w:del>
      <w:ins w:id="79" w:author="minx" w:date="2017-11-08T11:34:00Z">
        <w:del w:id="80" w:author="William Lamb" w:date="2017-11-10T10:06:00Z">
          <w:r w:rsidR="00DC1812" w:rsidDel="0076050C">
            <w:rPr>
              <w:lang w:val="en-US"/>
            </w:rPr>
            <w:delText xml:space="preserve">even </w:delText>
          </w:r>
        </w:del>
      </w:ins>
      <w:ins w:id="81" w:author="minx" w:date="2017-11-08T11:27:00Z">
        <w:del w:id="82" w:author="William Lamb" w:date="2017-11-10T10:06:00Z">
          <w:r w:rsidR="00C62323" w:rsidDel="0076050C">
            <w:rPr>
              <w:lang w:val="en-US"/>
            </w:rPr>
            <w:delText xml:space="preserve">faster and </w:delText>
          </w:r>
        </w:del>
      </w:ins>
      <w:del w:id="83" w:author="William Lamb" w:date="2017-11-10T10:06:00Z">
        <w:r w:rsidR="00765E1D" w:rsidDel="0076050C">
          <w:rPr>
            <w:lang w:val="en-US"/>
          </w:rPr>
          <w:delText xml:space="preserve">even </w:delText>
        </w:r>
        <w:r w:rsidR="00BF1740" w:rsidDel="0076050C">
          <w:rPr>
            <w:lang w:val="en-US"/>
          </w:rPr>
          <w:delText xml:space="preserve">deeper emissions reductions </w:delText>
        </w:r>
        <w:r w:rsidR="00765E1D" w:rsidDel="0076050C">
          <w:rPr>
            <w:lang w:val="en-US"/>
          </w:rPr>
          <w:delText>in the medium-run and long-run</w:delText>
        </w:r>
        <w:r w:rsidR="00DB6591" w:rsidDel="0076050C">
          <w:rPr>
            <w:lang w:val="en-US"/>
          </w:rPr>
          <w:delText>,</w:delText>
        </w:r>
        <w:r w:rsidR="00765E1D" w:rsidDel="0076050C">
          <w:rPr>
            <w:lang w:val="en-US"/>
          </w:rPr>
          <w:delText xml:space="preserve"> as shown in Figure 1</w:delText>
        </w:r>
      </w:del>
      <w:ins w:id="84" w:author="Radhika Khosla" w:date="2017-11-08T15:38:00Z">
        <w:del w:id="85" w:author="William Lamb" w:date="2017-11-10T10:06:00Z">
          <w:r w:rsidR="00694987" w:rsidDel="0076050C">
            <w:rPr>
              <w:lang w:val="en-US"/>
            </w:rPr>
            <w:delText>.</w:delText>
          </w:r>
        </w:del>
      </w:ins>
      <w:ins w:id="86" w:author="Jan Minx" w:date="2017-11-09T21:18:00Z">
        <w:del w:id="87" w:author="William Lamb" w:date="2017-11-10T10:06:00Z">
          <w:r w:rsidR="00C21D3F" w:rsidDel="0076050C">
            <w:rPr>
              <w:lang w:val="en-US"/>
            </w:rPr>
            <w:delText xml:space="preserve">The available evidence </w:delText>
          </w:r>
        </w:del>
      </w:ins>
      <w:ins w:id="88" w:author="Jan Minx" w:date="2017-11-09T21:19:00Z">
        <w:del w:id="89" w:author="William Lamb" w:date="2017-11-10T10:06:00Z">
          <w:r w:rsidR="00C21D3F" w:rsidDel="0076050C">
            <w:rPr>
              <w:lang w:val="en-US"/>
            </w:rPr>
            <w:delText>suggests</w:delText>
          </w:r>
        </w:del>
      </w:ins>
      <w:ins w:id="90" w:author="Jan Minx" w:date="2017-11-09T21:18:00Z">
        <w:del w:id="91" w:author="William Lamb" w:date="2017-11-10T10:06:00Z">
          <w:r w:rsidR="00C21D3F" w:rsidDel="0076050C">
            <w:rPr>
              <w:lang w:val="en-US"/>
            </w:rPr>
            <w:delText xml:space="preserve"> that </w:delText>
          </w:r>
        </w:del>
      </w:ins>
      <w:ins w:id="92" w:author="Jan Minx" w:date="2017-11-09T21:19:00Z">
        <w:del w:id="93" w:author="William Lamb" w:date="2017-11-10T10:06:00Z">
          <w:r w:rsidR="00C21D3F" w:rsidDel="0076050C">
            <w:rPr>
              <w:lang w:val="en-US"/>
            </w:rPr>
            <w:delText xml:space="preserve">individual 1.5°C policy pathways </w:delText>
          </w:r>
        </w:del>
      </w:ins>
      <w:ins w:id="94" w:author="Jan Minx" w:date="2017-11-09T21:18:00Z">
        <w:del w:id="95" w:author="William Lamb" w:date="2017-11-10T10:06:00Z">
          <w:r w:rsidR="00C21D3F" w:rsidDel="0076050C">
            <w:rPr>
              <w:lang w:val="en-US"/>
            </w:rPr>
            <w:delText xml:space="preserve">combine the most difficult </w:delText>
          </w:r>
        </w:del>
      </w:ins>
      <w:ins w:id="96" w:author="Jan Minx" w:date="2017-11-09T21:19:00Z">
        <w:del w:id="97" w:author="William Lamb" w:date="2017-11-10T10:06:00Z">
          <w:r w:rsidR="00C21D3F" w:rsidDel="0076050C">
            <w:rPr>
              <w:lang w:val="en-US"/>
            </w:rPr>
            <w:delText>features kno</w:delText>
          </w:r>
          <w:r w:rsidR="00030C6E" w:rsidDel="0076050C">
            <w:rPr>
              <w:lang w:val="en-US"/>
            </w:rPr>
            <w:delText xml:space="preserve">wn from 2°C scenarios: substantial emission reductions immediately, </w:delText>
          </w:r>
        </w:del>
      </w:ins>
      <w:ins w:id="98" w:author="Jan Minx" w:date="2017-11-09T21:20:00Z">
        <w:del w:id="99" w:author="William Lamb" w:date="2017-11-10T10:06:00Z">
          <w:r w:rsidR="00030C6E" w:rsidDel="0076050C">
            <w:rPr>
              <w:lang w:val="en-US"/>
            </w:rPr>
            <w:delText xml:space="preserve">development along </w:delText>
          </w:r>
        </w:del>
        <w:del w:id="100" w:author="William Lamb" w:date="2017-11-10T09:48:00Z">
          <w:r w:rsidR="00030C6E" w:rsidDel="00B03114">
            <w:rPr>
              <w:lang w:val="en-US"/>
            </w:rPr>
            <w:delText>a (</w:delText>
          </w:r>
        </w:del>
        <w:del w:id="101" w:author="William Lamb" w:date="2017-11-10T10:06:00Z">
          <w:r w:rsidR="00030C6E" w:rsidDel="0076050C">
            <w:rPr>
              <w:lang w:val="en-US"/>
            </w:rPr>
            <w:delText>very</w:delText>
          </w:r>
        </w:del>
        <w:del w:id="102" w:author="William Lamb" w:date="2017-11-10T09:49:00Z">
          <w:r w:rsidR="00030C6E" w:rsidDel="00B03114">
            <w:rPr>
              <w:lang w:val="en-US"/>
            </w:rPr>
            <w:delText xml:space="preserve">) </w:delText>
          </w:r>
        </w:del>
        <w:del w:id="103" w:author="William Lamb" w:date="2017-11-10T10:06:00Z">
          <w:r w:rsidR="00030C6E" w:rsidDel="0076050C">
            <w:rPr>
              <w:lang w:val="en-US"/>
            </w:rPr>
            <w:delText xml:space="preserve">low energy demand pathway, availability of all major mitigation technologies and </w:delText>
          </w:r>
        </w:del>
        <w:del w:id="104" w:author="William Lamb" w:date="2017-11-10T09:49:00Z">
          <w:r w:rsidR="00030C6E" w:rsidDel="00B03114">
            <w:rPr>
              <w:lang w:val="en-US"/>
            </w:rPr>
            <w:delText xml:space="preserve">a </w:delText>
          </w:r>
        </w:del>
        <w:del w:id="105" w:author="William Lamb" w:date="2017-11-10T10:06:00Z">
          <w:r w:rsidR="00030C6E" w:rsidDel="0076050C">
            <w:rPr>
              <w:lang w:val="en-US"/>
            </w:rPr>
            <w:delText>sustained periods of net negative emissions across the second half of the 21</w:delText>
          </w:r>
          <w:r w:rsidR="00030C6E" w:rsidRPr="00030C6E" w:rsidDel="0076050C">
            <w:rPr>
              <w:vertAlign w:val="superscript"/>
              <w:lang w:val="en-US"/>
              <w:rPrChange w:id="106" w:author="Jan Minx" w:date="2017-11-09T21:23:00Z">
                <w:rPr>
                  <w:lang w:val="en-US"/>
                </w:rPr>
              </w:rPrChange>
            </w:rPr>
            <w:delText>st</w:delText>
          </w:r>
          <w:r w:rsidR="00030C6E" w:rsidDel="0076050C">
            <w:rPr>
              <w:lang w:val="en-US"/>
            </w:rPr>
            <w:delText xml:space="preserve"> </w:delText>
          </w:r>
        </w:del>
      </w:ins>
      <w:ins w:id="107" w:author="Jan Minx" w:date="2017-11-09T21:23:00Z">
        <w:del w:id="108" w:author="William Lamb" w:date="2017-11-10T10:06:00Z">
          <w:r w:rsidR="00030C6E" w:rsidDel="0076050C">
            <w:rPr>
              <w:lang w:val="en-US"/>
            </w:rPr>
            <w:delText>century</w:delText>
          </w:r>
        </w:del>
      </w:ins>
      <w:ins w:id="109" w:author="Jan Minx" w:date="2017-11-09T21:26:00Z">
        <w:del w:id="110" w:author="William Lamb" w:date="2017-11-10T10:06:00Z">
          <w:r w:rsidR="00030C6E" w:rsidDel="0076050C">
            <w:rPr>
              <w:lang w:val="en-US"/>
            </w:rPr>
            <w:delText xml:space="preserve"> </w:delText>
          </w:r>
          <w:commentRangeStart w:id="111"/>
          <w:r w:rsidR="00030C6E" w:rsidDel="0076050C">
            <w:rPr>
              <w:lang w:val="en-US"/>
            </w:rPr>
            <w:delText>()</w:delText>
          </w:r>
          <w:commentRangeEnd w:id="111"/>
          <w:r w:rsidR="00030C6E" w:rsidDel="0076050C">
            <w:rPr>
              <w:rStyle w:val="CommentReference"/>
            </w:rPr>
            <w:commentReference w:id="111"/>
          </w:r>
        </w:del>
      </w:ins>
      <w:ins w:id="112" w:author="Jan Minx" w:date="2017-11-09T21:23:00Z">
        <w:del w:id="113" w:author="William Lamb" w:date="2017-11-10T10:06:00Z">
          <w:r w:rsidR="00030C6E" w:rsidDel="0076050C">
            <w:rPr>
              <w:lang w:val="en-US"/>
            </w:rPr>
            <w:delText>.</w:delText>
          </w:r>
        </w:del>
      </w:ins>
      <w:ins w:id="114" w:author="Jan Minx" w:date="2017-11-09T21:18:00Z">
        <w:del w:id="115" w:author="William Lamb" w:date="2017-11-10T10:06:00Z">
          <w:r w:rsidR="00C21D3F" w:rsidDel="0076050C">
            <w:rPr>
              <w:lang w:val="en-US"/>
            </w:rPr>
            <w:delText xml:space="preserve"> </w:delText>
          </w:r>
        </w:del>
      </w:ins>
      <w:del w:id="116" w:author="William Lamb" w:date="2017-11-10T10:06:00Z">
        <w:r w:rsidR="00765E1D" w:rsidDel="0076050C">
          <w:rPr>
            <w:lang w:val="en-US"/>
          </w:rPr>
          <w:delText>.</w:delText>
        </w:r>
        <w:commentRangeEnd w:id="72"/>
        <w:r w:rsidR="00327A58" w:rsidDel="0076050C">
          <w:rPr>
            <w:rStyle w:val="CommentReference"/>
          </w:rPr>
          <w:commentReference w:id="72"/>
        </w:r>
        <w:r w:rsidR="00365085" w:rsidDel="0076050C">
          <w:rPr>
            <w:lang w:val="en-US"/>
          </w:rPr>
          <w:delText xml:space="preserve"> </w:delText>
        </w:r>
      </w:del>
      <w:ins w:id="117" w:author="Jan Minx" w:date="2017-11-09T21:26:00Z">
        <w:del w:id="118" w:author="William Lamb" w:date="2017-11-10T10:06:00Z">
          <w:r w:rsidR="00030C6E" w:rsidDel="0076050C">
            <w:rPr>
              <w:lang w:val="en-US"/>
            </w:rPr>
            <w:delText xml:space="preserve">Thereby </w:delText>
          </w:r>
        </w:del>
      </w:ins>
      <w:ins w:id="119" w:author="Jan Minx" w:date="2017-11-09T21:27:00Z">
        <w:del w:id="120" w:author="William Lamb" w:date="2017-11-10T10:06:00Z">
          <w:r w:rsidR="00030C6E" w:rsidDel="0076050C">
            <w:rPr>
              <w:lang w:val="en-US"/>
            </w:rPr>
            <w:delText xml:space="preserve">near-term </w:delText>
          </w:r>
        </w:del>
      </w:ins>
      <w:ins w:id="121" w:author="Jan Minx" w:date="2017-11-09T21:26:00Z">
        <w:del w:id="122" w:author="William Lamb" w:date="2017-11-10T10:06:00Z">
          <w:r w:rsidR="00030C6E" w:rsidDel="0076050C">
            <w:rPr>
              <w:lang w:val="en-US"/>
            </w:rPr>
            <w:delText xml:space="preserve">decarbonization efforts have to be </w:delText>
          </w:r>
        </w:del>
      </w:ins>
      <w:ins w:id="123" w:author="Jan Minx" w:date="2017-11-09T21:27:00Z">
        <w:del w:id="124" w:author="William Lamb" w:date="2017-11-10T10:06:00Z">
          <w:r w:rsidR="00030C6E" w:rsidDel="0076050C">
            <w:rPr>
              <w:lang w:val="en-US"/>
            </w:rPr>
            <w:delText xml:space="preserve">even </w:delText>
          </w:r>
        </w:del>
      </w:ins>
      <w:ins w:id="125" w:author="Jan Minx" w:date="2017-11-09T21:26:00Z">
        <w:del w:id="126" w:author="William Lamb" w:date="2017-11-10T10:06:00Z">
          <w:r w:rsidR="00030C6E" w:rsidDel="0076050C">
            <w:rPr>
              <w:lang w:val="en-US"/>
            </w:rPr>
            <w:delText xml:space="preserve">faster </w:delText>
          </w:r>
        </w:del>
      </w:ins>
      <w:ins w:id="127" w:author="Jan Minx" w:date="2017-11-09T21:27:00Z">
        <w:del w:id="128" w:author="William Lamb" w:date="2017-11-10T10:06:00Z">
          <w:r w:rsidR="00030C6E" w:rsidDel="0076050C">
            <w:rPr>
              <w:lang w:val="en-US"/>
            </w:rPr>
            <w:delText>and in the long-term even deeper</w:delText>
          </w:r>
        </w:del>
      </w:ins>
      <w:ins w:id="129" w:author="Jan Minx" w:date="2017-11-09T21:56:00Z">
        <w:del w:id="130" w:author="William Lamb" w:date="2017-11-10T10:06:00Z">
          <w:r w:rsidR="00425182" w:rsidDel="0076050C">
            <w:rPr>
              <w:lang w:val="en-US"/>
            </w:rPr>
            <w:delText xml:space="preserve"> </w:delText>
          </w:r>
          <w:commentRangeStart w:id="131"/>
          <w:r w:rsidR="00425182" w:rsidDel="0076050C">
            <w:rPr>
              <w:lang w:val="en-US"/>
            </w:rPr>
            <w:delText>(Fuss et al., 2017; Hilaire et al., 2017)</w:delText>
          </w:r>
          <w:commentRangeEnd w:id="131"/>
          <w:r w:rsidR="00425182" w:rsidDel="0076050C">
            <w:rPr>
              <w:rStyle w:val="CommentReference"/>
            </w:rPr>
            <w:commentReference w:id="131"/>
          </w:r>
        </w:del>
      </w:ins>
      <w:ins w:id="132" w:author="Jan Minx" w:date="2017-11-09T21:27:00Z">
        <w:del w:id="133" w:author="William Lamb" w:date="2017-11-10T10:06:00Z">
          <w:r w:rsidR="00030C6E" w:rsidDel="0076050C">
            <w:rPr>
              <w:lang w:val="en-US"/>
            </w:rPr>
            <w:delText xml:space="preserve">. </w:delText>
          </w:r>
        </w:del>
      </w:ins>
      <w:ins w:id="134" w:author="Jan Minx" w:date="2017-11-09T21:29:00Z">
        <w:del w:id="135" w:author="William Lamb" w:date="2017-11-10T10:06:00Z">
          <w:r w:rsidR="00030C6E" w:rsidDel="0076050C">
            <w:rPr>
              <w:lang w:val="en-US"/>
            </w:rPr>
            <w:delText xml:space="preserve">Such ambition levels </w:delText>
          </w:r>
        </w:del>
      </w:ins>
      <w:ins w:id="136" w:author="minx" w:date="2017-11-08T11:36:00Z">
        <w:del w:id="137" w:author="William Lamb" w:date="2017-11-10T10:06:00Z">
          <w:r w:rsidR="00DC1812" w:rsidDel="0076050C">
            <w:rPr>
              <w:lang w:val="en-US"/>
            </w:rPr>
            <w:delText xml:space="preserve">These can only be achieved, if all available mitigation options are </w:delText>
          </w:r>
        </w:del>
      </w:ins>
      <w:ins w:id="138" w:author="minx" w:date="2017-11-08T11:37:00Z">
        <w:del w:id="139" w:author="William Lamb" w:date="2017-11-10T10:06:00Z">
          <w:r w:rsidR="00DC1812" w:rsidDel="0076050C">
            <w:rPr>
              <w:lang w:val="en-US"/>
            </w:rPr>
            <w:delText>reaped</w:delText>
          </w:r>
        </w:del>
      </w:ins>
      <w:ins w:id="140" w:author="Jan Minx" w:date="2017-11-09T21:29:00Z">
        <w:del w:id="141" w:author="William Lamb" w:date="2017-11-10T10:06:00Z">
          <w:r w:rsidR="00030C6E" w:rsidDel="0076050C">
            <w:rPr>
              <w:lang w:val="en-US"/>
            </w:rPr>
            <w:delText xml:space="preserve"> at all governance levels – from the global to the local</w:delText>
          </w:r>
        </w:del>
      </w:ins>
      <w:ins w:id="142" w:author="minx" w:date="2017-11-08T11:37:00Z">
        <w:del w:id="143" w:author="William Lamb" w:date="2017-11-10T10:06:00Z">
          <w:r w:rsidR="00DC1812" w:rsidDel="0076050C">
            <w:rPr>
              <w:lang w:val="en-US"/>
            </w:rPr>
            <w:delText xml:space="preserve">. </w:delText>
          </w:r>
        </w:del>
      </w:ins>
      <w:commentRangeStart w:id="144"/>
      <w:del w:id="145" w:author="William Lamb" w:date="2017-11-10T10:06:00Z">
        <w:r w:rsidR="000D4E2B" w:rsidDel="0076050C">
          <w:rPr>
            <w:lang w:val="en-US"/>
          </w:rPr>
          <w:delText>Since</w:delText>
        </w:r>
        <w:r w:rsidR="00F44CD0" w:rsidDel="0076050C">
          <w:rPr>
            <w:lang w:val="en-US"/>
          </w:rPr>
          <w:delText xml:space="preserve"> achieving absolute emissions reductions to </w:delText>
        </w:r>
        <w:r w:rsidR="00F26A4E" w:rsidDel="0076050C">
          <w:rPr>
            <w:lang w:val="en-US"/>
          </w:rPr>
          <w:delText xml:space="preserve">essentially </w:delText>
        </w:r>
        <w:r w:rsidR="00F44CD0" w:rsidDel="0076050C">
          <w:rPr>
            <w:lang w:val="en-US"/>
          </w:rPr>
          <w:delText xml:space="preserve">zero </w:delText>
        </w:r>
        <w:r w:rsidR="00F26A4E" w:rsidDel="0076050C">
          <w:rPr>
            <w:lang w:val="en-US"/>
          </w:rPr>
          <w:delText xml:space="preserve">within this century </w:delText>
        </w:r>
        <w:r w:rsidR="00F44CD0" w:rsidDel="0076050C">
          <w:rPr>
            <w:lang w:val="en-US"/>
          </w:rPr>
          <w:delText>is a necessary</w:delText>
        </w:r>
        <w:r w:rsidR="000D4E2B" w:rsidDel="0076050C">
          <w:rPr>
            <w:lang w:val="en-US"/>
          </w:rPr>
          <w:delText xml:space="preserve"> (</w:delText>
        </w:r>
        <w:r w:rsidR="00F44CD0" w:rsidDel="0076050C">
          <w:rPr>
            <w:lang w:val="en-US"/>
          </w:rPr>
          <w:delText>albeit not sufficient</w:delText>
        </w:r>
        <w:r w:rsidR="000D4E2B" w:rsidDel="0076050C">
          <w:rPr>
            <w:lang w:val="en-US"/>
          </w:rPr>
          <w:delText>)</w:delText>
        </w:r>
        <w:r w:rsidR="00F44CD0" w:rsidDel="0076050C">
          <w:rPr>
            <w:lang w:val="en-US"/>
          </w:rPr>
          <w:delText xml:space="preserve"> condition to reach the 1.5°C target, c</w:delText>
        </w:r>
      </w:del>
      <w:ins w:id="146" w:author="minx" w:date="2017-11-08T11:41:00Z">
        <w:del w:id="147" w:author="William Lamb" w:date="2017-11-10T10:06:00Z">
          <w:r w:rsidR="00DC1812" w:rsidRPr="00DC1812" w:rsidDel="0076050C">
            <w:rPr>
              <w:lang w:val="en-US"/>
            </w:rPr>
            <w:delText xml:space="preserve"> </w:delText>
          </w:r>
          <w:r w:rsidR="00DC1812" w:rsidDel="0076050C">
            <w:rPr>
              <w:lang w:val="en-US"/>
            </w:rPr>
            <w:delText>Cities as hotspots of human acitivites</w:delText>
          </w:r>
        </w:del>
      </w:ins>
      <w:ins w:id="148" w:author="Radhika Khosla" w:date="2017-11-08T15:38:00Z">
        <w:del w:id="149" w:author="William Lamb" w:date="2017-11-10T10:06:00Z">
          <w:r w:rsidR="00694987" w:rsidDel="0076050C">
            <w:rPr>
              <w:lang w:val="en-US"/>
            </w:rPr>
            <w:delText>activities</w:delText>
          </w:r>
        </w:del>
      </w:ins>
      <w:ins w:id="150" w:author="minx" w:date="2017-11-08T11:41:00Z">
        <w:del w:id="151" w:author="William Lamb" w:date="2017-11-10T10:06:00Z">
          <w:r w:rsidR="00DC1812" w:rsidDel="0076050C">
            <w:rPr>
              <w:lang w:val="en-US"/>
            </w:rPr>
            <w:delText xml:space="preserve"> and infrastructures </w:delText>
          </w:r>
        </w:del>
      </w:ins>
      <w:ins w:id="152" w:author="Jan Minx" w:date="2017-11-09T21:30:00Z">
        <w:del w:id="153" w:author="William Lamb" w:date="2017-11-10T10:06:00Z">
          <w:r w:rsidR="000F3CC6" w:rsidDel="0076050C">
            <w:rPr>
              <w:lang w:val="en-US"/>
            </w:rPr>
            <w:delText xml:space="preserve">therefore </w:delText>
          </w:r>
        </w:del>
      </w:ins>
      <w:ins w:id="154" w:author="minx" w:date="2017-11-08T11:41:00Z">
        <w:del w:id="155" w:author="William Lamb" w:date="2017-11-10T10:06:00Z">
          <w:r w:rsidR="00DC1812" w:rsidDel="0076050C">
            <w:rPr>
              <w:lang w:val="en-US"/>
            </w:rPr>
            <w:delText>play a central role in these, most difficult</w:delText>
          </w:r>
        </w:del>
      </w:ins>
      <w:ins w:id="156" w:author="Felix Creutzig" w:date="2017-11-08T23:50:00Z">
        <w:del w:id="157" w:author="William Lamb" w:date="2017-11-10T10:06:00Z">
          <w:r w:rsidR="00FD09F6" w:rsidDel="0076050C">
            <w:rPr>
              <w:lang w:val="en-US"/>
            </w:rPr>
            <w:delText>such ambitious</w:delText>
          </w:r>
        </w:del>
      </w:ins>
      <w:ins w:id="158" w:author="minx" w:date="2017-11-08T11:41:00Z">
        <w:del w:id="159" w:author="William Lamb" w:date="2017-11-10T10:06:00Z">
          <w:r w:rsidR="00DC1812" w:rsidDel="0076050C">
            <w:rPr>
              <w:lang w:val="en-US"/>
            </w:rPr>
            <w:delText xml:space="preserve"> decarbonization efforts</w:delText>
          </w:r>
        </w:del>
      </w:ins>
      <w:ins w:id="160" w:author="Jan Minx" w:date="2017-11-09T21:30:00Z">
        <w:del w:id="161" w:author="William Lamb" w:date="2017-11-10T10:06:00Z">
          <w:r w:rsidR="000F3CC6" w:rsidDel="0076050C">
            <w:rPr>
              <w:lang w:val="en-US"/>
            </w:rPr>
            <w:delText>limiting warming to 1.5°C</w:delText>
          </w:r>
        </w:del>
      </w:ins>
      <w:ins w:id="162" w:author="minx" w:date="2017-11-08T11:41:00Z">
        <w:del w:id="163" w:author="William Lamb" w:date="2017-11-10T10:06:00Z">
          <w:r w:rsidR="00DC1812" w:rsidDel="0076050C">
            <w:rPr>
              <w:lang w:val="en-US"/>
            </w:rPr>
            <w:delText>.</w:delText>
          </w:r>
        </w:del>
      </w:ins>
      <w:del w:id="164" w:author="William Lamb" w:date="2017-11-10T10:06:00Z">
        <w:r w:rsidR="00F44CD0" w:rsidDel="0076050C">
          <w:rPr>
            <w:lang w:val="en-US"/>
          </w:rPr>
          <w:delText>ities</w:delText>
        </w:r>
        <w:r w:rsidR="000D4E2B" w:rsidDel="0076050C">
          <w:rPr>
            <w:lang w:val="en-US"/>
          </w:rPr>
          <w:delText xml:space="preserve"> have a self-evident</w:delText>
        </w:r>
      </w:del>
      <w:ins w:id="165" w:author="Radhika Khosla" w:date="2017-10-30T15:08:00Z">
        <w:del w:id="166" w:author="William Lamb" w:date="2017-11-10T10:06:00Z">
          <w:r w:rsidR="009675C0" w:rsidDel="0076050C">
            <w:rPr>
              <w:lang w:val="en-US"/>
            </w:rPr>
            <w:delText>central</w:delText>
          </w:r>
        </w:del>
      </w:ins>
      <w:del w:id="167" w:author="William Lamb" w:date="2017-11-10T10:06:00Z">
        <w:r w:rsidR="000D4E2B" w:rsidDel="0076050C">
          <w:rPr>
            <w:lang w:val="en-US"/>
          </w:rPr>
          <w:delText xml:space="preserve"> role in global climate policy</w:delText>
        </w:r>
        <w:r w:rsidR="00F44CD0" w:rsidDel="0076050C">
          <w:rPr>
            <w:lang w:val="en-US"/>
          </w:rPr>
          <w:delText xml:space="preserve">: to leverage their position as the locus of human activity </w:delText>
        </w:r>
      </w:del>
      <w:ins w:id="168" w:author="Radhika Khosla" w:date="2017-10-30T15:08:00Z">
        <w:del w:id="169" w:author="William Lamb" w:date="2017-11-10T10:06:00Z">
          <w:r w:rsidR="009675C0" w:rsidDel="0076050C">
            <w:rPr>
              <w:lang w:val="en-US"/>
            </w:rPr>
            <w:delText xml:space="preserve">and infrastructure </w:delText>
          </w:r>
        </w:del>
      </w:ins>
      <w:del w:id="170" w:author="William Lamb" w:date="2017-11-10T10:06:00Z">
        <w:r w:rsidR="007A7F44" w:rsidDel="0076050C">
          <w:rPr>
            <w:lang w:val="en-US"/>
          </w:rPr>
          <w:delText xml:space="preserve">and </w:delText>
        </w:r>
        <w:r w:rsidR="00F44CD0" w:rsidDel="0076050C">
          <w:rPr>
            <w:lang w:val="en-US"/>
          </w:rPr>
          <w:delText xml:space="preserve">to put in place </w:delText>
        </w:r>
        <w:r w:rsidR="00D71759" w:rsidDel="0076050C">
          <w:rPr>
            <w:lang w:val="en-US"/>
          </w:rPr>
          <w:delText>low</w:delText>
        </w:r>
        <w:r w:rsidR="00F44CD0" w:rsidDel="0076050C">
          <w:rPr>
            <w:lang w:val="en-US"/>
          </w:rPr>
          <w:delText>-carbon infrastructures globally</w:delText>
        </w:r>
        <w:r w:rsidR="00FA7611" w:rsidDel="0076050C">
          <w:rPr>
            <w:lang w:val="en-US"/>
          </w:rPr>
          <w:delText xml:space="preserve"> </w:delText>
        </w:r>
        <w:r w:rsidR="00FA7611" w:rsidRPr="00FA7611" w:rsidDel="0076050C">
          <w:rPr>
            <w:lang w:val="en-US"/>
          </w:rPr>
          <w:fldChar w:fldCharType="begin" w:fldLock="1"/>
        </w:r>
        <w:r w:rsidR="00C56197" w:rsidRPr="000F3CC6" w:rsidDel="0076050C">
          <w:rPr>
            <w:lang w:val="en-US"/>
          </w:rPr>
          <w:del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delInstrText>
        </w:r>
        <w:r w:rsidR="00FA7611" w:rsidRPr="00FA7611" w:rsidDel="0076050C">
          <w:rPr>
            <w:lang w:val="en-US"/>
          </w:rPr>
          <w:fldChar w:fldCharType="separate"/>
        </w:r>
        <w:r w:rsidR="00C56197" w:rsidRPr="00C56197" w:rsidDel="0076050C">
          <w:rPr>
            <w:rFonts w:ascii="Calibri" w:hAnsi="Calibri" w:cs="Calibri"/>
            <w:noProof/>
            <w:lang w:val="en-US"/>
          </w:rPr>
          <w:delText>[5]</w:delText>
        </w:r>
        <w:r w:rsidR="00FA7611" w:rsidRPr="00FA7611" w:rsidDel="0076050C">
          <w:rPr>
            <w:lang w:val="en-US"/>
          </w:rPr>
          <w:fldChar w:fldCharType="end"/>
        </w:r>
        <w:r w:rsidR="000F73E6" w:rsidDel="0076050C">
          <w:rPr>
            <w:lang w:val="en-US"/>
          </w:rPr>
          <w:delText>.</w:delText>
        </w:r>
        <w:commentRangeEnd w:id="61"/>
        <w:r w:rsidR="006A0D72" w:rsidDel="0076050C">
          <w:rPr>
            <w:rStyle w:val="CommentReference"/>
          </w:rPr>
          <w:commentReference w:id="61"/>
        </w:r>
        <w:commentRangeEnd w:id="62"/>
        <w:r w:rsidR="00E932E6" w:rsidDel="0076050C">
          <w:rPr>
            <w:rStyle w:val="CommentReference"/>
          </w:rPr>
          <w:commentReference w:id="62"/>
        </w:r>
        <w:r w:rsidR="000F73E6" w:rsidDel="0076050C">
          <w:rPr>
            <w:lang w:val="en-US"/>
          </w:rPr>
          <w:delText xml:space="preserve"> </w:delText>
        </w:r>
        <w:commentRangeEnd w:id="144"/>
        <w:r w:rsidR="00C62323" w:rsidDel="0076050C">
          <w:rPr>
            <w:rStyle w:val="CommentReference"/>
          </w:rPr>
          <w:commentReference w:id="144"/>
        </w:r>
      </w:del>
    </w:p>
    <w:p w14:paraId="0BA349C0" w14:textId="5D4AF06A" w:rsidR="00DC1812" w:rsidDel="0076050C" w:rsidRDefault="00DC1812" w:rsidP="004E59AB">
      <w:pPr>
        <w:rPr>
          <w:ins w:id="171" w:author="minx" w:date="2017-11-08T11:40:00Z"/>
          <w:del w:id="172" w:author="William Lamb" w:date="2017-11-10T10:06:00Z"/>
          <w:lang w:val="en-US"/>
        </w:rPr>
      </w:pPr>
    </w:p>
    <w:p w14:paraId="6C0744E2" w14:textId="466BC3E2" w:rsidR="00BD61E3" w:rsidDel="0076050C" w:rsidRDefault="003F08C5" w:rsidP="004E59AB">
      <w:pPr>
        <w:rPr>
          <w:ins w:id="173" w:author="Radhika Khosla" w:date="2017-10-30T15:09:00Z"/>
          <w:del w:id="174" w:author="William Lamb" w:date="2017-11-10T10:06:00Z"/>
          <w:lang w:val="en-US"/>
        </w:rPr>
      </w:pPr>
      <w:del w:id="175" w:author="William Lamb" w:date="2017-11-02T10:29:00Z">
        <w:r w:rsidDel="00D47DDA">
          <w:rPr>
            <w:lang w:val="en-US"/>
          </w:rPr>
          <w:delText xml:space="preserve">Cities as infrastructure hotspots </w:delText>
        </w:r>
        <w:r w:rsidR="000D4E2B" w:rsidDel="00D47DDA">
          <w:rPr>
            <w:lang w:val="en-US"/>
          </w:rPr>
          <w:delText>are critical for</w:delText>
        </w:r>
      </w:del>
      <w:ins w:id="176" w:author="Radhika Khosla" w:date="2017-10-30T15:09:00Z">
        <w:del w:id="177" w:author="William Lamb" w:date="2017-11-02T10:29:00Z">
          <w:r w:rsidR="00BD61E3" w:rsidDel="00D47DDA">
            <w:rPr>
              <w:lang w:val="en-US"/>
            </w:rPr>
            <w:delText>to shape</w:delText>
          </w:r>
        </w:del>
      </w:ins>
      <w:del w:id="178" w:author="William Lamb" w:date="2017-11-02T10:29:00Z">
        <w:r w:rsidDel="00D47DDA">
          <w:rPr>
            <w:lang w:val="en-US"/>
          </w:rPr>
          <w:delText xml:space="preserve"> shaping long-run emission trajectories</w:delText>
        </w:r>
        <w:r w:rsidR="00D0344A" w:rsidDel="00D47DDA">
          <w:rPr>
            <w:lang w:val="en-US"/>
          </w:rPr>
          <w:delText xml:space="preserve">, </w:delText>
        </w:r>
        <w:r w:rsidR="000D4E2B" w:rsidDel="00D47DDA">
          <w:rPr>
            <w:lang w:val="en-US"/>
          </w:rPr>
          <w:delText>provid</w:delText>
        </w:r>
        <w:r w:rsidR="00D0344A" w:rsidDel="00D47DDA">
          <w:rPr>
            <w:lang w:val="en-US"/>
          </w:rPr>
          <w:delText>ing both</w:delText>
        </w:r>
        <w:r w:rsidR="000D4E2B" w:rsidDel="00D47DDA">
          <w:rPr>
            <w:lang w:val="en-US"/>
          </w:rPr>
          <w:delText xml:space="preserve"> </w:delText>
        </w:r>
        <w:r w:rsidDel="00D47DDA">
          <w:rPr>
            <w:lang w:val="en-US"/>
          </w:rPr>
          <w:delText>opportunities for leapf</w:delText>
        </w:r>
        <w:r w:rsidR="0058564E" w:rsidDel="00D47DDA">
          <w:rPr>
            <w:lang w:val="en-US"/>
          </w:rPr>
          <w:delText>rogging</w:delText>
        </w:r>
        <w:r w:rsidR="000D4E2B" w:rsidDel="00D47DDA">
          <w:rPr>
            <w:lang w:val="en-US"/>
          </w:rPr>
          <w:delText>,</w:delText>
        </w:r>
        <w:r w:rsidR="0058564E" w:rsidDel="00D47DDA">
          <w:rPr>
            <w:lang w:val="en-US"/>
          </w:rPr>
          <w:delText xml:space="preserve"> and risks for emissions </w:delText>
        </w:r>
        <w:r w:rsidDel="00D47DDA">
          <w:rPr>
            <w:lang w:val="en-US"/>
          </w:rPr>
          <w:delText>loc</w:delText>
        </w:r>
        <w:r w:rsidR="0058564E" w:rsidDel="00D47DDA">
          <w:rPr>
            <w:lang w:val="en-US"/>
          </w:rPr>
          <w:delText>k</w:delText>
        </w:r>
        <w:r w:rsidDel="00D47DDA">
          <w:rPr>
            <w:lang w:val="en-US"/>
          </w:rPr>
          <w:delText>-in</w:delText>
        </w:r>
        <w:r w:rsidR="00D22A60" w:rsidDel="00D47DDA">
          <w:rPr>
            <w:lang w:val="en-US"/>
          </w:rPr>
          <w:delText xml:space="preserve"> </w:delText>
        </w:r>
      </w:del>
      <w:del w:id="179" w:author="William Lamb" w:date="2017-11-10T10:06:00Z">
        <w:r w:rsidR="00D22A60" w:rsidDel="0076050C">
          <w:rPr>
            <w:lang w:val="en-US"/>
          </w:rPr>
          <w:fldChar w:fldCharType="begin" w:fldLock="1"/>
        </w:r>
        <w:r w:rsidR="00D22A60" w:rsidDel="0076050C">
          <w:rPr>
            <w:lang w:val="en-US"/>
          </w:rPr>
          <w:del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delInstrText>
        </w:r>
        <w:r w:rsidR="00D22A60" w:rsidDel="0076050C">
          <w:rPr>
            <w:lang w:val="en-US"/>
          </w:rPr>
          <w:fldChar w:fldCharType="separate"/>
        </w:r>
        <w:r w:rsidR="00D22A60" w:rsidRPr="00D22A60" w:rsidDel="0076050C">
          <w:rPr>
            <w:noProof/>
            <w:lang w:val="en-US"/>
          </w:rPr>
          <w:delText>[5–8]</w:delText>
        </w:r>
        <w:r w:rsidR="00D22A60" w:rsidDel="0076050C">
          <w:rPr>
            <w:lang w:val="en-US"/>
          </w:rPr>
          <w:fldChar w:fldCharType="end"/>
        </w:r>
        <w:r w:rsidDel="0076050C">
          <w:rPr>
            <w:lang w:val="en-US"/>
          </w:rPr>
          <w:delText xml:space="preserve">. </w:delText>
        </w:r>
      </w:del>
    </w:p>
    <w:p w14:paraId="436234DF" w14:textId="490124A4" w:rsidR="00D0344A" w:rsidRDefault="00E41038" w:rsidP="004E59AB">
      <w:pPr>
        <w:rPr>
          <w:lang w:val="en-US"/>
        </w:rPr>
      </w:pPr>
      <w:ins w:id="180" w:author="minx" w:date="2017-11-08T11:51:00Z">
        <w:del w:id="181" w:author="William Lamb" w:date="2017-11-10T10:13:00Z">
          <w:r w:rsidDel="0076050C">
            <w:rPr>
              <w:lang w:val="en-US"/>
            </w:rPr>
            <w:delText>Furthermore, t</w:delText>
          </w:r>
        </w:del>
      </w:ins>
      <w:ins w:id="182" w:author="Radhika Khosla" w:date="2017-11-08T15:46:00Z">
        <w:del w:id="183" w:author="William Lamb" w:date="2017-11-10T10:13:00Z">
          <w:r w:rsidR="00CE6C67" w:rsidDel="0076050C">
            <w:rPr>
              <w:lang w:val="en-US"/>
            </w:rPr>
            <w:delText xml:space="preserve">A further motivation </w:delText>
          </w:r>
        </w:del>
      </w:ins>
      <w:ins w:id="184" w:author="Radhika Khosla" w:date="2017-11-08T15:47:00Z">
        <w:del w:id="185" w:author="William Lamb" w:date="2017-11-10T10:13:00Z">
          <w:r w:rsidR="00CE6C67" w:rsidDel="0076050C">
            <w:rPr>
              <w:lang w:val="en-US"/>
            </w:rPr>
            <w:delText>is the increasing</w:delText>
          </w:r>
        </w:del>
      </w:ins>
      <w:ins w:id="186" w:author="minx" w:date="2017-11-08T11:51:00Z">
        <w:del w:id="187" w:author="William Lamb" w:date="2017-11-10T10:13:00Z">
          <w:r w:rsidDel="0076050C">
            <w:rPr>
              <w:lang w:val="en-US"/>
            </w:rPr>
            <w:delText>he consideration</w:delText>
          </w:r>
        </w:del>
      </w:ins>
      <w:ins w:id="188" w:author="Radhika Khosla" w:date="2017-11-08T15:46:00Z">
        <w:del w:id="189" w:author="William Lamb" w:date="2017-11-10T10:13:00Z">
          <w:r w:rsidR="00CE6C67" w:rsidDel="0076050C">
            <w:rPr>
              <w:lang w:val="en-US"/>
            </w:rPr>
            <w:delText xml:space="preserve"> role</w:delText>
          </w:r>
        </w:del>
      </w:ins>
      <w:ins w:id="190" w:author="minx" w:date="2017-11-08T11:51:00Z">
        <w:del w:id="191" w:author="William Lamb" w:date="2017-11-10T10:13:00Z">
          <w:r w:rsidDel="0076050C">
            <w:rPr>
              <w:lang w:val="en-US"/>
            </w:rPr>
            <w:delText xml:space="preserve"> of</w:delText>
          </w:r>
        </w:del>
      </w:ins>
      <w:ins w:id="192" w:author="Radhika Khosla" w:date="2017-11-08T15:46:00Z">
        <w:del w:id="193" w:author="William Lamb" w:date="2017-11-10T10:13:00Z">
          <w:r w:rsidR="00CE6C67" w:rsidDel="0076050C">
            <w:rPr>
              <w:lang w:val="en-US"/>
            </w:rPr>
            <w:delText xml:space="preserve"> of</w:delText>
          </w:r>
        </w:del>
      </w:ins>
      <w:ins w:id="194" w:author="minx" w:date="2017-11-08T11:51:00Z">
        <w:del w:id="195" w:author="William Lamb" w:date="2017-11-10T10:13:00Z">
          <w:r w:rsidDel="0076050C">
            <w:rPr>
              <w:lang w:val="en-US"/>
            </w:rPr>
            <w:delText xml:space="preserve"> cities in climate change mitigation</w:delText>
          </w:r>
        </w:del>
      </w:ins>
      <w:ins w:id="196" w:author="Radhika Khosla" w:date="2017-11-08T15:47:00Z">
        <w:del w:id="197" w:author="William Lamb" w:date="2017-11-10T10:13:00Z">
          <w:r w:rsidR="00CE6C67" w:rsidDel="0076050C">
            <w:rPr>
              <w:lang w:val="en-US"/>
            </w:rPr>
            <w:delText xml:space="preserve">, </w:delText>
          </w:r>
        </w:del>
      </w:ins>
      <w:ins w:id="198" w:author="minx" w:date="2017-11-08T11:51:00Z">
        <w:del w:id="199" w:author="William Lamb" w:date="2017-11-10T10:13:00Z">
          <w:r w:rsidDel="0076050C">
            <w:rPr>
              <w:lang w:val="en-US"/>
            </w:rPr>
            <w:delText xml:space="preserve"> is increasingly important as they rise as significant climate policy players. </w:delText>
          </w:r>
        </w:del>
      </w:ins>
      <w:moveToRangeStart w:id="200" w:author="Radhika Khosla" w:date="2017-10-30T15:10:00Z" w:name="move497139533"/>
      <w:moveTo w:id="201" w:author="Radhika Khosla" w:date="2017-10-30T15:10:00Z">
        <w:del w:id="202" w:author="William Lamb" w:date="2017-11-10T10:13:00Z">
          <w:r w:rsidR="00BD61E3" w:rsidDel="0076050C">
            <w:rPr>
              <w:lang w:val="en-US"/>
            </w:rPr>
            <w:delText xml:space="preserve">The inclusion of cities as a mitigation response topic in the SR </w:delText>
          </w:r>
          <w:r w:rsidR="00BD61E3" w:rsidDel="0076050C">
            <w:rPr>
              <w:lang w:val="en-US"/>
            </w:rPr>
            <w:fldChar w:fldCharType="begin" w:fldLock="1"/>
          </w:r>
        </w:del>
      </w:moveTo>
      <w:del w:id="203" w:author="William Lamb" w:date="2017-11-10T10:13:00Z">
        <w:r w:rsidR="00F251BC" w:rsidDel="0076050C">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9]", "plainTextFormattedCitation" : "[9]", "previouslyFormattedCitation" : "[9]" }, "properties" : { "noteIndex" : 0 }, "schema" : "https://github.com/citation-style-language/schema/raw/master/csl-citation.json" }</w:delInstrText>
        </w:r>
      </w:del>
      <w:moveTo w:id="204" w:author="Radhika Khosla" w:date="2017-10-30T15:10:00Z">
        <w:del w:id="205" w:author="William Lamb" w:date="2017-11-10T10:13:00Z">
          <w:r w:rsidR="00BD61E3" w:rsidDel="0076050C">
            <w:rPr>
              <w:lang w:val="en-US"/>
            </w:rPr>
            <w:fldChar w:fldCharType="separate"/>
          </w:r>
        </w:del>
      </w:moveTo>
      <w:del w:id="206" w:author="William Lamb" w:date="2017-11-10T10:13:00Z">
        <w:r w:rsidR="00F251BC" w:rsidRPr="00F251BC" w:rsidDel="0076050C">
          <w:rPr>
            <w:noProof/>
            <w:lang w:val="en-US"/>
          </w:rPr>
          <w:delText>[9]</w:delText>
        </w:r>
      </w:del>
      <w:moveTo w:id="207" w:author="Radhika Khosla" w:date="2017-10-30T15:10:00Z">
        <w:del w:id="208" w:author="William Lamb" w:date="2017-11-10T10:13:00Z">
          <w:r w:rsidR="00BD61E3" w:rsidDel="0076050C">
            <w:rPr>
              <w:lang w:val="en-US"/>
            </w:rPr>
            <w:fldChar w:fldCharType="end"/>
          </w:r>
          <w:r w:rsidR="00BD61E3" w:rsidDel="0076050C">
            <w:rPr>
              <w:lang w:val="en-US"/>
            </w:rPr>
            <w:delText xml:space="preserve"> is an important step towards understanding their potential role in climate policy. </w:delText>
          </w:r>
        </w:del>
      </w:moveTo>
      <w:moveToRangeEnd w:id="200"/>
      <w:ins w:id="209" w:author="Radhika Khosla" w:date="2017-11-08T15:47:00Z">
        <w:del w:id="210" w:author="William Lamb" w:date="2017-11-10T10:13:00Z">
          <w:r w:rsidR="00CE6C67" w:rsidDel="0076050C">
            <w:rPr>
              <w:lang w:val="en-US"/>
            </w:rPr>
            <w:delText>i</w:delText>
          </w:r>
        </w:del>
      </w:ins>
      <w:del w:id="211" w:author="William Lamb" w:date="2017-11-10T10:13:00Z">
        <w:r w:rsidR="00482C07" w:rsidDel="0076050C">
          <w:rPr>
            <w:lang w:val="en-US"/>
          </w:rPr>
          <w:delText>In the wake of</w:delText>
        </w:r>
        <w:r w:rsidR="003F08C5" w:rsidDel="0076050C">
          <w:rPr>
            <w:lang w:val="en-US"/>
          </w:rPr>
          <w:delText xml:space="preserve"> slow </w:delText>
        </w:r>
        <w:r w:rsidR="0013333F" w:rsidDel="0076050C">
          <w:rPr>
            <w:lang w:val="en-US"/>
          </w:rPr>
          <w:delText xml:space="preserve">national </w:delText>
        </w:r>
        <w:r w:rsidR="00482C07" w:rsidDel="0076050C">
          <w:rPr>
            <w:lang w:val="en-US"/>
          </w:rPr>
          <w:delText xml:space="preserve">progress in </w:delText>
        </w:r>
        <w:r w:rsidR="0013333F" w:rsidDel="0076050C">
          <w:rPr>
            <w:lang w:val="en-US"/>
          </w:rPr>
          <w:delText>climate action,</w:delText>
        </w:r>
      </w:del>
      <w:ins w:id="212" w:author="Radhika Khosla" w:date="2017-11-08T15:47:00Z">
        <w:del w:id="213" w:author="William Lamb" w:date="2017-11-10T10:13:00Z">
          <w:r w:rsidR="00CE6C67" w:rsidDel="0076050C">
            <w:rPr>
              <w:lang w:val="en-US"/>
            </w:rPr>
            <w:delText>.</w:delText>
          </w:r>
        </w:del>
      </w:ins>
      <w:del w:id="214" w:author="William Lamb" w:date="2017-11-10T10:13:00Z">
        <w:r w:rsidR="003F08C5" w:rsidDel="0076050C">
          <w:rPr>
            <w:lang w:val="en-US"/>
          </w:rPr>
          <w:delText xml:space="preserve"> </w:delText>
        </w:r>
        <w:r w:rsidR="00482C07" w:rsidDel="0076050C">
          <w:rPr>
            <w:lang w:val="en-US"/>
          </w:rPr>
          <w:delText xml:space="preserve">they </w:delText>
        </w:r>
      </w:del>
      <w:ins w:id="215" w:author="Radhika Khosla" w:date="2017-10-30T15:15:00Z">
        <w:del w:id="216" w:author="William Lamb" w:date="2017-11-10T10:13:00Z">
          <w:r w:rsidR="00CE6C67" w:rsidDel="0076050C">
            <w:rPr>
              <w:lang w:val="en-US"/>
            </w:rPr>
            <w:delText>C</w:delText>
          </w:r>
          <w:r w:rsidR="00920CB1" w:rsidDel="0076050C">
            <w:rPr>
              <w:lang w:val="en-US"/>
            </w:rPr>
            <w:delText xml:space="preserve">ities </w:delText>
          </w:r>
        </w:del>
      </w:ins>
      <w:del w:id="217" w:author="William Lamb" w:date="2017-11-10T10:13:00Z">
        <w:r w:rsidR="003F08C5" w:rsidDel="0076050C">
          <w:rPr>
            <w:lang w:val="en-US"/>
          </w:rPr>
          <w:delText xml:space="preserve">have </w:delText>
        </w:r>
      </w:del>
      <w:del w:id="218" w:author="William Lamb" w:date="2017-10-09T16:30:00Z">
        <w:r w:rsidR="00482C07" w:rsidDel="00B81938">
          <w:rPr>
            <w:lang w:val="en-US"/>
          </w:rPr>
          <w:delText xml:space="preserve">also </w:delText>
        </w:r>
      </w:del>
      <w:del w:id="219" w:author="William Lamb" w:date="2017-11-10T10:13:00Z">
        <w:r w:rsidR="003F08C5" w:rsidDel="0076050C">
          <w:rPr>
            <w:lang w:val="en-US"/>
          </w:rPr>
          <w:delText>emerged as one of the more ambitious policy communities in global climate change governance</w:delText>
        </w:r>
        <w:r w:rsidR="00482C07" w:rsidDel="0076050C">
          <w:rPr>
            <w:lang w:val="en-US"/>
          </w:rPr>
          <w:delText>,</w:delText>
        </w:r>
        <w:r w:rsidR="003F08C5" w:rsidDel="0076050C">
          <w:rPr>
            <w:lang w:val="en-US"/>
          </w:rPr>
          <w:delText xml:space="preserve"> </w:delText>
        </w:r>
      </w:del>
      <w:ins w:id="220" w:author="Radhika Khosla" w:date="2017-11-08T15:47:00Z">
        <w:del w:id="221" w:author="William Lamb" w:date="2017-11-10T10:13:00Z">
          <w:r w:rsidR="00CE6C67" w:rsidDel="0076050C">
            <w:rPr>
              <w:lang w:val="en-US"/>
            </w:rPr>
            <w:delText>,</w:delText>
          </w:r>
        </w:del>
      </w:ins>
      <w:ins w:id="222" w:author="minx" w:date="2017-11-08T11:55:00Z">
        <w:del w:id="223" w:author="William Lamb" w:date="2017-11-10T10:13:00Z">
          <w:r w:rsidR="00687AB2" w:rsidDel="0076050C">
            <w:rPr>
              <w:lang w:val="en-US"/>
            </w:rPr>
            <w:delText xml:space="preserve">: </w:delText>
          </w:r>
        </w:del>
      </w:ins>
      <w:ins w:id="224" w:author="Radhika Khosla" w:date="2017-11-08T15:47:00Z">
        <w:del w:id="225" w:author="William Lamb" w:date="2017-11-10T10:13:00Z">
          <w:r w:rsidR="00CE6C67" w:rsidDel="0076050C">
            <w:rPr>
              <w:lang w:val="en-US"/>
            </w:rPr>
            <w:delText>d</w:delText>
          </w:r>
        </w:del>
      </w:ins>
      <w:ins w:id="226" w:author="minx" w:date="2017-11-08T11:56:00Z">
        <w:del w:id="227" w:author="William Lamb" w:date="2017-11-10T10:13:00Z">
          <w:r w:rsidR="00687AB2" w:rsidDel="0076050C">
            <w:rPr>
              <w:lang w:val="en-US"/>
            </w:rPr>
            <w:delText xml:space="preserve">Despite, problems in assessing their real </w:delText>
          </w:r>
          <w:commentRangeStart w:id="228"/>
          <w:r w:rsidR="00687AB2" w:rsidDel="0076050C">
            <w:rPr>
              <w:lang w:val="en-US"/>
            </w:rPr>
            <w:delText>performance</w:delText>
          </w:r>
        </w:del>
      </w:ins>
      <w:commentRangeEnd w:id="228"/>
      <w:del w:id="229" w:author="William Lamb" w:date="2017-11-10T10:13:00Z">
        <w:r w:rsidR="00CE6C67" w:rsidDel="0076050C">
          <w:rPr>
            <w:rStyle w:val="CommentReference"/>
          </w:rPr>
          <w:commentReference w:id="228"/>
        </w:r>
      </w:del>
      <w:ins w:id="230" w:author="minx" w:date="2017-11-08T11:56:00Z">
        <w:del w:id="231" w:author="William Lamb" w:date="2017-11-10T10:13:00Z">
          <w:r w:rsidR="00687AB2" w:rsidDel="0076050C">
            <w:rPr>
              <w:lang w:val="en-US"/>
            </w:rPr>
            <w:delText xml:space="preserve"> ()</w:delText>
          </w:r>
        </w:del>
      </w:ins>
      <w:ins w:id="232" w:author="Radhika Khosla" w:date="2017-11-08T15:48:00Z">
        <w:del w:id="233" w:author="William Lamb" w:date="2017-11-10T10:13:00Z">
          <w:r w:rsidR="002E16B5" w:rsidDel="0076050C">
            <w:rPr>
              <w:lang w:val="en-US"/>
            </w:rPr>
            <w:delText>.</w:delText>
          </w:r>
        </w:del>
      </w:ins>
      <w:ins w:id="234" w:author="minx" w:date="2017-11-08T11:57:00Z">
        <w:del w:id="235" w:author="William Lamb" w:date="2017-11-10T10:13:00Z">
          <w:r w:rsidR="00687AB2" w:rsidDel="0076050C">
            <w:rPr>
              <w:lang w:val="en-US"/>
            </w:rPr>
            <w:delText xml:space="preserve">, </w:delText>
          </w:r>
        </w:del>
      </w:ins>
      <w:ins w:id="236" w:author="Radhika Khosla" w:date="2017-11-08T15:48:00Z">
        <w:del w:id="237" w:author="William Lamb" w:date="2017-11-10T10:13:00Z">
          <w:r w:rsidR="002E16B5" w:rsidDel="0076050C">
            <w:rPr>
              <w:lang w:val="en-US"/>
            </w:rPr>
            <w:delText>C</w:delText>
          </w:r>
        </w:del>
      </w:ins>
      <w:ins w:id="238" w:author="minx" w:date="2017-11-08T11:57:00Z">
        <w:del w:id="239" w:author="William Lamb" w:date="2017-11-10T10:13:00Z">
          <w:r w:rsidR="00687AB2" w:rsidDel="0076050C">
            <w:rPr>
              <w:lang w:val="en-US"/>
            </w:rPr>
            <w:delText>c</w:delText>
          </w:r>
        </w:del>
      </w:ins>
      <w:ins w:id="240" w:author="minx" w:date="2017-11-08T11:56:00Z">
        <w:del w:id="241" w:author="William Lamb" w:date="2017-11-10T10:13:00Z">
          <w:r w:rsidR="00687AB2" w:rsidDel="0076050C">
            <w:rPr>
              <w:lang w:val="en-US"/>
            </w:rPr>
            <w:delText>ities are</w:delText>
          </w:r>
        </w:del>
      </w:ins>
      <w:ins w:id="242" w:author="Radhika Khosla" w:date="2017-11-08T15:48:00Z">
        <w:del w:id="243" w:author="William Lamb" w:date="2017-11-10T10:13:00Z">
          <w:r w:rsidR="002E16B5" w:rsidDel="0076050C">
            <w:rPr>
              <w:lang w:val="en-US"/>
            </w:rPr>
            <w:delText xml:space="preserve"> also</w:delText>
          </w:r>
        </w:del>
      </w:ins>
      <w:ins w:id="244" w:author="minx" w:date="2017-11-08T11:56:00Z">
        <w:del w:id="245" w:author="William Lamb" w:date="2017-11-10T10:13:00Z">
          <w:r w:rsidR="00687AB2" w:rsidDel="0076050C">
            <w:rPr>
              <w:lang w:val="en-US"/>
            </w:rPr>
            <w:delText xml:space="preserve"> </w:delText>
          </w:r>
        </w:del>
        <w:r w:rsidR="00687AB2">
          <w:rPr>
            <w:lang w:val="en-US"/>
          </w:rPr>
          <w:t>p</w:t>
        </w:r>
      </w:ins>
      <w:ins w:id="246" w:author="minx" w:date="2017-11-08T11:57:00Z">
        <w:r w:rsidR="00687AB2">
          <w:rPr>
            <w:lang w:val="en-US"/>
          </w:rPr>
          <w:t>ledg</w:t>
        </w:r>
        <w:del w:id="247" w:author="William Lamb" w:date="2017-11-10T10:13:00Z">
          <w:r w:rsidR="00687AB2" w:rsidDel="0076050C">
            <w:rPr>
              <w:lang w:val="en-US"/>
            </w:rPr>
            <w:delText>ing</w:delText>
          </w:r>
        </w:del>
      </w:ins>
      <w:ins w:id="248" w:author="William Lamb" w:date="2017-11-10T10:13:00Z">
        <w:r w:rsidR="0076050C">
          <w:rPr>
            <w:lang w:val="en-US"/>
          </w:rPr>
          <w:t>ed</w:t>
        </w:r>
      </w:ins>
      <w:ins w:id="249" w:author="minx" w:date="2017-11-08T11:57:00Z">
        <w:r w:rsidR="00687AB2">
          <w:rPr>
            <w:lang w:val="en-US"/>
          </w:rPr>
          <w:t xml:space="preserve"> substantial emission reductions</w:t>
        </w:r>
      </w:ins>
      <w:ins w:id="250" w:author="William Lamb" w:date="2017-11-10T10:13:00Z">
        <w:r w:rsidR="0076050C">
          <w:rPr>
            <w:lang w:val="en-US"/>
          </w:rPr>
          <w:t>, such as</w:t>
        </w:r>
      </w:ins>
      <w:ins w:id="251" w:author="minx" w:date="2017-11-08T11:57:00Z">
        <w:del w:id="252" w:author="William Lamb" w:date="2017-11-10T10:13:00Z">
          <w:r w:rsidR="00687AB2" w:rsidDel="0076050C">
            <w:rPr>
              <w:lang w:val="en-US"/>
            </w:rPr>
            <w:delText xml:space="preserve"> in a a</w:delText>
          </w:r>
        </w:del>
      </w:ins>
      <w:ins w:id="253" w:author="minx" w:date="2017-11-08T11:55:00Z">
        <w:del w:id="254" w:author="William Lamb" w:date="2017-11-10T10:13:00Z">
          <w:r w:rsidR="00687AB2" w:rsidDel="0076050C">
            <w:rPr>
              <w:lang w:val="en-US"/>
            </w:rPr>
            <w:delText xml:space="preserve"> growing number of urban climate change initiatives like</w:delText>
          </w:r>
        </w:del>
      </w:ins>
      <w:ins w:id="255" w:author="Radhika Khosla" w:date="2017-11-08T15:48:00Z">
        <w:del w:id="256" w:author="William Lamb" w:date="2017-11-10T10:13:00Z">
          <w:r w:rsidR="002E16B5" w:rsidDel="0076050C">
            <w:rPr>
              <w:lang w:val="en-US"/>
            </w:rPr>
            <w:delText xml:space="preserve"> </w:delText>
          </w:r>
        </w:del>
      </w:ins>
      <w:ins w:id="257" w:author="William Lamb" w:date="2017-11-10T10:13:00Z">
        <w:r w:rsidR="0076050C">
          <w:rPr>
            <w:lang w:val="en-US"/>
          </w:rPr>
          <w:t xml:space="preserve"> </w:t>
        </w:r>
      </w:ins>
      <w:ins w:id="258" w:author="Radhika Khosla" w:date="2017-11-08T15:48:00Z">
        <w:r w:rsidR="002E16B5">
          <w:rPr>
            <w:lang w:val="en-US"/>
          </w:rPr>
          <w:t>the</w:t>
        </w:r>
      </w:ins>
      <w:ins w:id="259" w:author="minx" w:date="2017-11-08T11:55:00Z">
        <w:r w:rsidR="00687AB2">
          <w:rPr>
            <w:lang w:val="en-US"/>
          </w:rPr>
          <w:t xml:space="preserve"> C</w:t>
        </w:r>
        <w:del w:id="260" w:author="Jan Minx" w:date="2017-11-09T21:10:00Z">
          <w:r w:rsidR="00687AB2" w:rsidDel="00C21D3F">
            <w:rPr>
              <w:lang w:val="en-US"/>
            </w:rPr>
            <w:delText>2</w:delText>
          </w:r>
        </w:del>
      </w:ins>
      <w:ins w:id="261" w:author="Jan Minx" w:date="2017-11-09T21:10:00Z">
        <w:r w:rsidR="00C21D3F">
          <w:rPr>
            <w:lang w:val="en-US"/>
          </w:rPr>
          <w:t>4</w:t>
        </w:r>
      </w:ins>
      <w:ins w:id="262" w:author="minx" w:date="2017-11-08T11:55:00Z">
        <w:r w:rsidR="00687AB2">
          <w:rPr>
            <w:lang w:val="en-US"/>
          </w:rPr>
          <w:t>0</w:t>
        </w:r>
      </w:ins>
      <w:ins w:id="263" w:author="Jan Minx" w:date="2017-11-09T21:12:00Z">
        <w:r w:rsidR="00C21D3F">
          <w:rPr>
            <w:lang w:val="en-US"/>
          </w:rPr>
          <w:t xml:space="preserve"> </w:t>
        </w:r>
      </w:ins>
      <w:ins w:id="264" w:author="William Lamb" w:date="2017-11-10T10:27:00Z">
        <w:r w:rsidR="004E59AB">
          <w:rPr>
            <w:lang w:val="en-US"/>
          </w:rPr>
          <w:fldChar w:fldCharType="begin" w:fldLock="1"/>
        </w:r>
      </w:ins>
      <w:r w:rsidR="00C9732A">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10]", "plainTextFormattedCitation" : "[10]", "previouslyFormattedCitation" : "[10]" }, "properties" : { "noteIndex" : 2 }, "schema" : "https://github.com/citation-style-language/schema/raw/master/csl-citation.json" }</w:instrText>
      </w:r>
      <w:r w:rsidR="004E59AB">
        <w:rPr>
          <w:lang w:val="en-US"/>
        </w:rPr>
        <w:fldChar w:fldCharType="separate"/>
      </w:r>
      <w:r w:rsidR="00C9732A" w:rsidRPr="00C9732A">
        <w:rPr>
          <w:noProof/>
          <w:lang w:val="en-US"/>
        </w:rPr>
        <w:t>[10]</w:t>
      </w:r>
      <w:ins w:id="265" w:author="William Lamb" w:date="2017-11-10T10:27:00Z">
        <w:r w:rsidR="004E59AB">
          <w:rPr>
            <w:lang w:val="en-US"/>
          </w:rPr>
          <w:fldChar w:fldCharType="end"/>
        </w:r>
      </w:ins>
      <w:commentRangeStart w:id="266"/>
      <w:ins w:id="267" w:author="Jan Minx" w:date="2017-11-09T21:12:00Z">
        <w:del w:id="268" w:author="William Lamb" w:date="2017-11-10T10:27:00Z">
          <w:r w:rsidR="00C21D3F" w:rsidDel="004E59AB">
            <w:rPr>
              <w:lang w:val="en-US"/>
            </w:rPr>
            <w:delText>()</w:delText>
          </w:r>
        </w:del>
        <w:commentRangeEnd w:id="266"/>
        <w:r w:rsidR="00C21D3F">
          <w:rPr>
            <w:rStyle w:val="CommentReference"/>
          </w:rPr>
          <w:commentReference w:id="266"/>
        </w:r>
      </w:ins>
      <w:ins w:id="269" w:author="William Lamb" w:date="2017-11-10T10:27:00Z">
        <w:r w:rsidR="004E59AB">
          <w:rPr>
            <w:lang w:val="en-US"/>
          </w:rPr>
          <w:t xml:space="preserve"> and </w:t>
        </w:r>
      </w:ins>
      <w:ins w:id="270" w:author="minx" w:date="2017-11-08T11:55:00Z">
        <w:del w:id="271" w:author="William Lamb" w:date="2017-11-10T10:27:00Z">
          <w:r w:rsidR="00687AB2" w:rsidDel="004E59AB">
            <w:rPr>
              <w:lang w:val="en-US"/>
            </w:rPr>
            <w:delText xml:space="preserve">, </w:delText>
          </w:r>
        </w:del>
        <w:r w:rsidR="00687AB2">
          <w:rPr>
            <w:lang w:val="en-US"/>
          </w:rPr>
          <w:t xml:space="preserve">the </w:t>
        </w:r>
      </w:ins>
      <w:ins w:id="272" w:author="William Lamb" w:date="2017-11-10T10:27:00Z">
        <w:r w:rsidR="004E59AB">
          <w:rPr>
            <w:lang w:val="en-US"/>
          </w:rPr>
          <w:t xml:space="preserve">Global </w:t>
        </w:r>
      </w:ins>
      <w:ins w:id="273" w:author="minx" w:date="2017-11-08T11:55:00Z">
        <w:r w:rsidR="00687AB2">
          <w:rPr>
            <w:lang w:val="en-US"/>
          </w:rPr>
          <w:t>Covenant of Mayors</w:t>
        </w:r>
      </w:ins>
      <w:ins w:id="274" w:author="William Lamb" w:date="2017-11-10T10:28:00Z">
        <w:r w:rsidR="004E59AB">
          <w:rPr>
            <w:lang w:val="en-US"/>
          </w:rPr>
          <w:t xml:space="preserve"> </w:t>
        </w:r>
      </w:ins>
      <w:ins w:id="275" w:author="William Lamb" w:date="2017-11-10T10:29:00Z">
        <w:r w:rsidR="004E59AB">
          <w:rPr>
            <w:lang w:val="en-US"/>
          </w:rPr>
          <w:fldChar w:fldCharType="begin" w:fldLock="1"/>
        </w:r>
      </w:ins>
      <w:r w:rsidR="00C9732A">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11]", "plainTextFormattedCitation" : "[11]", "previouslyFormattedCitation" : "[11]" }, "properties" : { "noteIndex" : 2 }, "schema" : "https://github.com/citation-style-language/schema/raw/master/csl-citation.json" }</w:instrText>
      </w:r>
      <w:r w:rsidR="004E59AB">
        <w:rPr>
          <w:lang w:val="en-US"/>
        </w:rPr>
        <w:fldChar w:fldCharType="separate"/>
      </w:r>
      <w:r w:rsidR="00C9732A" w:rsidRPr="00C9732A">
        <w:rPr>
          <w:noProof/>
          <w:lang w:val="en-US"/>
        </w:rPr>
        <w:t>[11]</w:t>
      </w:r>
      <w:ins w:id="276" w:author="William Lamb" w:date="2017-11-10T10:29:00Z">
        <w:r w:rsidR="004E59AB">
          <w:rPr>
            <w:lang w:val="en-US"/>
          </w:rPr>
          <w:fldChar w:fldCharType="end"/>
        </w:r>
      </w:ins>
      <w:ins w:id="277" w:author="minx" w:date="2017-11-08T11:55:00Z">
        <w:del w:id="278" w:author="William Lamb" w:date="2017-11-10T10:13:00Z">
          <w:r w:rsidR="00687AB2" w:rsidDel="0076050C">
            <w:rPr>
              <w:lang w:val="en-US"/>
            </w:rPr>
            <w:delText xml:space="preserve"> </w:delText>
          </w:r>
          <w:commentRangeStart w:id="279"/>
          <w:r w:rsidR="00687AB2" w:rsidDel="0076050C">
            <w:rPr>
              <w:lang w:val="en-US"/>
            </w:rPr>
            <w:delText>or</w:delText>
          </w:r>
        </w:del>
      </w:ins>
      <w:commentRangeEnd w:id="279"/>
      <w:r w:rsidR="00C21D3F">
        <w:rPr>
          <w:rStyle w:val="CommentReference"/>
        </w:rPr>
        <w:commentReference w:id="279"/>
      </w:r>
      <w:ins w:id="280" w:author="minx" w:date="2017-11-08T11:55:00Z">
        <w:del w:id="281" w:author="William Lamb" w:date="2017-11-10T10:27:00Z">
          <w:r w:rsidR="00687AB2" w:rsidDel="004E59AB">
            <w:rPr>
              <w:lang w:val="en-US"/>
            </w:rPr>
            <w:delText xml:space="preserve"> </w:delText>
          </w:r>
        </w:del>
      </w:ins>
      <w:ins w:id="282" w:author="minx" w:date="2017-11-08T11:57:00Z">
        <w:del w:id="283" w:author="Jan Minx" w:date="2017-11-09T21:10:00Z">
          <w:r w:rsidR="00687AB2" w:rsidDel="00C21D3F">
            <w:rPr>
              <w:lang w:val="en-US"/>
            </w:rPr>
            <w:delText>XXX</w:delText>
          </w:r>
        </w:del>
      </w:ins>
      <w:ins w:id="284" w:author="Jan Minx" w:date="2017-11-09T21:10:00Z">
        <w:del w:id="285" w:author="William Lamb" w:date="2017-11-10T10:27:00Z">
          <w:r w:rsidR="00C21D3F" w:rsidDel="004E59AB">
            <w:rPr>
              <w:lang w:val="en-US"/>
            </w:rPr>
            <w:delText>the Compact of Mayors</w:delText>
          </w:r>
        </w:del>
      </w:ins>
      <w:ins w:id="286" w:author="Jan Minx" w:date="2017-11-09T21:12:00Z">
        <w:del w:id="287" w:author="William Lamb" w:date="2017-11-10T10:27:00Z">
          <w:r w:rsidR="00C21D3F" w:rsidDel="004E59AB">
            <w:rPr>
              <w:lang w:val="en-US"/>
            </w:rPr>
            <w:delText xml:space="preserve"> </w:delText>
          </w:r>
          <w:commentRangeStart w:id="288"/>
          <w:r w:rsidR="00C21D3F" w:rsidDel="004E59AB">
            <w:rPr>
              <w:lang w:val="en-US"/>
            </w:rPr>
            <w:delText>()</w:delText>
          </w:r>
        </w:del>
      </w:ins>
      <w:commentRangeEnd w:id="288"/>
      <w:ins w:id="289" w:author="Jan Minx" w:date="2017-11-09T21:13:00Z">
        <w:r w:rsidR="00C21D3F">
          <w:rPr>
            <w:rStyle w:val="CommentReference"/>
          </w:rPr>
          <w:commentReference w:id="288"/>
        </w:r>
      </w:ins>
      <w:ins w:id="290" w:author="minx" w:date="2017-11-08T11:57:00Z">
        <w:r w:rsidR="00687AB2">
          <w:rPr>
            <w:lang w:val="en-US"/>
          </w:rPr>
          <w:t xml:space="preserve">. </w:t>
        </w:r>
      </w:ins>
      <w:ins w:id="291" w:author="William Lamb" w:date="2017-11-10T10:18:00Z">
        <w:r w:rsidR="00835790">
          <w:rPr>
            <w:lang w:val="en-US"/>
          </w:rPr>
          <w:t xml:space="preserve">Such actions could prove decisive for </w:t>
        </w:r>
      </w:ins>
      <w:ins w:id="292" w:author="minx" w:date="2017-11-08T11:57:00Z">
        <w:del w:id="293" w:author="William Lamb" w:date="2017-11-10T10:18:00Z">
          <w:r w:rsidR="00687AB2" w:rsidDel="00835790">
            <w:rPr>
              <w:lang w:val="en-US"/>
            </w:rPr>
            <w:delText xml:space="preserve">Recent evidence suggests that this could provide </w:delText>
          </w:r>
        </w:del>
      </w:ins>
      <w:ins w:id="294" w:author="minx" w:date="2017-11-08T11:58:00Z">
        <w:del w:id="295" w:author="William Lamb" w:date="2017-11-10T10:18:00Z">
          <w:r w:rsidR="00687AB2" w:rsidDel="00835790">
            <w:rPr>
              <w:lang w:val="en-US"/>
            </w:rPr>
            <w:delText xml:space="preserve">crucial help for </w:delText>
          </w:r>
        </w:del>
      </w:ins>
      <w:ins w:id="296" w:author="minx" w:date="2017-11-08T12:00:00Z">
        <w:r w:rsidR="00687AB2">
          <w:rPr>
            <w:lang w:val="en-US"/>
          </w:rPr>
          <w:t xml:space="preserve">ratcheting up </w:t>
        </w:r>
      </w:ins>
      <w:ins w:id="297" w:author="William Lamb" w:date="2017-11-10T10:38:00Z">
        <w:r w:rsidR="00755FAE">
          <w:rPr>
            <w:lang w:val="en-US"/>
          </w:rPr>
          <w:t xml:space="preserve">the </w:t>
        </w:r>
      </w:ins>
      <w:ins w:id="298" w:author="William Lamb" w:date="2017-11-10T10:37:00Z">
        <w:r w:rsidR="00755FAE">
          <w:rPr>
            <w:lang w:val="en-US"/>
          </w:rPr>
          <w:t>currently</w:t>
        </w:r>
      </w:ins>
      <w:ins w:id="299" w:author="minx" w:date="2017-11-08T12:01:00Z">
        <w:del w:id="300" w:author="William Lamb" w:date="2017-11-10T10:15:00Z">
          <w:r w:rsidR="00687AB2" w:rsidDel="00835790">
            <w:rPr>
              <w:lang w:val="en-US"/>
            </w:rPr>
            <w:delText xml:space="preserve">the </w:delText>
          </w:r>
        </w:del>
        <w:del w:id="301" w:author="William Lamb" w:date="2017-11-10T10:37:00Z">
          <w:r w:rsidR="00687AB2" w:rsidDel="00755FAE">
            <w:rPr>
              <w:lang w:val="en-US"/>
            </w:rPr>
            <w:delText>currently</w:delText>
          </w:r>
        </w:del>
        <w:r w:rsidR="00687AB2">
          <w:rPr>
            <w:lang w:val="en-US"/>
          </w:rPr>
          <w:t xml:space="preserve"> </w:t>
        </w:r>
        <w:del w:id="302" w:author="William Lamb" w:date="2017-11-10T10:18:00Z">
          <w:r w:rsidR="00687AB2" w:rsidDel="00835790">
            <w:rPr>
              <w:lang w:val="en-US"/>
            </w:rPr>
            <w:delText>insufficient</w:delText>
          </w:r>
        </w:del>
      </w:ins>
      <w:ins w:id="303" w:author="William Lamb" w:date="2017-11-10T10:18:00Z">
        <w:r w:rsidR="00835790">
          <w:rPr>
            <w:lang w:val="en-US"/>
          </w:rPr>
          <w:t>inadequate</w:t>
        </w:r>
      </w:ins>
      <w:ins w:id="304" w:author="minx" w:date="2017-11-08T12:01:00Z">
        <w:r w:rsidR="00687AB2">
          <w:rPr>
            <w:lang w:val="en-US"/>
          </w:rPr>
          <w:t xml:space="preserve"> </w:t>
        </w:r>
      </w:ins>
      <w:ins w:id="305" w:author="minx" w:date="2017-11-08T12:00:00Z">
        <w:r w:rsidR="00687AB2">
          <w:rPr>
            <w:lang w:val="en-US"/>
          </w:rPr>
          <w:t xml:space="preserve">short-term </w:t>
        </w:r>
      </w:ins>
      <w:ins w:id="306" w:author="minx" w:date="2017-11-08T12:01:00Z">
        <w:r w:rsidR="00687AB2">
          <w:rPr>
            <w:lang w:val="en-US"/>
          </w:rPr>
          <w:t>mitigation ambition</w:t>
        </w:r>
      </w:ins>
      <w:ins w:id="307" w:author="William Lamb" w:date="2017-11-10T10:18:00Z">
        <w:r w:rsidR="00835790">
          <w:rPr>
            <w:lang w:val="en-US"/>
          </w:rPr>
          <w:t>s</w:t>
        </w:r>
      </w:ins>
      <w:ins w:id="308" w:author="minx" w:date="2017-11-08T12:00:00Z">
        <w:del w:id="309" w:author="William Lamb" w:date="2017-11-10T10:36:00Z">
          <w:r w:rsidR="00687AB2" w:rsidDel="00755FAE">
            <w:rPr>
              <w:lang w:val="en-US"/>
            </w:rPr>
            <w:delText xml:space="preserve"> as</w:delText>
          </w:r>
        </w:del>
        <w:r w:rsidR="00687AB2">
          <w:rPr>
            <w:lang w:val="en-US"/>
          </w:rPr>
          <w:t xml:space="preserve"> expressed in </w:t>
        </w:r>
      </w:ins>
      <w:ins w:id="310" w:author="minx" w:date="2017-11-08T12:01:00Z">
        <w:r w:rsidR="00687AB2">
          <w:rPr>
            <w:lang w:val="en-US"/>
          </w:rPr>
          <w:t>the nationally determined contributions</w:t>
        </w:r>
      </w:ins>
      <w:ins w:id="311" w:author="minx" w:date="2017-11-08T11:58:00Z">
        <w:r w:rsidR="00687AB2">
          <w:rPr>
            <w:lang w:val="en-US"/>
          </w:rPr>
          <w:t xml:space="preserve"> </w:t>
        </w:r>
      </w:ins>
      <w:ins w:id="312" w:author="William Lamb" w:date="2017-11-10T10:32:00Z">
        <w:r w:rsidR="004E59AB">
          <w:rPr>
            <w:lang w:val="en-US"/>
          </w:rPr>
          <w:fldChar w:fldCharType="begin" w:fldLock="1"/>
        </w:r>
      </w:ins>
      <w:r w:rsidR="00C9732A">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12,13]", "plainTextFormattedCitation" : "[12,13]", "previouslyFormattedCitation" : "[12,13]" }, "properties" : { "noteIndex" : 2 }, "schema" : "https://github.com/citation-style-language/schema/raw/master/csl-citation.json" }</w:instrText>
      </w:r>
      <w:r w:rsidR="004E59AB">
        <w:rPr>
          <w:lang w:val="en-US"/>
        </w:rPr>
        <w:fldChar w:fldCharType="separate"/>
      </w:r>
      <w:r w:rsidR="00C9732A" w:rsidRPr="00C9732A">
        <w:rPr>
          <w:noProof/>
          <w:lang w:val="en-US"/>
        </w:rPr>
        <w:t>[12,13]</w:t>
      </w:r>
      <w:ins w:id="313" w:author="William Lamb" w:date="2017-11-10T10:32:00Z">
        <w:r w:rsidR="004E59AB">
          <w:rPr>
            <w:lang w:val="en-US"/>
          </w:rPr>
          <w:fldChar w:fldCharType="end"/>
        </w:r>
      </w:ins>
      <w:commentRangeStart w:id="314"/>
      <w:ins w:id="315" w:author="minx" w:date="2017-11-08T11:58:00Z">
        <w:del w:id="316" w:author="William Lamb" w:date="2017-11-10T10:32:00Z">
          <w:r w:rsidR="00687AB2" w:rsidDel="004E59AB">
            <w:rPr>
              <w:lang w:val="en-US"/>
            </w:rPr>
            <w:delText>()</w:delText>
          </w:r>
        </w:del>
      </w:ins>
      <w:commentRangeEnd w:id="314"/>
      <w:ins w:id="317" w:author="minx" w:date="2017-11-08T11:59:00Z">
        <w:r w:rsidR="00687AB2">
          <w:rPr>
            <w:rStyle w:val="CommentReference"/>
          </w:rPr>
          <w:commentReference w:id="314"/>
        </w:r>
      </w:ins>
      <w:ins w:id="318" w:author="William Lamb" w:date="2017-11-10T10:18:00Z">
        <w:r w:rsidR="00835790">
          <w:rPr>
            <w:lang w:val="en-US"/>
          </w:rPr>
          <w:t xml:space="preserve">. </w:t>
        </w:r>
      </w:ins>
      <w:ins w:id="319" w:author="William Lamb" w:date="2017-11-10T10:19:00Z">
        <w:r w:rsidR="00835790">
          <w:rPr>
            <w:lang w:val="en-US"/>
          </w:rPr>
          <w:t xml:space="preserve">Cities </w:t>
        </w:r>
      </w:ins>
      <w:ins w:id="320" w:author="minx" w:date="2017-11-08T12:01:00Z">
        <w:del w:id="321" w:author="William Lamb" w:date="2017-11-10T10:18:00Z">
          <w:r w:rsidR="00687AB2" w:rsidRPr="00687AB2" w:rsidDel="00835790">
            <w:rPr>
              <w:lang w:val="en-US"/>
              <w:rPrChange w:id="322" w:author="minx" w:date="2017-11-08T12:01:00Z">
                <w:rPr/>
              </w:rPrChange>
            </w:rPr>
            <w:delText xml:space="preserve">. </w:delText>
          </w:r>
        </w:del>
        <w:del w:id="323" w:author="William Lamb" w:date="2017-11-10T10:19:00Z">
          <w:r w:rsidR="00687AB2" w:rsidDel="00835790">
            <w:rPr>
              <w:lang w:val="en-US"/>
            </w:rPr>
            <w:delText>As such</w:delText>
          </w:r>
        </w:del>
      </w:ins>
      <w:ins w:id="324" w:author="Radhika Khosla" w:date="2017-11-08T15:48:00Z">
        <w:del w:id="325" w:author="William Lamb" w:date="2017-11-10T10:19:00Z">
          <w:r w:rsidR="002E16B5" w:rsidDel="00835790">
            <w:rPr>
              <w:lang w:val="en-US"/>
            </w:rPr>
            <w:delText>a result</w:delText>
          </w:r>
        </w:del>
      </w:ins>
      <w:ins w:id="326" w:author="minx" w:date="2017-11-08T12:01:00Z">
        <w:del w:id="327" w:author="William Lamb" w:date="2017-11-10T10:19:00Z">
          <w:r w:rsidR="00687AB2" w:rsidDel="00835790">
            <w:rPr>
              <w:lang w:val="en-US"/>
            </w:rPr>
            <w:delText>,</w:delText>
          </w:r>
        </w:del>
      </w:ins>
      <w:del w:id="328" w:author="William Lamb" w:date="2017-11-10T10:19:00Z">
        <w:r w:rsidR="0013333F" w:rsidDel="00835790">
          <w:rPr>
            <w:lang w:val="en-US"/>
          </w:rPr>
          <w:delText>despite real problems in assessing their actual performance to date</w:delText>
        </w:r>
        <w:r w:rsidR="00D7744A" w:rsidDel="00835790">
          <w:rPr>
            <w:lang w:val="en-US"/>
          </w:rPr>
          <w:delText xml:space="preserve"> </w:delText>
        </w:r>
        <w:r w:rsidR="00D7744A" w:rsidDel="00835790">
          <w:rPr>
            <w:lang w:val="en-US"/>
          </w:rPr>
          <w:fldChar w:fldCharType="begin" w:fldLock="1"/>
        </w:r>
        <w:r w:rsidR="00F251BC" w:rsidRPr="00835790" w:rsidDel="00835790">
          <w:rPr>
            <w:lang w:val="en-US"/>
            <w:rPrChange w:id="329" w:author="William Lamb" w:date="2017-11-10T10:19:00Z">
              <w:rPr>
                <w:lang w:val="en-US"/>
              </w:rPr>
            </w:rPrChange>
          </w:rPr>
          <w:del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10]", "plainTextFormattedCitation" : "[10]", "previouslyFormattedCitation" : "[10]" }, "properties" : { "formattedCitation" : "[9]", "noteIndex" : 0, "plainCitation" : "[9]" }, "schema" : "https://github.com/citation-style-language/schema/raw/master/csl-citation.json" }</w:delInstrText>
        </w:r>
        <w:r w:rsidR="00D7744A" w:rsidDel="00835790">
          <w:rPr>
            <w:lang w:val="en-US"/>
          </w:rPr>
          <w:fldChar w:fldCharType="separate"/>
        </w:r>
        <w:r w:rsidR="00F251BC" w:rsidRPr="00F251BC" w:rsidDel="00835790">
          <w:rPr>
            <w:rFonts w:ascii="Calibri" w:hAnsi="Calibri" w:cs="Calibri"/>
            <w:noProof/>
            <w:lang w:val="en-US"/>
          </w:rPr>
          <w:delText>[10]</w:delText>
        </w:r>
        <w:r w:rsidR="00D7744A" w:rsidDel="00835790">
          <w:rPr>
            <w:lang w:val="en-US"/>
          </w:rPr>
          <w:fldChar w:fldCharType="end"/>
        </w:r>
        <w:r w:rsidR="00FF79B6" w:rsidDel="00835790">
          <w:rPr>
            <w:lang w:val="en-US"/>
          </w:rPr>
          <w:delText>.</w:delText>
        </w:r>
        <w:r w:rsidR="00D0344A" w:rsidDel="00835790">
          <w:rPr>
            <w:lang w:val="en-US"/>
          </w:rPr>
          <w:delText xml:space="preserve"> </w:delText>
        </w:r>
        <w:r w:rsidR="00BF076D" w:rsidDel="00835790">
          <w:rPr>
            <w:lang w:val="en-US"/>
          </w:rPr>
          <w:delText>Nevertheless</w:delText>
        </w:r>
        <w:r w:rsidR="00A9111B" w:rsidDel="00835790">
          <w:rPr>
            <w:lang w:val="en-US"/>
          </w:rPr>
          <w:delText xml:space="preserve">, cities </w:delText>
        </w:r>
      </w:del>
      <w:r w:rsidR="00A9111B">
        <w:rPr>
          <w:lang w:val="en-US"/>
        </w:rPr>
        <w:t xml:space="preserve">and local governments </w:t>
      </w:r>
      <w:ins w:id="330" w:author="William Lamb" w:date="2017-11-10T10:19:00Z">
        <w:r w:rsidR="00835790">
          <w:rPr>
            <w:lang w:val="en-US"/>
          </w:rPr>
          <w:t>are thereby</w:t>
        </w:r>
      </w:ins>
      <w:del w:id="331" w:author="William Lamb" w:date="2017-11-10T10:19:00Z">
        <w:r w:rsidR="00A9111B" w:rsidDel="00835790">
          <w:rPr>
            <w:lang w:val="en-US"/>
          </w:rPr>
          <w:delText>with their leverage over significant emission components are</w:delText>
        </w:r>
      </w:del>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C9732A">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9,14,15]", "plainTextFormattedCitation" : "[9,14,15]", "previouslyFormattedCitation" : "[9,14,15]" }, "properties" : { "noteIndex" : 0 }, "schema" : "https://github.com/citation-style-language/schema/raw/master/csl-citation.json" }</w:instrText>
      </w:r>
      <w:r w:rsidR="00D22A60">
        <w:rPr>
          <w:lang w:val="en-US"/>
        </w:rPr>
        <w:fldChar w:fldCharType="separate"/>
      </w:r>
      <w:r w:rsidR="00C9732A" w:rsidRPr="00C9732A">
        <w:rPr>
          <w:noProof/>
          <w:lang w:val="en-US"/>
        </w:rPr>
        <w:t>[9,14,15]</w:t>
      </w:r>
      <w:r w:rsidR="00D22A60">
        <w:rPr>
          <w:lang w:val="en-US"/>
        </w:rPr>
        <w:fldChar w:fldCharType="end"/>
      </w:r>
      <w:r w:rsidR="00A9111B">
        <w:rPr>
          <w:lang w:val="en-US"/>
        </w:rPr>
        <w:t>.</w:t>
      </w:r>
      <w:ins w:id="332" w:author="William Lamb" w:date="2017-10-24T12:19:00Z">
        <w:r w:rsidR="00687D21">
          <w:rPr>
            <w:lang w:val="en-US"/>
          </w:rPr>
          <w:t xml:space="preserve"> </w:t>
        </w:r>
      </w:ins>
      <w:moveFromRangeStart w:id="333" w:author="Radhika Khosla" w:date="2017-10-30T15:10:00Z" w:name="move497139533"/>
      <w:moveFrom w:id="334" w:author="Radhika Khosla" w:date="2017-10-30T15:10:00Z">
        <w:ins w:id="335" w:author="William Lamb" w:date="2017-10-24T12:23:00Z">
          <w:r w:rsidR="006A0D72" w:rsidDel="00BD61E3">
            <w:rPr>
              <w:lang w:val="en-US"/>
            </w:rPr>
            <w:t xml:space="preserve">The inclusion of cities as a mitigation response topic in the SR </w:t>
          </w:r>
          <w:r w:rsidR="006A0D72" w:rsidDel="00BD61E3">
            <w:rPr>
              <w:lang w:val="en-US"/>
            </w:rPr>
            <w:fldChar w:fldCharType="begin" w:fldLock="1"/>
          </w:r>
          <w:r w:rsidR="006A0D72" w:rsidDel="00BD61E3">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sidDel="00BD61E3">
            <w:rPr>
              <w:lang w:val="en-US"/>
            </w:rPr>
            <w:fldChar w:fldCharType="separate"/>
          </w:r>
          <w:r w:rsidR="006A0D72" w:rsidRPr="00D22A60" w:rsidDel="00BD61E3">
            <w:rPr>
              <w:noProof/>
              <w:lang w:val="en-US"/>
            </w:rPr>
            <w:t>[12]</w:t>
          </w:r>
          <w:r w:rsidR="006A0D72" w:rsidDel="00BD61E3">
            <w:rPr>
              <w:lang w:val="en-US"/>
            </w:rPr>
            <w:fldChar w:fldCharType="end"/>
          </w:r>
          <w:r w:rsidR="006A0D72" w:rsidDel="00BD61E3">
            <w:rPr>
              <w:lang w:val="en-US"/>
            </w:rPr>
            <w:t xml:space="preserve"> is </w:t>
          </w:r>
        </w:ins>
        <w:ins w:id="336" w:author="William Lamb" w:date="2017-10-24T12:28:00Z">
          <w:r w:rsidR="006A0D72" w:rsidDel="00BD61E3">
            <w:rPr>
              <w:lang w:val="en-US"/>
            </w:rPr>
            <w:t>an important</w:t>
          </w:r>
        </w:ins>
        <w:ins w:id="337" w:author="William Lamb" w:date="2017-10-24T12:23:00Z">
          <w:r w:rsidR="006A0D72" w:rsidDel="00BD61E3">
            <w:rPr>
              <w:lang w:val="en-US"/>
            </w:rPr>
            <w:t xml:space="preserve"> step towards understanding their </w:t>
          </w:r>
        </w:ins>
        <w:ins w:id="338" w:author="William Lamb" w:date="2017-10-24T12:24:00Z">
          <w:r w:rsidR="006A0D72" w:rsidDel="00BD61E3">
            <w:rPr>
              <w:lang w:val="en-US"/>
            </w:rPr>
            <w:t xml:space="preserve">potential role in climate policy. </w:t>
          </w:r>
        </w:ins>
        <w:r w:rsidR="00BF076D" w:rsidDel="00BD61E3">
          <w:rPr>
            <w:lang w:val="en-US"/>
          </w:rPr>
          <w:t xml:space="preserve"> </w:t>
        </w:r>
      </w:moveFrom>
      <w:moveFromRangeEnd w:id="333"/>
      <w:del w:id="339" w:author="William Lamb" w:date="2017-10-09T13:43:00Z">
        <w:r w:rsidR="00BF076D" w:rsidDel="00756EFE">
          <w:rPr>
            <w:lang w:val="en-US"/>
          </w:rPr>
          <w:delText xml:space="preserve">This efficiency in the organization of climate policies through the close </w:delText>
        </w:r>
      </w:del>
      <w:del w:id="340"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341" w:author="William Lamb" w:date="2017-10-24T12:18:00Z"/>
          <w:lang w:val="en-US"/>
        </w:rPr>
      </w:pPr>
      <w:del w:id="342" w:author="William Lamb" w:date="2017-10-09T16:31:00Z">
        <w:r w:rsidDel="00B81938">
          <w:rPr>
            <w:lang w:val="en-US"/>
          </w:rPr>
          <w:delText>But d</w:delText>
        </w:r>
      </w:del>
      <w:del w:id="343"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344" w:author="William Lamb" w:date="2017-10-09T13:43:00Z">
        <w:r w:rsidR="00D22A60" w:rsidDel="00756EFE">
          <w:rPr>
            <w:lang w:val="en-US"/>
          </w:rPr>
          <w:delText xml:space="preserve">to be treated </w:delText>
        </w:r>
      </w:del>
      <w:del w:id="345" w:author="William Lamb" w:date="2017-10-24T12:18:00Z">
        <w:r w:rsidR="00D22A60" w:rsidDel="00687D21">
          <w:rPr>
            <w:lang w:val="en-US"/>
          </w:rPr>
          <w:delText xml:space="preserve">in the </w:delText>
        </w:r>
      </w:del>
      <w:del w:id="346"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347"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348" w:author="William Lamb" w:date="2017-10-09T16:34:00Z">
        <w:r w:rsidR="0013333F" w:rsidDel="00B81938">
          <w:rPr>
            <w:lang w:val="en-US"/>
          </w:rPr>
          <w:delText>On the one hand, t</w:delText>
        </w:r>
      </w:del>
      <w:del w:id="349" w:author="William Lamb" w:date="2017-10-24T12:18:00Z">
        <w:r w:rsidR="0013333F" w:rsidDel="00687D21">
          <w:rPr>
            <w:lang w:val="en-US"/>
          </w:rPr>
          <w:delText xml:space="preserve">his is related to the fact that </w:delText>
        </w:r>
      </w:del>
      <w:del w:id="350" w:author="William Lamb" w:date="2017-10-09T16:33:00Z">
        <w:r w:rsidR="0013333F" w:rsidDel="00B81938">
          <w:rPr>
            <w:lang w:val="en-US"/>
          </w:rPr>
          <w:delText xml:space="preserve">cities and </w:delText>
        </w:r>
      </w:del>
      <w:del w:id="351"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352" w:author="William Lamb" w:date="2017-10-09T16:34:00Z">
        <w:r w:rsidR="0013333F" w:rsidDel="00B81938">
          <w:rPr>
            <w:lang w:val="en-US"/>
          </w:rPr>
          <w:delText>On the other hand, t</w:delText>
        </w:r>
      </w:del>
      <w:del w:id="353"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365DD0DD" w:rsidR="00540F29" w:rsidDel="00B81938" w:rsidRDefault="00E206E7" w:rsidP="00C80F58">
      <w:pPr>
        <w:rPr>
          <w:del w:id="354" w:author="William Lamb" w:date="2017-10-09T16:38:00Z"/>
          <w:lang w:val="en-US"/>
        </w:rPr>
      </w:pPr>
      <w:del w:id="355" w:author="William Lamb" w:date="2017-10-09T16:35:00Z">
        <w:r w:rsidDel="00B81938">
          <w:rPr>
            <w:lang w:val="en-US"/>
          </w:rPr>
          <w:delText xml:space="preserve">Further, </w:delText>
        </w:r>
      </w:del>
      <w:del w:id="356" w:author="William Lamb" w:date="2017-10-09T13:44:00Z">
        <w:r w:rsidR="00841E48" w:rsidDel="006F3055">
          <w:rPr>
            <w:lang w:val="en-US"/>
          </w:rPr>
          <w:delText xml:space="preserve">the </w:delText>
        </w:r>
      </w:del>
      <w:del w:id="357" w:author="William Lamb" w:date="2017-10-09T16:35:00Z">
        <w:r w:rsidR="00841E48" w:rsidDel="00B81938">
          <w:rPr>
            <w:lang w:val="en-US"/>
          </w:rPr>
          <w:delText xml:space="preserve">assessment </w:delText>
        </w:r>
      </w:del>
      <w:del w:id="358" w:author="William Lamb" w:date="2017-10-09T13:44:00Z">
        <w:r w:rsidR="00482C07" w:rsidDel="006F3055">
          <w:rPr>
            <w:lang w:val="en-US"/>
          </w:rPr>
          <w:delText>an</w:delText>
        </w:r>
      </w:del>
      <w:del w:id="359" w:author="William Lamb" w:date="2017-10-09T16:35:00Z">
        <w:r w:rsidR="00482C07" w:rsidDel="00B81938">
          <w:rPr>
            <w:lang w:val="en-US"/>
          </w:rPr>
          <w:delText xml:space="preserve"> urban mitigation literature </w:delText>
        </w:r>
        <w:r w:rsidR="00841E48" w:rsidDel="00B81938">
          <w:rPr>
            <w:lang w:val="en-US"/>
          </w:rPr>
          <w:delText>faces</w:delText>
        </w:r>
      </w:del>
      <w:ins w:id="360" w:author="William Lamb" w:date="2017-10-24T12:17:00Z">
        <w:r w:rsidR="00687D21">
          <w:rPr>
            <w:lang w:val="en-US"/>
          </w:rPr>
          <w:t xml:space="preserve">The assessment of </w:t>
        </w:r>
      </w:ins>
      <w:ins w:id="361" w:author="William Lamb" w:date="2017-10-24T12:18:00Z">
        <w:r w:rsidR="00687D21">
          <w:rPr>
            <w:lang w:val="en-US"/>
          </w:rPr>
          <w:t>an urban mitigation literature, however, faces two fundamental challenges</w:t>
        </w:r>
      </w:ins>
      <w:del w:id="362"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363"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C9732A">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6]", "plainTextFormattedCitation" : "[16]", "previouslyFormattedCitation" : "[16]" }, "properties" : { "noteIndex" : 0 }, "schema" : "https://github.com/citation-style-language/schema/raw/master/csl-citation.json" }</w:instrText>
      </w:r>
      <w:r w:rsidR="00482C07">
        <w:rPr>
          <w:lang w:val="en-US"/>
        </w:rPr>
        <w:fldChar w:fldCharType="separate"/>
      </w:r>
      <w:r w:rsidR="00C9732A" w:rsidRPr="00C9732A">
        <w:rPr>
          <w:noProof/>
          <w:lang w:val="en-US"/>
        </w:rPr>
        <w:t>[16]</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w:t>
      </w:r>
      <w:ins w:id="364" w:author="Radhika Khosla" w:date="2017-11-08T15:49:00Z">
        <w:r w:rsidR="001F05C5">
          <w:rPr>
            <w:lang w:val="en-US"/>
          </w:rPr>
          <w:t xml:space="preserve">IPCC </w:t>
        </w:r>
      </w:ins>
      <w:r w:rsidR="00D32B24">
        <w:rPr>
          <w:lang w:val="en-US"/>
        </w:rPr>
        <w:t xml:space="preserve">assessment cycle is roughly equal to the size of the entire climate change literature before AR6. </w:t>
      </w:r>
      <w:del w:id="365" w:author="William Lamb" w:date="2017-11-02T10:30:00Z">
        <w:r w:rsidR="00482C07" w:rsidDel="00D47DDA">
          <w:rPr>
            <w:lang w:val="en-US"/>
          </w:rPr>
          <w:delText xml:space="preserve">This trend renders </w:delText>
        </w:r>
      </w:del>
      <w:ins w:id="366" w:author="William Lamb" w:date="2017-11-02T10:30:00Z">
        <w:r w:rsidR="00D47DDA">
          <w:rPr>
            <w:lang w:val="en-US"/>
          </w:rPr>
          <w:t>T</w:t>
        </w:r>
      </w:ins>
      <w:ins w:id="367" w:author="William Lamb" w:date="2017-10-09T13:45:00Z">
        <w:r w:rsidR="006F3055">
          <w:rPr>
            <w:lang w:val="en-US"/>
          </w:rPr>
          <w:t>he task of</w:t>
        </w:r>
      </w:ins>
      <w:ins w:id="368" w:author="William Lamb" w:date="2017-11-10T11:40:00Z">
        <w:r w:rsidR="008F1FD6">
          <w:rPr>
            <w:lang w:val="en-US"/>
          </w:rPr>
          <w:t xml:space="preserve"> systematically</w:t>
        </w:r>
      </w:ins>
      <w:ins w:id="369" w:author="William Lamb" w:date="2017-10-09T13:45:00Z">
        <w:r w:rsidR="006F3055">
          <w:rPr>
            <w:lang w:val="en-US"/>
          </w:rPr>
          <w:t xml:space="preserve"> tracking scientific progress</w:t>
        </w:r>
      </w:ins>
      <w:del w:id="370" w:author="William Lamb" w:date="2017-10-09T13:45:00Z">
        <w:r w:rsidR="00482C07" w:rsidDel="006F3055">
          <w:rPr>
            <w:lang w:val="en-US"/>
          </w:rPr>
          <w:delText>it</w:delText>
        </w:r>
      </w:del>
      <w:r w:rsidR="00D32B24">
        <w:rPr>
          <w:lang w:val="en-US"/>
        </w:rPr>
        <w:t xml:space="preserve"> </w:t>
      </w:r>
      <w:ins w:id="371" w:author="William Lamb" w:date="2017-11-02T10:31:00Z">
        <w:r w:rsidR="00D47DDA">
          <w:rPr>
            <w:lang w:val="en-US"/>
          </w:rPr>
          <w:t xml:space="preserve">in assessments </w:t>
        </w:r>
      </w:ins>
      <w:ins w:id="372" w:author="William Lamb" w:date="2017-11-02T10:30:00Z">
        <w:r w:rsidR="00D47DDA">
          <w:rPr>
            <w:lang w:val="en-US"/>
          </w:rPr>
          <w:t xml:space="preserve">is therefore </w:t>
        </w:r>
      </w:ins>
      <w:r w:rsidR="00D32B24">
        <w:rPr>
          <w:lang w:val="en-US"/>
        </w:rPr>
        <w:t xml:space="preserve">increasingly </w:t>
      </w:r>
      <w:del w:id="373" w:author="Radhika Khosla" w:date="2017-10-30T15:16:00Z">
        <w:r w:rsidR="00D32B24" w:rsidDel="005921E4">
          <w:rPr>
            <w:lang w:val="en-US"/>
          </w:rPr>
          <w:delText xml:space="preserve">impossible </w:delText>
        </w:r>
      </w:del>
      <w:ins w:id="374" w:author="Radhika Khosla" w:date="2017-10-30T15:16:00Z">
        <w:r w:rsidR="005921E4">
          <w:rPr>
            <w:lang w:val="en-US"/>
          </w:rPr>
          <w:t xml:space="preserve">difficult </w:t>
        </w:r>
      </w:ins>
      <w:del w:id="375" w:author="William Lamb" w:date="2017-11-02T10:30:00Z">
        <w:r w:rsidR="00D32B24" w:rsidDel="00D47DDA">
          <w:rPr>
            <w:lang w:val="en-US"/>
          </w:rPr>
          <w:delText xml:space="preserve">for individuals </w:delText>
        </w:r>
      </w:del>
      <w:r w:rsidR="00D32B24">
        <w:rPr>
          <w:lang w:val="en-US"/>
        </w:rPr>
        <w:t xml:space="preserve">to </w:t>
      </w:r>
      <w:del w:id="376"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377" w:author="William Lamb" w:date="2017-10-09T13:45:00Z">
        <w:r w:rsidR="006F3055">
          <w:rPr>
            <w:lang w:val="en-US"/>
          </w:rPr>
          <w:t>manage</w:t>
        </w:r>
      </w:ins>
      <w:r w:rsidR="00482C07">
        <w:rPr>
          <w:lang w:val="en-US"/>
        </w:rPr>
        <w:t>,</w:t>
      </w:r>
      <w:r w:rsidR="00D32B24">
        <w:rPr>
          <w:lang w:val="en-US"/>
        </w:rPr>
        <w:t xml:space="preserve"> even in highly specialized fields</w:t>
      </w:r>
      <w:ins w:id="378" w:author="William Lamb" w:date="2017-11-10T12:27:00Z">
        <w:r w:rsidR="00CA44F3">
          <w:rPr>
            <w:lang w:val="en-US"/>
          </w:rPr>
          <w:t xml:space="preserve">. </w:t>
        </w:r>
      </w:ins>
      <w:ins w:id="379" w:author="William Lamb" w:date="2017-11-10T12:34:00Z">
        <w:r w:rsidR="00CA44F3">
          <w:rPr>
            <w:lang w:val="en-US"/>
          </w:rPr>
          <w:t>To avoid bias and systematic omissions, it will be important to identify and select literature in a transparent fashion, although such procedures are currently lacking in the IPCC.</w:t>
        </w:r>
      </w:ins>
      <w:ins w:id="380" w:author="William Lamb" w:date="2017-11-10T12:35:00Z">
        <w:r w:rsidR="00CA44F3">
          <w:rPr>
            <w:lang w:val="en-US"/>
          </w:rPr>
          <w:t xml:space="preserve"> </w:t>
        </w:r>
      </w:ins>
      <w:del w:id="381" w:author="William Lamb" w:date="2017-10-09T16:37:00Z">
        <w:r w:rsidR="00482C07" w:rsidDel="00B81938">
          <w:rPr>
            <w:lang w:val="en-US"/>
          </w:rPr>
          <w:delText xml:space="preserve">. </w:delText>
        </w:r>
      </w:del>
      <w:ins w:id="382" w:author="Jan Minx" w:date="2017-11-09T22:11:00Z">
        <w:del w:id="383" w:author="William Lamb" w:date="2017-11-10T11:41:00Z">
          <w:r w:rsidR="00890038" w:rsidDel="008F1FD6">
            <w:rPr>
              <w:lang w:val="en-US"/>
            </w:rPr>
            <w:delText xml:space="preserve">. </w:delText>
          </w:r>
        </w:del>
      </w:ins>
      <w:ins w:id="384" w:author="Jan Minx" w:date="2017-11-09T22:14:00Z">
        <w:del w:id="385" w:author="William Lamb" w:date="2017-11-10T11:41:00Z">
          <w:r w:rsidR="00890038" w:rsidDel="008F1FD6">
            <w:rPr>
              <w:lang w:val="en-US"/>
            </w:rPr>
            <w:delText>T</w:delText>
          </w:r>
        </w:del>
      </w:ins>
      <w:ins w:id="386" w:author="Jan Minx" w:date="2017-11-09T22:12:00Z">
        <w:del w:id="387" w:author="William Lamb" w:date="2017-11-10T11:41:00Z">
          <w:r w:rsidR="00890038" w:rsidDel="008F1FD6">
            <w:rPr>
              <w:lang w:val="en-US"/>
            </w:rPr>
            <w:delText xml:space="preserve">he absence of any procedures that establish transparency over literature identification and selection </w:delText>
          </w:r>
        </w:del>
      </w:ins>
      <w:ins w:id="388" w:author="Jan Minx" w:date="2017-11-09T22:14:00Z">
        <w:del w:id="389" w:author="William Lamb" w:date="2017-11-10T11:41:00Z">
          <w:r w:rsidR="00890038" w:rsidDel="008F1FD6">
            <w:rPr>
              <w:lang w:val="en-US"/>
            </w:rPr>
            <w:delText>in the IPCC increasingly risks bi</w:delText>
          </w:r>
        </w:del>
      </w:ins>
      <w:ins w:id="390" w:author="Radhika Khosla" w:date="2017-10-30T15:16:00Z">
        <w:del w:id="391" w:author="William Lamb" w:date="2017-11-10T11:41:00Z">
          <w:r w:rsidR="005921E4" w:rsidDel="008F1FD6">
            <w:rPr>
              <w:lang w:val="en-US"/>
            </w:rPr>
            <w:delText>and s</w:delText>
          </w:r>
        </w:del>
      </w:ins>
      <w:ins w:id="392" w:author="Jan Minx" w:date="2017-11-09T22:15:00Z">
        <w:del w:id="393" w:author="William Lamb" w:date="2017-11-10T11:41:00Z">
          <w:r w:rsidR="00890038" w:rsidDel="008F1FD6">
            <w:rPr>
              <w:lang w:val="en-US"/>
            </w:rPr>
            <w:delText xml:space="preserve">literature </w:delText>
          </w:r>
        </w:del>
      </w:ins>
      <w:del w:id="394" w:author="William Lamb" w:date="2017-10-09T16:37:00Z">
        <w:r w:rsidR="00482C07" w:rsidDel="00B81938">
          <w:rPr>
            <w:lang w:val="en-US"/>
          </w:rPr>
          <w:delText xml:space="preserve">It also risks </w:delText>
        </w:r>
        <w:r w:rsidR="00540F29" w:rsidDel="00B81938">
          <w:rPr>
            <w:lang w:val="en-US"/>
          </w:rPr>
          <w:delText xml:space="preserve">bias </w:delText>
        </w:r>
      </w:del>
      <w:del w:id="395" w:author="William Lamb" w:date="2017-11-10T11:41:00Z">
        <w:r w:rsidR="00540F29" w:rsidDel="008F1FD6">
          <w:rPr>
            <w:lang w:val="en-US"/>
          </w:rPr>
          <w:delText>in</w:delText>
        </w:r>
      </w:del>
      <w:del w:id="396" w:author="William Lamb" w:date="2017-11-02T10:33:00Z">
        <w:r w:rsidR="00540F29" w:rsidDel="00D47DDA">
          <w:rPr>
            <w:lang w:val="en-US"/>
          </w:rPr>
          <w:delText xml:space="preserve"> the</w:delText>
        </w:r>
      </w:del>
      <w:ins w:id="397" w:author="Radhika Khosla" w:date="2017-10-30T15:16:00Z">
        <w:del w:id="398" w:author="William Lamb" w:date="2017-11-02T10:33:00Z">
          <w:r w:rsidR="005921E4" w:rsidDel="00D47DDA">
            <w:rPr>
              <w:lang w:val="en-US"/>
            </w:rPr>
            <w:delText xml:space="preserve"> </w:delText>
          </w:r>
        </w:del>
        <w:del w:id="399" w:author="William Lamb" w:date="2017-11-10T11:41:00Z">
          <w:r w:rsidR="005921E4" w:rsidDel="008F1FD6">
            <w:rPr>
              <w:lang w:val="en-US"/>
            </w:rPr>
            <w:delText>literature</w:delText>
          </w:r>
        </w:del>
      </w:ins>
      <w:ins w:id="400" w:author="Jan Minx" w:date="2017-11-09T22:15:00Z">
        <w:del w:id="401" w:author="William Lamb" w:date="2017-11-10T11:41:00Z">
          <w:r w:rsidR="00890038" w:rsidDel="008F1FD6">
            <w:rPr>
              <w:lang w:val="en-US"/>
            </w:rPr>
            <w:delText>assessment</w:delText>
          </w:r>
        </w:del>
      </w:ins>
      <w:del w:id="402" w:author="William Lamb" w:date="2017-11-02T10:31:00Z">
        <w:r w:rsidR="00540F29" w:rsidDel="00D47DDA">
          <w:rPr>
            <w:lang w:val="en-US"/>
          </w:rPr>
          <w:delText xml:space="preserve"> selection </w:delText>
        </w:r>
      </w:del>
      <w:del w:id="403" w:author="William Lamb" w:date="2017-11-10T11:41:00Z">
        <w:r w:rsidR="00540F29" w:rsidDel="008F1FD6">
          <w:rPr>
            <w:lang w:val="en-US"/>
          </w:rPr>
          <w:delText xml:space="preserve">of literature </w:delText>
        </w:r>
      </w:del>
      <w:del w:id="404" w:author="William Lamb" w:date="2017-10-09T16:37:00Z">
        <w:r w:rsidR="009B30D5" w:rsidDel="00B81938">
          <w:rPr>
            <w:lang w:val="en-US"/>
          </w:rPr>
          <w:delText>in</w:delText>
        </w:r>
        <w:r w:rsidR="003810CF" w:rsidDel="00B81938">
          <w:rPr>
            <w:lang w:val="en-US"/>
          </w:rPr>
          <w:delText xml:space="preserve"> </w:delText>
        </w:r>
      </w:del>
      <w:del w:id="405"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del w:id="406" w:author="William Lamb" w:date="2017-11-10T11:41:00Z">
        <w:r w:rsidR="00540F29" w:rsidDel="008F1FD6">
          <w:rPr>
            <w:lang w:val="en-US"/>
          </w:rPr>
          <w:delText>.</w:delText>
        </w:r>
      </w:del>
      <w:del w:id="407" w:author="William Lamb" w:date="2017-10-09T16:38:00Z">
        <w:r w:rsidR="00540F29" w:rsidDel="00B81938">
          <w:rPr>
            <w:lang w:val="en-US"/>
          </w:rPr>
          <w:delText xml:space="preserve"> </w:delText>
        </w:r>
      </w:del>
    </w:p>
    <w:p w14:paraId="4D0525B4" w14:textId="725EBA19" w:rsidR="00D805AA" w:rsidRDefault="00540F29" w:rsidP="00C80F58">
      <w:pPr>
        <w:rPr>
          <w:lang w:val="en-US"/>
        </w:rPr>
      </w:pPr>
      <w:del w:id="408" w:author="Radhika Khosla" w:date="2017-10-30T15:16:00Z">
        <w:r w:rsidDel="005921E4">
          <w:rPr>
            <w:lang w:val="en-US"/>
          </w:rPr>
          <w:delText>Second</w:delText>
        </w:r>
      </w:del>
      <w:ins w:id="409" w:author="Radhika Khosla" w:date="2017-11-08T15:49:00Z">
        <w:r w:rsidR="001F05C5">
          <w:rPr>
            <w:lang w:val="en-US"/>
          </w:rPr>
          <w:t>Second</w:t>
        </w:r>
      </w:ins>
      <w:r>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C9732A">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7]", "plainTextFormattedCitation" : "[17]", "previouslyFormattedCitation" : "[17]" }, "properties" : { "noteIndex" : 0 }, "schema" : "https://github.com/citation-style-language/schema/raw/master/csl-citation.json" }</w:instrText>
      </w:r>
      <w:r w:rsidR="00D22A60">
        <w:rPr>
          <w:lang w:val="en-US"/>
        </w:rPr>
        <w:fldChar w:fldCharType="separate"/>
      </w:r>
      <w:r w:rsidR="00C9732A" w:rsidRPr="00C9732A">
        <w:rPr>
          <w:noProof/>
          <w:lang w:val="en-US"/>
        </w:rPr>
        <w:t>[17]</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410" w:author="William Lamb" w:date="2017-10-09T13:46:00Z">
        <w:r w:rsidR="00841E48" w:rsidDel="006F3055">
          <w:rPr>
            <w:lang w:val="en-US"/>
          </w:rPr>
          <w:delText xml:space="preserve">relatively </w:delText>
        </w:r>
      </w:del>
      <w:r w:rsidR="00841E48">
        <w:rPr>
          <w:lang w:val="en-US"/>
        </w:rPr>
        <w:t>in their infancy</w:t>
      </w:r>
      <w:ins w:id="411" w:author="Radhika Khosla" w:date="2017-10-30T15:17:00Z">
        <w:del w:id="412" w:author="William Lamb" w:date="2017-11-02T10:32:00Z">
          <w:r w:rsidR="00C54412" w:rsidDel="00D47DDA">
            <w:rPr>
              <w:lang w:val="en-US"/>
            </w:rPr>
            <w:delText xml:space="preserve"> while the literature is posed to continue to grow</w:delText>
          </w:r>
        </w:del>
      </w:ins>
      <w:ins w:id="413" w:author="William Lamb" w:date="2017-10-09T13:47:00Z">
        <w:r w:rsidR="006F3055">
          <w:rPr>
            <w:lang w:val="en-US"/>
          </w:rPr>
          <w:t>.</w:t>
        </w:r>
      </w:ins>
      <w:r w:rsidR="00841E48">
        <w:rPr>
          <w:lang w:val="en-US"/>
        </w:rPr>
        <w:t xml:space="preserve"> </w:t>
      </w:r>
      <w:del w:id="414" w:author="William Lamb" w:date="2017-10-09T13:47:00Z">
        <w:r w:rsidR="00841E48" w:rsidDel="006F3055">
          <w:rPr>
            <w:lang w:val="en-US"/>
          </w:rPr>
          <w:delText xml:space="preserve">and </w:delText>
        </w:r>
        <w:r w:rsidDel="006F3055">
          <w:rPr>
            <w:lang w:val="en-US"/>
          </w:rPr>
          <w:delText>t</w:delText>
        </w:r>
      </w:del>
      <w:ins w:id="415"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del w:id="416" w:author="William Lamb" w:date="2017-11-02T10:32:00Z">
        <w:r w:rsidR="006337CF" w:rsidDel="00D47DDA">
          <w:rPr>
            <w:rStyle w:val="CommentReference"/>
          </w:rPr>
          <w:commentReference w:id="417"/>
        </w:r>
      </w:del>
      <w:ins w:id="418" w:author="Radhika Khosla" w:date="2017-10-30T15:18:00Z">
        <w:del w:id="419" w:author="William Lamb" w:date="2017-11-02T10:32:00Z">
          <w:r w:rsidR="006337CF" w:rsidDel="00D47DDA">
            <w:rPr>
              <w:lang w:val="en-US"/>
            </w:rPr>
            <w:delText xml:space="preserve">potential </w:delText>
          </w:r>
        </w:del>
      </w:ins>
      <w:del w:id="420"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421" w:author="William Lamb" w:date="2017-10-09T16:38:00Z">
        <w:r w:rsidDel="00B81938">
          <w:rPr>
            <w:lang w:val="en-US"/>
          </w:rPr>
          <w:delText xml:space="preserve">the problems </w:delText>
        </w:r>
      </w:del>
      <w:del w:id="422" w:author="William Lamb" w:date="2017-10-09T13:48:00Z">
        <w:r w:rsidDel="006F3055">
          <w:rPr>
            <w:lang w:val="en-US"/>
          </w:rPr>
          <w:delText xml:space="preserve">caused by </w:delText>
        </w:r>
      </w:del>
      <w:del w:id="423" w:author="William Lamb" w:date="2017-10-09T16:38:00Z">
        <w:r w:rsidDel="00B81938">
          <w:rPr>
            <w:lang w:val="en-US"/>
          </w:rPr>
          <w:delText>“big literature”</w:delText>
        </w:r>
        <w:r w:rsidR="00F30B8F" w:rsidDel="00B81938">
          <w:rPr>
            <w:lang w:val="en-US"/>
          </w:rPr>
          <w:delText xml:space="preserve"> </w:delText>
        </w:r>
      </w:del>
      <w:del w:id="424" w:author="William Lamb" w:date="2017-10-09T13:49:00Z">
        <w:r w:rsidR="00485EC7" w:rsidDel="006F3055">
          <w:rPr>
            <w:lang w:val="en-US"/>
          </w:rPr>
          <w:delText xml:space="preserve">as </w:delText>
        </w:r>
      </w:del>
      <w:del w:id="425" w:author="William Lamb" w:date="2017-10-09T16:38:00Z">
        <w:r w:rsidR="00F30B8F" w:rsidDel="00B81938">
          <w:rPr>
            <w:lang w:val="en-US"/>
          </w:rPr>
          <w:delText>described above</w:delText>
        </w:r>
      </w:del>
      <w:r w:rsidR="00F30B8F">
        <w:rPr>
          <w:lang w:val="en-US"/>
        </w:rPr>
        <w:t xml:space="preserve">. </w:t>
      </w:r>
      <w:ins w:id="426" w:author="William Lamb" w:date="2017-10-09T13:49:00Z">
        <w:r w:rsidR="006F3055">
          <w:rPr>
            <w:lang w:val="en-US"/>
          </w:rPr>
          <w:t>Not least</w:t>
        </w:r>
      </w:ins>
      <w:del w:id="427" w:author="William Lamb" w:date="2017-10-09T13:49:00Z">
        <w:r w:rsidR="00F30B8F" w:rsidDel="006F3055">
          <w:rPr>
            <w:lang w:val="en-US"/>
          </w:rPr>
          <w:delText>More importantly</w:delText>
        </w:r>
      </w:del>
      <w:r w:rsidR="00F30B8F">
        <w:rPr>
          <w:lang w:val="en-US"/>
        </w:rPr>
        <w:t xml:space="preserve">, </w:t>
      </w:r>
      <w:ins w:id="428" w:author="William Lamb" w:date="2017-10-09T16:41:00Z">
        <w:r w:rsidR="008A50D4">
          <w:rPr>
            <w:lang w:val="en-US"/>
          </w:rPr>
          <w:t xml:space="preserve">we still lack a basic </w:t>
        </w:r>
      </w:ins>
      <w:del w:id="429"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430"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C9732A">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5,18\u201320]", "plainTextFormattedCitation" : "[15,18\u201320]", "previouslyFormattedCitation" : "[15,18\u201320]" }, "properties" : { "formattedCitation" : "{\\rtf [14\\uc0\\u8211{}17]}", "noteIndex" : 0, "plainCitation" : "[14\u201317]" }, "schema" : "https://github.com/citation-style-language/schema/raw/master/csl-citation.json" }</w:instrText>
      </w:r>
      <w:r w:rsidR="00F376F2">
        <w:rPr>
          <w:lang w:val="en-US"/>
        </w:rPr>
        <w:fldChar w:fldCharType="separate"/>
      </w:r>
      <w:r w:rsidR="00C9732A" w:rsidRPr="00C9732A">
        <w:rPr>
          <w:rFonts w:ascii="Calibri" w:hAnsi="Calibri" w:cs="Calibri"/>
          <w:noProof/>
          <w:szCs w:val="24"/>
          <w:lang w:val="en-US"/>
        </w:rPr>
        <w:t>[15,18–20]</w:t>
      </w:r>
      <w:r w:rsidR="00F376F2">
        <w:rPr>
          <w:lang w:val="en-US"/>
        </w:rPr>
        <w:fldChar w:fldCharType="end"/>
      </w:r>
      <w:r w:rsidR="009B30D5">
        <w:rPr>
          <w:lang w:val="en-US"/>
        </w:rPr>
        <w:t>.</w:t>
      </w:r>
    </w:p>
    <w:p w14:paraId="530B34BE" w14:textId="17B00F85"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ins w:id="431" w:author="Radhika Khosla" w:date="2017-10-30T15:18:00Z">
        <w:r w:rsidR="006337CF">
          <w:rPr>
            <w:lang w:val="en-US"/>
          </w:rPr>
          <w:t xml:space="preserve">robust and </w:t>
        </w:r>
      </w:ins>
      <w:r w:rsidR="003D5BF4">
        <w:rPr>
          <w:lang w:val="en-US"/>
        </w:rPr>
        <w:t>transparent assessment</w:t>
      </w:r>
      <w:del w:id="432" w:author="William Lamb" w:date="2017-10-24T12:04:00Z">
        <w:r w:rsidR="003D5BF4" w:rsidDel="00E25C87">
          <w:rPr>
            <w:lang w:val="en-US"/>
          </w:rPr>
          <w:delText>s</w:delText>
        </w:r>
      </w:del>
      <w:r w:rsidR="003D5BF4">
        <w:rPr>
          <w:lang w:val="en-US"/>
        </w:rPr>
        <w:t xml:space="preserve"> of the role of cities in climate change mitigation</w:t>
      </w:r>
      <w:ins w:id="433"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del w:id="434" w:author="Radhika Khosla" w:date="2017-11-08T15:50:00Z">
        <w:r w:rsidR="00D7744A" w:rsidDel="00781761">
          <w:rPr>
            <w:lang w:val="en-US"/>
          </w:rPr>
          <w:delText xml:space="preserve">key </w:delText>
        </w:r>
      </w:del>
      <w:ins w:id="435" w:author="Radhika Khosla" w:date="2017-11-08T15:50:00Z">
        <w:r w:rsidR="00781761">
          <w:rPr>
            <w:lang w:val="en-US"/>
          </w:rPr>
          <w:t xml:space="preserve">a few </w:t>
        </w:r>
      </w:ins>
      <w:r w:rsidR="00D7744A">
        <w:rPr>
          <w:lang w:val="en-US"/>
        </w:rPr>
        <w:t>questions:</w:t>
      </w:r>
      <w:r w:rsidR="003D5BF4">
        <w:rPr>
          <w:lang w:val="en-US"/>
        </w:rPr>
        <w:t xml:space="preserve"> </w:t>
      </w:r>
      <w:ins w:id="436" w:author="William Lamb" w:date="2017-10-24T11:45:00Z">
        <w:r w:rsidR="00F07C4B" w:rsidRPr="00290554">
          <w:rPr>
            <w:lang w:val="en-US"/>
          </w:rPr>
          <w:t>How is the literature organized in terms of key objectives and</w:t>
        </w:r>
      </w:ins>
      <w:ins w:id="437" w:author="Radhika Khosla" w:date="2017-10-30T15:19:00Z">
        <w:r w:rsidR="00F07C4B">
          <w:rPr>
            <w:lang w:val="en-US"/>
          </w:rPr>
          <w:t>/or</w:t>
        </w:r>
      </w:ins>
      <w:ins w:id="438" w:author="William Lamb" w:date="2017-10-24T11:45:00Z">
        <w:r w:rsidR="00F07C4B" w:rsidRPr="00290554">
          <w:rPr>
            <w:lang w:val="en-US"/>
          </w:rPr>
          <w:t xml:space="preserve"> policies for the short, medium and long-term?</w:t>
        </w:r>
      </w:ins>
      <w:del w:id="439" w:author="William Lamb" w:date="2017-10-24T11:46:00Z">
        <w:r w:rsidR="00F07C4B" w:rsidDel="00290554">
          <w:rPr>
            <w:lang w:val="en-US"/>
          </w:rPr>
          <w:delText>And how can it be organized around a coherent set of objectives and policies in the short, medium and long-term?</w:delText>
        </w:r>
      </w:del>
      <w:r w:rsidR="00F07C4B">
        <w:rPr>
          <w:lang w:val="en-US"/>
        </w:rPr>
        <w:t xml:space="preserve"> </w:t>
      </w:r>
      <w:del w:id="440"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441" w:author="William Lamb" w:date="2017-10-24T11:42:00Z">
        <w:r w:rsidR="00290554">
          <w:rPr>
            <w:lang w:val="en-US"/>
          </w:rPr>
          <w:t>What are the core topic areas in the literature that</w:t>
        </w:r>
      </w:ins>
      <w:ins w:id="442" w:author="Radhika Khosla" w:date="2017-10-30T15:19:00Z">
        <w:r w:rsidR="009F1536">
          <w:rPr>
            <w:lang w:val="en-US"/>
          </w:rPr>
          <w:t xml:space="preserve"> currently</w:t>
        </w:r>
      </w:ins>
      <w:ins w:id="443" w:author="William Lamb" w:date="2017-10-24T11:42:00Z">
        <w:r w:rsidR="00290554">
          <w:rPr>
            <w:lang w:val="en-US"/>
          </w:rPr>
          <w:t xml:space="preserve"> emphasize urban </w:t>
        </w:r>
      </w:ins>
      <w:ins w:id="444" w:author="William Lamb" w:date="2017-10-25T15:29:00Z">
        <w:r w:rsidR="00567F2B">
          <w:rPr>
            <w:lang w:val="en-US"/>
          </w:rPr>
          <w:t xml:space="preserve">climate change </w:t>
        </w:r>
      </w:ins>
      <w:ins w:id="445"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446" w:author="Radhika Khosla" w:date="2017-10-30T15:19:00Z">
        <w:r w:rsidR="009F1536">
          <w:rPr>
            <w:lang w:val="en-US"/>
          </w:rPr>
          <w:t xml:space="preserve">Finally, what </w:t>
        </w:r>
        <w:del w:id="447" w:author="William Lamb" w:date="2017-11-02T10:34:00Z">
          <w:r w:rsidR="009F1536" w:rsidDel="00D47DDA">
            <w:rPr>
              <w:lang w:val="en-US"/>
            </w:rPr>
            <w:delText xml:space="preserve">are the </w:delText>
          </w:r>
        </w:del>
        <w:r w:rsidR="009F1536">
          <w:rPr>
            <w:lang w:val="en-US"/>
          </w:rPr>
          <w:t>method</w:t>
        </w:r>
        <w:del w:id="448" w:author="William Lamb" w:date="2017-11-02T10:34:00Z">
          <w:r w:rsidR="009F1536" w:rsidDel="00D47DDA">
            <w:rPr>
              <w:lang w:val="en-US"/>
            </w:rPr>
            <w:delText xml:space="preserve">ological </w:delText>
          </w:r>
        </w:del>
      </w:ins>
      <w:ins w:id="449" w:author="William Lamb" w:date="2017-11-02T10:34:00Z">
        <w:r w:rsidR="00D47DDA">
          <w:rPr>
            <w:lang w:val="en-US"/>
          </w:rPr>
          <w:t xml:space="preserve">s can be drawn upon to </w:t>
        </w:r>
      </w:ins>
      <w:ins w:id="450" w:author="William Lamb" w:date="2017-11-02T10:35:00Z">
        <w:r w:rsidR="00FE7CEA">
          <w:rPr>
            <w:lang w:val="en-US"/>
          </w:rPr>
          <w:t xml:space="preserve">assist </w:t>
        </w:r>
      </w:ins>
      <w:ins w:id="451" w:author="William Lamb" w:date="2017-11-03T10:09:00Z">
        <w:r w:rsidR="00010E42">
          <w:rPr>
            <w:lang w:val="en-US"/>
          </w:rPr>
          <w:t xml:space="preserve">in </w:t>
        </w:r>
      </w:ins>
      <w:ins w:id="452" w:author="William Lamb" w:date="2017-11-02T10:35:00Z">
        <w:r w:rsidR="00FE7CEA">
          <w:rPr>
            <w:lang w:val="en-US"/>
          </w:rPr>
          <w:t>the synthesis of urban literature</w:t>
        </w:r>
      </w:ins>
      <w:ins w:id="453" w:author="William Lamb" w:date="2017-11-03T10:09:00Z">
        <w:r w:rsidR="00010E42">
          <w:rPr>
            <w:lang w:val="en-US"/>
          </w:rPr>
          <w:t>s</w:t>
        </w:r>
      </w:ins>
      <w:ins w:id="454" w:author="William Lamb" w:date="2017-11-02T10:35:00Z">
        <w:r w:rsidR="00FE7CEA">
          <w:rPr>
            <w:lang w:val="en-US"/>
          </w:rPr>
          <w:t>?</w:t>
        </w:r>
      </w:ins>
      <w:ins w:id="455" w:author="Radhika Khosla" w:date="2017-10-30T15:19:00Z">
        <w:del w:id="456" w:author="William Lamb" w:date="2017-11-02T10:35:00Z">
          <w:r w:rsidR="009F1536" w:rsidDel="00FE7CEA">
            <w:rPr>
              <w:lang w:val="en-US"/>
            </w:rPr>
            <w:delText>approaches by which these questions can be answered?</w:delText>
          </w:r>
        </w:del>
      </w:ins>
    </w:p>
    <w:p w14:paraId="3CE459FF" w14:textId="294822D2" w:rsidR="0075694D" w:rsidDel="008F1FD6" w:rsidRDefault="007C73B3">
      <w:pPr>
        <w:rPr>
          <w:del w:id="457" w:author="William Lamb" w:date="2017-11-10T11:41:00Z"/>
          <w:lang w:val="en-US"/>
        </w:rPr>
      </w:pPr>
      <w:ins w:id="458" w:author="William Lamb" w:date="2017-10-09T16:45:00Z">
        <w:r>
          <w:rPr>
            <w:lang w:val="en-US"/>
          </w:rPr>
          <w:lastRenderedPageBreak/>
          <w:t xml:space="preserve">As a first step towards addressing these issues, </w:t>
        </w:r>
      </w:ins>
      <w:del w:id="459" w:author="William Lamb" w:date="2017-10-09T16:45:00Z">
        <w:r w:rsidR="00743CDE" w:rsidDel="007C73B3">
          <w:rPr>
            <w:lang w:val="en-US"/>
          </w:rPr>
          <w:delText>T</w:delText>
        </w:r>
      </w:del>
      <w:ins w:id="460"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461" w:author="William Lamb" w:date="2017-10-09T13:55:00Z">
        <w:r w:rsidR="000E5FEC">
          <w:rPr>
            <w:lang w:val="en-US"/>
          </w:rPr>
          <w:t xml:space="preserve">the </w:t>
        </w:r>
      </w:ins>
      <w:del w:id="462"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ins w:id="463" w:author="Radhika Khosla" w:date="2017-10-30T15:20:00Z">
        <w:r w:rsidR="00192790">
          <w:rPr>
            <w:lang w:val="en-US"/>
          </w:rPr>
          <w:t xml:space="preserve"> based on methods from </w:t>
        </w:r>
      </w:ins>
      <w:ins w:id="464" w:author="Radhika Khosla" w:date="2017-10-30T15:21:00Z">
        <w:r w:rsidR="00192790">
          <w:rPr>
            <w:lang w:val="en-US"/>
          </w:rPr>
          <w:t>computational</w:t>
        </w:r>
      </w:ins>
      <w:ins w:id="465" w:author="Radhika Khosla" w:date="2017-10-30T15:20:00Z">
        <w:r w:rsidR="00192790">
          <w:rPr>
            <w:lang w:val="en-US"/>
          </w:rPr>
          <w:t xml:space="preserve"> </w:t>
        </w:r>
      </w:ins>
      <w:ins w:id="466" w:author="Radhika Khosla" w:date="2017-10-30T15:21:00Z">
        <w:r w:rsidR="00192790">
          <w:rPr>
            <w:lang w:val="en-US"/>
          </w:rPr>
          <w:t>linguistics</w:t>
        </w:r>
      </w:ins>
      <w:ins w:id="467" w:author="Radhika Khosla" w:date="2017-10-30T15:20:00Z">
        <w:r w:rsidR="00192790">
          <w:rPr>
            <w:lang w:val="en-US"/>
          </w:rPr>
          <w:t xml:space="preserve">. </w:t>
        </w:r>
      </w:ins>
      <w:ins w:id="468" w:author="Radhika Khosla" w:date="2017-10-30T15:21:00Z">
        <w:del w:id="469" w:author="William Lamb" w:date="2017-11-02T10:37:00Z">
          <w:r w:rsidR="00192790" w:rsidDel="00FE7CEA">
            <w:rPr>
              <w:lang w:val="en-US"/>
            </w:rPr>
            <w:delText>The paper</w:delText>
          </w:r>
        </w:del>
      </w:ins>
      <w:del w:id="470" w:author="William Lamb" w:date="2017-11-02T10:37:00Z">
        <w:r w:rsidR="00977D3F" w:rsidDel="00FE7CEA">
          <w:rPr>
            <w:lang w:val="en-US"/>
          </w:rPr>
          <w:delText>,</w:delText>
        </w:r>
        <w:r w:rsidR="00743CDE" w:rsidDel="00FE7CEA">
          <w:rPr>
            <w:lang w:val="en-US"/>
          </w:rPr>
          <w:delText xml:space="preserve"> and</w:delText>
        </w:r>
      </w:del>
      <w:del w:id="471" w:author="William Lamb" w:date="2017-11-02T10:38:00Z">
        <w:r w:rsidR="00743CDE" w:rsidDel="00FE7CEA">
          <w:rPr>
            <w:lang w:val="en-US"/>
          </w:rPr>
          <w:delText xml:space="preserve"> analyz</w:delText>
        </w:r>
        <w:r w:rsidR="00977D3F" w:rsidDel="00FE7CEA">
          <w:rPr>
            <w:lang w:val="en-US"/>
          </w:rPr>
          <w:delText>e</w:delText>
        </w:r>
      </w:del>
      <w:del w:id="472" w:author="William Lamb" w:date="2017-11-02T10:37:00Z">
        <w:r w:rsidR="00D27333" w:rsidDel="00FE7CEA">
          <w:rPr>
            <w:lang w:val="en-US"/>
          </w:rPr>
          <w:delText>s</w:delText>
        </w:r>
      </w:del>
      <w:del w:id="473" w:author="William Lamb" w:date="2017-11-02T10:38:00Z">
        <w:r w:rsidR="00743CDE" w:rsidDel="00FE7CEA">
          <w:rPr>
            <w:lang w:val="en-US"/>
          </w:rPr>
          <w:delText xml:space="preserve"> </w:delText>
        </w:r>
        <w:r w:rsidR="005C635A" w:rsidDel="00FE7CEA">
          <w:rPr>
            <w:lang w:val="en-US"/>
          </w:rPr>
          <w:delText>t</w:delText>
        </w:r>
      </w:del>
      <w:ins w:id="474" w:author="William Lamb" w:date="2017-11-02T10:38:00Z">
        <w:r w:rsidR="00FE7CEA">
          <w:rPr>
            <w:lang w:val="en-US"/>
          </w:rPr>
          <w:t>T</w:t>
        </w:r>
      </w:ins>
      <w:r w:rsidR="005C635A">
        <w:rPr>
          <w:lang w:val="en-US"/>
        </w:rPr>
        <w:t xml:space="preserve">he state </w:t>
      </w:r>
      <w:del w:id="475" w:author="William Lamb" w:date="2017-11-02T16:33:00Z">
        <w:r w:rsidR="005C635A" w:rsidDel="00953310">
          <w:rPr>
            <w:lang w:val="en-US"/>
          </w:rPr>
          <w:delText xml:space="preserve">and </w:delText>
        </w:r>
        <w:commentRangeStart w:id="476"/>
        <w:r w:rsidR="005C635A" w:rsidDel="00953310">
          <w:rPr>
            <w:lang w:val="en-US"/>
          </w:rPr>
          <w:delText xml:space="preserve">evolution </w:delText>
        </w:r>
        <w:commentRangeEnd w:id="476"/>
        <w:r w:rsidR="00E839F9" w:rsidDel="00953310">
          <w:rPr>
            <w:rStyle w:val="CommentReference"/>
          </w:rPr>
          <w:commentReference w:id="476"/>
        </w:r>
      </w:del>
      <w:r w:rsidR="005C635A">
        <w:rPr>
          <w:lang w:val="en-US"/>
        </w:rPr>
        <w:t xml:space="preserve">of the research field </w:t>
      </w:r>
      <w:r w:rsidR="00961E05">
        <w:rPr>
          <w:lang w:val="en-US"/>
        </w:rPr>
        <w:t xml:space="preserve">in terms of </w:t>
      </w:r>
      <w:r w:rsidR="002D304E">
        <w:rPr>
          <w:lang w:val="en-US"/>
        </w:rPr>
        <w:t xml:space="preserve">its </w:t>
      </w:r>
      <w:r w:rsidR="00961E05">
        <w:rPr>
          <w:lang w:val="en-US"/>
        </w:rPr>
        <w:t xml:space="preserve">thematic structure </w:t>
      </w:r>
      <w:ins w:id="477" w:author="William Lamb" w:date="2017-11-02T10:38:00Z">
        <w:r w:rsidR="00FE7CEA">
          <w:rPr>
            <w:lang w:val="en-US"/>
          </w:rPr>
          <w:t xml:space="preserve">is analyzed </w:t>
        </w:r>
      </w:ins>
      <w:del w:id="478" w:author="Radhika Khosla" w:date="2017-10-30T15:21:00Z">
        <w:r w:rsidR="005C635A" w:rsidDel="00E839F9">
          <w:rPr>
            <w:lang w:val="en-US"/>
          </w:rPr>
          <w:delText>as a corner stone for</w:delText>
        </w:r>
      </w:del>
      <w:ins w:id="479" w:author="Radhika Khosla" w:date="2017-10-30T15:21:00Z">
        <w:r w:rsidR="00E839F9">
          <w:rPr>
            <w:lang w:val="en-US"/>
          </w:rPr>
          <w:t>to inform</w:t>
        </w:r>
      </w:ins>
      <w:r w:rsidR="005C635A">
        <w:rPr>
          <w:lang w:val="en-US"/>
        </w:rPr>
        <w:t xml:space="preserve"> </w:t>
      </w:r>
      <w:r w:rsidR="00743CDE">
        <w:rPr>
          <w:lang w:val="en-US"/>
        </w:rPr>
        <w:t xml:space="preserve">the upcoming special report on the 1.5°C goal. We build a </w:t>
      </w:r>
      <w:del w:id="480"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481" w:author="William Lamb" w:date="2017-10-09T14:06:00Z">
        <w:r w:rsidR="00BC170A">
          <w:rPr>
            <w:lang w:val="en-US"/>
          </w:rPr>
          <w:t xml:space="preserve">and policies </w:t>
        </w:r>
      </w:ins>
      <w:r w:rsidR="00797DC1">
        <w:rPr>
          <w:lang w:val="en-US"/>
        </w:rPr>
        <w:t>related to transport, buildings, waste, and urban form</w:t>
      </w:r>
      <w:del w:id="482"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483"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9D180B" w:rsidDel="00567F2B">
          <w:rPr>
            <w:lang w:val="en-US"/>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484" w:author="William Lamb" w:date="2017-10-25T15:31:00Z">
        <w:r w:rsidR="00567F2B">
          <w:rPr>
            <w:lang w:val="en-US"/>
          </w:rPr>
          <w:t>use automated content analysis</w:t>
        </w:r>
      </w:ins>
      <w:r w:rsidR="00DF4C7A">
        <w:rPr>
          <w:lang w:val="en-US"/>
        </w:rPr>
        <w:t xml:space="preserve"> to </w:t>
      </w:r>
      <w:del w:id="485" w:author="William Lamb" w:date="2017-11-03T16:54:00Z">
        <w:r w:rsidR="002D304E" w:rsidDel="009D180B">
          <w:rPr>
            <w:lang w:val="en-US"/>
          </w:rPr>
          <w:delText xml:space="preserve">endogenously </w:delText>
        </w:r>
      </w:del>
      <w:ins w:id="486" w:author="William Lamb" w:date="2017-11-03T16:54:00Z">
        <w:r w:rsidR="009D180B">
          <w:rPr>
            <w:lang w:val="en-US"/>
          </w:rPr>
          <w:t xml:space="preserve">gain an overview of the </w:t>
        </w:r>
      </w:ins>
      <w:del w:id="487" w:author="William Lamb" w:date="2017-10-09T14:05:00Z">
        <w:r w:rsidR="002D304E" w:rsidDel="00BC170A">
          <w:rPr>
            <w:lang w:val="en-US"/>
          </w:rPr>
          <w:delText xml:space="preserve">identify </w:delText>
        </w:r>
      </w:del>
      <w:del w:id="488" w:author="William Lamb" w:date="2017-11-03T16:54:00Z">
        <w:r w:rsidR="00DF4C7A" w:rsidDel="009D180B">
          <w:rPr>
            <w:lang w:val="en-US"/>
          </w:rPr>
          <w:delText xml:space="preserve">the </w:delText>
        </w:r>
      </w:del>
      <w:ins w:id="489" w:author="William Lamb" w:date="2017-11-03T16:55:00Z">
        <w:r w:rsidR="009D180B">
          <w:rPr>
            <w:lang w:val="en-US"/>
          </w:rPr>
          <w:t>topics and themes in this literature</w:t>
        </w:r>
      </w:ins>
      <w:del w:id="490" w:author="William Lamb" w:date="2017-11-03T16:55:00Z">
        <w:r w:rsidR="00DF4C7A" w:rsidDel="009D180B">
          <w:rPr>
            <w:lang w:val="en-US"/>
          </w:rPr>
          <w:delText xml:space="preserve">thematic structure of the literature </w:delText>
        </w:r>
      </w:del>
      <w:del w:id="491" w:author="William Lamb" w:date="2017-10-25T15:31:00Z">
        <w:r w:rsidR="00DF4C7A" w:rsidDel="00567F2B">
          <w:rPr>
            <w:lang w:val="en-US"/>
          </w:rPr>
          <w:delText xml:space="preserve">corpus </w:delText>
        </w:r>
      </w:del>
      <w:del w:id="492" w:author="William Lamb" w:date="2017-11-03T16:55:00Z">
        <w:r w:rsidR="00DF4C7A" w:rsidDel="009D180B">
          <w:rPr>
            <w:lang w:val="en-US"/>
          </w:rPr>
          <w:delText>identified</w:delText>
        </w:r>
      </w:del>
      <w:del w:id="493" w:author="William Lamb" w:date="2017-10-25T15:32:00Z">
        <w:r w:rsidR="00DF4C7A" w:rsidDel="00567F2B">
          <w:rPr>
            <w:lang w:val="en-US"/>
          </w:rPr>
          <w:delText xml:space="preserve">. </w:delText>
        </w:r>
      </w:del>
      <w:ins w:id="494" w:author="William Lamb" w:date="2017-10-25T15:32:00Z">
        <w:r w:rsidR="00567F2B">
          <w:rPr>
            <w:lang w:val="en-US"/>
          </w:rPr>
          <w:t xml:space="preserve">, and bibliometric analysis to </w:t>
        </w:r>
      </w:ins>
      <w:ins w:id="495" w:author="William Lamb" w:date="2017-10-25T15:33:00Z">
        <w:r w:rsidR="00567F2B">
          <w:rPr>
            <w:lang w:val="en-US"/>
          </w:rPr>
          <w:t>identify</w:t>
        </w:r>
      </w:ins>
      <w:ins w:id="496" w:author="William Lamb" w:date="2017-10-25T15:32:00Z">
        <w:r w:rsidR="00567F2B">
          <w:rPr>
            <w:lang w:val="en-US"/>
          </w:rPr>
          <w:t xml:space="preserve"> epistemic communities in the field.</w:t>
        </w:r>
      </w:ins>
      <w:ins w:id="497" w:author="William Lamb" w:date="2017-10-25T15:33:00Z">
        <w:r w:rsidR="00567F2B">
          <w:rPr>
            <w:lang w:val="en-US"/>
          </w:rPr>
          <w:t xml:space="preserve"> </w:t>
        </w:r>
      </w:ins>
      <w:ins w:id="498" w:author="William Lamb" w:date="2017-11-02T10:39:00Z">
        <w:r w:rsidR="00FE7CEA">
          <w:rPr>
            <w:lang w:val="en-US"/>
          </w:rPr>
          <w:t>Finally, we deploy these methods to</w:t>
        </w:r>
      </w:ins>
      <w:ins w:id="499" w:author="Radhika Khosla" w:date="2017-10-30T15:22:00Z">
        <w:del w:id="500" w:author="William Lamb" w:date="2017-11-02T10:39:00Z">
          <w:r w:rsidR="00E839F9" w:rsidDel="00FE7CEA">
            <w:rPr>
              <w:lang w:val="en-US"/>
            </w:rPr>
            <w:delText>Then, u</w:delText>
          </w:r>
        </w:del>
      </w:ins>
      <w:ins w:id="501" w:author="William Lamb" w:date="2017-10-25T15:35:00Z">
        <w:r w:rsidR="00B079FB">
          <w:rPr>
            <w:lang w:val="en-US"/>
          </w:rPr>
          <w:t xml:space="preserve"> examine the IPCC 5</w:t>
        </w:r>
        <w:r w:rsidR="00B079FB" w:rsidRPr="00FE7CEA">
          <w:rPr>
            <w:vertAlign w:val="superscript"/>
            <w:lang w:val="en-US"/>
          </w:rPr>
          <w:t>th</w:t>
        </w:r>
        <w:r w:rsidR="00B079FB">
          <w:rPr>
            <w:lang w:val="en-US"/>
          </w:rPr>
          <w:t xml:space="preserve"> Assessment </w:t>
        </w:r>
      </w:ins>
      <w:ins w:id="502" w:author="William Lamb" w:date="2017-10-25T15:42:00Z">
        <w:r w:rsidR="00B079FB">
          <w:rPr>
            <w:lang w:val="en-US"/>
          </w:rPr>
          <w:t>(</w:t>
        </w:r>
      </w:ins>
      <w:ins w:id="503" w:author="William Lamb" w:date="2017-10-25T15:35:00Z">
        <w:r w:rsidR="00B079FB">
          <w:rPr>
            <w:lang w:val="en-US"/>
          </w:rPr>
          <w:t>AR5)</w:t>
        </w:r>
      </w:ins>
      <w:ins w:id="504" w:author="William Lamb" w:date="2017-10-25T15:42:00Z">
        <w:r w:rsidR="00B079FB">
          <w:rPr>
            <w:lang w:val="en-US"/>
          </w:rPr>
          <w:t xml:space="preserve"> Working Group III (WGIII) report</w:t>
        </w:r>
      </w:ins>
      <w:ins w:id="505" w:author="William Lamb" w:date="2017-10-25T15:35:00Z">
        <w:r w:rsidR="00B079FB">
          <w:rPr>
            <w:lang w:val="en-US"/>
          </w:rPr>
          <w:t xml:space="preserve"> </w:t>
        </w:r>
      </w:ins>
      <w:ins w:id="506" w:author="William Lamb" w:date="2017-10-25T15:36:00Z">
        <w:r w:rsidR="00B079FB">
          <w:rPr>
            <w:lang w:val="en-US"/>
          </w:rPr>
          <w:t>in terms of its coverage of urban mitigation issues, highlighting</w:t>
        </w:r>
      </w:ins>
      <w:ins w:id="507" w:author="Radhika Khosla" w:date="2017-10-30T15:22:00Z">
        <w:r w:rsidR="00B84F59">
          <w:rPr>
            <w:lang w:val="en-US"/>
          </w:rPr>
          <w:t xml:space="preserve"> current</w:t>
        </w:r>
      </w:ins>
      <w:ins w:id="508" w:author="William Lamb" w:date="2017-10-25T15:36:00Z">
        <w:r w:rsidR="00B079FB">
          <w:rPr>
            <w:lang w:val="en-US"/>
          </w:rPr>
          <w:t xml:space="preserve"> gaps that </w:t>
        </w:r>
        <w:del w:id="509" w:author="Radhika Khosla" w:date="2017-10-30T15:22:00Z">
          <w:r w:rsidR="00B079FB" w:rsidDel="00B84F59">
            <w:rPr>
              <w:lang w:val="en-US"/>
            </w:rPr>
            <w:delText xml:space="preserve">should be filled in </w:delText>
          </w:r>
        </w:del>
        <w:r w:rsidR="00B079FB">
          <w:rPr>
            <w:lang w:val="en-US"/>
          </w:rPr>
          <w:t>the upcoming SR</w:t>
        </w:r>
      </w:ins>
      <w:ins w:id="510" w:author="Radhika Khosla" w:date="2017-10-30T15:22:00Z">
        <w:r w:rsidR="00B84F59">
          <w:rPr>
            <w:lang w:val="en-US"/>
          </w:rPr>
          <w:t xml:space="preserve"> could fill</w:t>
        </w:r>
      </w:ins>
      <w:ins w:id="511" w:author="William Lamb" w:date="2017-10-25T15:36:00Z">
        <w:r w:rsidR="00B079FB">
          <w:rPr>
            <w:lang w:val="en-US"/>
          </w:rPr>
          <w:t>.</w:t>
        </w:r>
      </w:ins>
      <w:del w:id="512" w:author="William Lamb" w:date="2017-10-25T15:36:00Z">
        <w:r w:rsidR="00DF4C7A" w:rsidDel="00B079FB">
          <w:rPr>
            <w:lang w:val="en-US"/>
          </w:rPr>
          <w:delText>A variety of other scientometric methods are used to characterize the research field</w:delText>
        </w:r>
      </w:del>
      <w:del w:id="513" w:author="William Lamb" w:date="2017-10-09T14:04:00Z">
        <w:r w:rsidR="00DF4C7A" w:rsidDel="000E5FEC">
          <w:rPr>
            <w:lang w:val="en-US"/>
          </w:rPr>
          <w:delText xml:space="preserve">, identify important contributions and key contributors to the various discussions. </w:delText>
        </w:r>
      </w:del>
    </w:p>
    <w:p w14:paraId="7B3E80B3" w14:textId="1D5D7C24" w:rsidR="00C27830" w:rsidRPr="00534CA4" w:rsidDel="00425182" w:rsidRDefault="000C5E34">
      <w:pPr>
        <w:keepNext/>
        <w:rPr>
          <w:del w:id="514" w:author="Jan Minx" w:date="2017-11-09T21:57:00Z"/>
          <w:lang w:val="en-US"/>
          <w:rPrChange w:id="515" w:author="Felix Creutzig" w:date="2017-11-09T23:13:00Z">
            <w:rPr>
              <w:del w:id="516" w:author="Jan Minx" w:date="2017-11-09T21:57:00Z"/>
            </w:rPr>
          </w:rPrChange>
        </w:rPr>
      </w:pPr>
      <w:del w:id="517" w:author="William Lamb" w:date="2017-11-02T17:04:00Z">
        <w:r w:rsidDel="00980C86">
          <w:rPr>
            <w:noProof/>
            <w:lang w:val="en-GB" w:eastAsia="en-GB"/>
          </w:rPr>
          <w:drawing>
            <wp:inline distT="0" distB="0" distL="0" distR="0" wp14:anchorId="1E6A3A2B" wp14:editId="19D531CD">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del>
      <w:ins w:id="518" w:author="William Lamb" w:date="2017-11-02T17:05:00Z">
        <w:del w:id="519" w:author="Jan Minx" w:date="2017-11-09T21:57:00Z">
          <w:r w:rsidR="00980C86" w:rsidDel="00425182">
            <w:rPr>
              <w:noProof/>
              <w:lang w:val="en-GB" w:eastAsia="en-GB"/>
            </w:rPr>
            <w:drawing>
              <wp:inline distT="0" distB="0" distL="0" distR="0" wp14:anchorId="7B76F4FD" wp14:editId="3986F18C">
                <wp:extent cx="5078858" cy="261556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 pathway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5437" cy="2618954"/>
                        </a:xfrm>
                        <a:prstGeom prst="rect">
                          <a:avLst/>
                        </a:prstGeom>
                      </pic:spPr>
                    </pic:pic>
                  </a:graphicData>
                </a:graphic>
              </wp:inline>
            </w:drawing>
          </w:r>
        </w:del>
      </w:ins>
    </w:p>
    <w:p w14:paraId="6F0D51DA" w14:textId="532F8245" w:rsidR="00446B69" w:rsidRPr="00ED7024" w:rsidRDefault="00C27830" w:rsidP="008F1FD6">
      <w:pPr>
        <w:rPr>
          <w:sz w:val="20"/>
          <w:szCs w:val="20"/>
          <w:lang w:val="en-US"/>
        </w:rPr>
        <w:pPrChange w:id="520" w:author="William Lamb" w:date="2017-11-10T11:41:00Z">
          <w:pPr>
            <w:pStyle w:val="Caption"/>
          </w:pPr>
        </w:pPrChange>
      </w:pPr>
      <w:commentRangeStart w:id="521"/>
      <w:del w:id="522" w:author="Jan Minx" w:date="2017-11-09T21:57:00Z">
        <w:r w:rsidRPr="00ED7024" w:rsidDel="00425182">
          <w:rPr>
            <w:b/>
            <w:sz w:val="20"/>
            <w:szCs w:val="20"/>
            <w:lang w:val="en-US"/>
          </w:rPr>
          <w:delText xml:space="preserve">Figure </w:delText>
        </w:r>
        <w:r w:rsidRPr="00ED7024" w:rsidDel="00425182">
          <w:rPr>
            <w:b/>
            <w:sz w:val="20"/>
            <w:szCs w:val="20"/>
          </w:rPr>
          <w:fldChar w:fldCharType="begin"/>
        </w:r>
        <w:r w:rsidRPr="00ED7024" w:rsidDel="00425182">
          <w:rPr>
            <w:b/>
            <w:sz w:val="20"/>
            <w:szCs w:val="20"/>
            <w:lang w:val="en-US"/>
          </w:rPr>
          <w:delInstrText xml:space="preserve"> SEQ Figure \* ARABIC </w:delInstrText>
        </w:r>
        <w:r w:rsidRPr="00ED7024" w:rsidDel="00425182">
          <w:rPr>
            <w:b/>
            <w:sz w:val="20"/>
            <w:szCs w:val="20"/>
          </w:rPr>
          <w:fldChar w:fldCharType="separate"/>
        </w:r>
        <w:r w:rsidR="00DF2488" w:rsidDel="00425182">
          <w:rPr>
            <w:b/>
            <w:noProof/>
            <w:sz w:val="20"/>
            <w:szCs w:val="20"/>
            <w:lang w:val="en-US"/>
          </w:rPr>
          <w:delText>1</w:delText>
        </w:r>
        <w:r w:rsidRPr="00ED7024" w:rsidDel="00425182">
          <w:rPr>
            <w:b/>
            <w:sz w:val="20"/>
            <w:szCs w:val="20"/>
          </w:rPr>
          <w:fldChar w:fldCharType="end"/>
        </w:r>
        <w:r w:rsidRPr="00ED7024" w:rsidDel="00425182">
          <w:rPr>
            <w:b/>
            <w:sz w:val="20"/>
            <w:szCs w:val="20"/>
            <w:lang w:val="en-US"/>
          </w:rPr>
          <w:delText xml:space="preserve">: </w:delText>
        </w:r>
        <w:r w:rsidR="00AB2E3C" w:rsidRPr="00ED7024" w:rsidDel="00425182">
          <w:rPr>
            <w:b/>
            <w:sz w:val="20"/>
            <w:szCs w:val="20"/>
            <w:lang w:val="en-US"/>
          </w:rPr>
          <w:delText>Initiating a</w:delText>
        </w:r>
        <w:r w:rsidR="00781B0D" w:rsidDel="00425182">
          <w:rPr>
            <w:b/>
            <w:sz w:val="20"/>
            <w:szCs w:val="20"/>
            <w:lang w:val="en-US"/>
          </w:rPr>
          <w:delText>n immediate</w:delText>
        </w:r>
        <w:r w:rsidR="00AB2E3C" w:rsidRPr="00ED7024" w:rsidDel="00425182">
          <w:rPr>
            <w:b/>
            <w:sz w:val="20"/>
            <w:szCs w:val="20"/>
            <w:lang w:val="en-US"/>
          </w:rPr>
          <w:delText xml:space="preserve"> structural shift towards </w:delText>
        </w:r>
        <w:r w:rsidR="00297690" w:rsidRPr="00ED7024" w:rsidDel="00425182">
          <w:rPr>
            <w:b/>
            <w:sz w:val="20"/>
            <w:szCs w:val="20"/>
            <w:lang w:val="en-US"/>
          </w:rPr>
          <w:delText xml:space="preserve">low-carbon urban infrastructure is key for achieving </w:delText>
        </w:r>
        <w:r w:rsidR="00753DC1" w:rsidRPr="00ED7024" w:rsidDel="00425182">
          <w:rPr>
            <w:b/>
            <w:sz w:val="20"/>
            <w:szCs w:val="20"/>
            <w:lang w:val="en-US"/>
          </w:rPr>
          <w:delText>1.5°C</w:delText>
        </w:r>
        <w:r w:rsidR="00AB2E3C" w:rsidRPr="00ED7024" w:rsidDel="00425182">
          <w:rPr>
            <w:b/>
            <w:sz w:val="20"/>
            <w:szCs w:val="20"/>
            <w:lang w:val="en-US"/>
          </w:rPr>
          <w:delText>, as</w:delText>
        </w:r>
        <w:r w:rsidR="00753DC1" w:rsidRPr="00ED7024" w:rsidDel="00425182">
          <w:rPr>
            <w:b/>
            <w:sz w:val="20"/>
            <w:szCs w:val="20"/>
            <w:lang w:val="en-US"/>
          </w:rPr>
          <w:delText xml:space="preserve"> </w:delText>
        </w:r>
        <w:r w:rsidR="00AB2E3C" w:rsidRPr="00ED7024" w:rsidDel="00425182">
          <w:rPr>
            <w:b/>
            <w:sz w:val="20"/>
            <w:szCs w:val="20"/>
            <w:lang w:val="en-US"/>
          </w:rPr>
          <w:delText xml:space="preserve">compatible </w:delText>
        </w:r>
        <w:r w:rsidR="00753DC1" w:rsidRPr="00ED7024" w:rsidDel="00425182">
          <w:rPr>
            <w:b/>
            <w:sz w:val="20"/>
            <w:szCs w:val="20"/>
            <w:lang w:val="en-US"/>
          </w:rPr>
          <w:delText>pathways are characterized by more rapid CO</w:delText>
        </w:r>
        <w:r w:rsidR="00753DC1" w:rsidRPr="00ED7024" w:rsidDel="00425182">
          <w:rPr>
            <w:b/>
            <w:sz w:val="20"/>
            <w:szCs w:val="20"/>
            <w:vertAlign w:val="subscript"/>
            <w:lang w:val="en-US"/>
          </w:rPr>
          <w:delText>2</w:delText>
        </w:r>
        <w:r w:rsidR="00753DC1" w:rsidRPr="00ED7024" w:rsidDel="00425182">
          <w:rPr>
            <w:b/>
            <w:sz w:val="20"/>
            <w:szCs w:val="20"/>
            <w:lang w:val="en-US"/>
          </w:rPr>
          <w:delText xml:space="preserve"> emission reductions and an even lower </w:delText>
        </w:r>
        <w:r w:rsidR="00297690" w:rsidRPr="00ED7024" w:rsidDel="00425182">
          <w:rPr>
            <w:b/>
            <w:sz w:val="20"/>
            <w:szCs w:val="20"/>
            <w:lang w:val="en-US"/>
          </w:rPr>
          <w:delText>residual CO</w:delText>
        </w:r>
        <w:r w:rsidR="00297690" w:rsidRPr="00ED7024" w:rsidDel="00425182">
          <w:rPr>
            <w:b/>
            <w:sz w:val="20"/>
            <w:szCs w:val="20"/>
            <w:vertAlign w:val="subscript"/>
            <w:lang w:val="en-US"/>
          </w:rPr>
          <w:delText>2</w:delText>
        </w:r>
        <w:r w:rsidR="00297690" w:rsidRPr="00ED7024" w:rsidDel="00425182">
          <w:rPr>
            <w:b/>
            <w:sz w:val="20"/>
            <w:szCs w:val="20"/>
            <w:lang w:val="en-US"/>
          </w:rPr>
          <w:delText xml:space="preserve"> emissions</w:delText>
        </w:r>
        <w:r w:rsidR="00AB2E3C" w:rsidRPr="00ED7024" w:rsidDel="00425182">
          <w:rPr>
            <w:b/>
            <w:sz w:val="20"/>
            <w:szCs w:val="20"/>
            <w:lang w:val="en-US"/>
          </w:rPr>
          <w:delText xml:space="preserve"> than 2°C</w:delText>
        </w:r>
        <w:r w:rsidR="00D27333" w:rsidRPr="00ED7024" w:rsidDel="00425182">
          <w:rPr>
            <w:b/>
            <w:sz w:val="20"/>
            <w:szCs w:val="20"/>
            <w:lang w:val="en-US"/>
          </w:rPr>
          <w:delText>.</w:delText>
        </w:r>
        <w:r w:rsidR="00D27333" w:rsidRPr="00ED7024" w:rsidDel="00425182">
          <w:rPr>
            <w:sz w:val="20"/>
            <w:szCs w:val="20"/>
            <w:lang w:val="en-US"/>
          </w:rPr>
          <w:delText xml:space="preserve"> </w:delText>
        </w:r>
        <w:r w:rsidR="00941DC7" w:rsidRPr="00ED7024" w:rsidDel="00425182">
          <w:rPr>
            <w:sz w:val="20"/>
            <w:szCs w:val="20"/>
            <w:lang w:val="en-US"/>
          </w:rPr>
          <w:delText xml:space="preserve">Depicted are gross emissions pathways  for two REMIND scenarios with full technological availability and </w:delText>
        </w:r>
        <w:r w:rsidR="00AF39AE" w:rsidDel="00425182">
          <w:rPr>
            <w:sz w:val="20"/>
            <w:szCs w:val="20"/>
            <w:lang w:val="en-US"/>
          </w:rPr>
          <w:delText>emission reductions starting in 2020</w:delText>
        </w:r>
        <w:r w:rsidR="00941DC7" w:rsidRPr="00ED7024" w:rsidDel="00425182">
          <w:rPr>
            <w:sz w:val="20"/>
            <w:szCs w:val="20"/>
            <w:lang w:val="en-US"/>
          </w:rPr>
          <w:delText xml:space="preserve"> </w:delText>
        </w:r>
        <w:r w:rsidR="00781B0D" w:rsidDel="00425182">
          <w:rPr>
            <w:sz w:val="20"/>
            <w:szCs w:val="20"/>
            <w:lang w:val="en-US"/>
          </w:rPr>
          <w:fldChar w:fldCharType="begin" w:fldLock="1"/>
        </w:r>
        <w:r w:rsidR="00E5375F" w:rsidDel="00425182">
          <w:rPr>
            <w:sz w:val="20"/>
            <w:szCs w:val="20"/>
            <w:lang w:val="en-US"/>
          </w:rPr>
          <w:del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delInstrText>
        </w:r>
        <w:r w:rsidR="00781B0D" w:rsidDel="00425182">
          <w:rPr>
            <w:sz w:val="20"/>
            <w:szCs w:val="20"/>
            <w:lang w:val="en-US"/>
          </w:rPr>
          <w:fldChar w:fldCharType="separate"/>
        </w:r>
        <w:r w:rsidR="00781B0D" w:rsidRPr="00781B0D" w:rsidDel="00425182">
          <w:rPr>
            <w:i/>
            <w:noProof/>
            <w:sz w:val="20"/>
            <w:szCs w:val="20"/>
            <w:lang w:val="en-US"/>
          </w:rPr>
          <w:delText>[1]</w:delText>
        </w:r>
        <w:r w:rsidR="00781B0D" w:rsidDel="00425182">
          <w:rPr>
            <w:sz w:val="20"/>
            <w:szCs w:val="20"/>
            <w:lang w:val="en-US"/>
          </w:rPr>
          <w:fldChar w:fldCharType="end"/>
        </w:r>
        <w:r w:rsidR="00781B0D" w:rsidDel="00425182">
          <w:rPr>
            <w:sz w:val="20"/>
            <w:szCs w:val="20"/>
            <w:lang w:val="en-US"/>
          </w:rPr>
          <w:delText xml:space="preserve">. </w:delText>
        </w:r>
        <w:r w:rsidR="00F00613" w:rsidRPr="00ED7024" w:rsidDel="00425182">
          <w:rPr>
            <w:sz w:val="20"/>
            <w:szCs w:val="20"/>
            <w:lang w:val="en-US"/>
          </w:rPr>
          <w:delText>The 1.5</w:delText>
        </w:r>
        <w:r w:rsidR="00781B0D" w:rsidDel="00425182">
          <w:rPr>
            <w:sz w:val="20"/>
            <w:szCs w:val="20"/>
            <w:lang w:val="en-US"/>
          </w:rPr>
          <w:delText xml:space="preserve">°C </w:delText>
        </w:r>
        <w:r w:rsidR="00F00613" w:rsidRPr="00ED7024" w:rsidDel="00425182">
          <w:rPr>
            <w:sz w:val="20"/>
            <w:szCs w:val="20"/>
            <w:lang w:val="en-US"/>
          </w:rPr>
          <w:delText xml:space="preserve">scenario </w:delText>
        </w:r>
        <w:r w:rsidR="00781B0D" w:rsidRPr="00ED7024" w:rsidDel="00425182">
          <w:rPr>
            <w:sz w:val="20"/>
            <w:szCs w:val="20"/>
            <w:lang w:val="en-US"/>
          </w:rPr>
          <w:delText>ha</w:delText>
        </w:r>
        <w:r w:rsidR="00781B0D" w:rsidDel="00425182">
          <w:rPr>
            <w:sz w:val="20"/>
            <w:szCs w:val="20"/>
            <w:lang w:val="en-US"/>
          </w:rPr>
          <w:delText>s a</w:delText>
        </w:r>
        <w:r w:rsidR="00781B0D" w:rsidRPr="00ED7024" w:rsidDel="00425182">
          <w:rPr>
            <w:sz w:val="20"/>
            <w:szCs w:val="20"/>
            <w:lang w:val="en-US"/>
          </w:rPr>
          <w:delText xml:space="preserve"> </w:delText>
        </w:r>
        <w:r w:rsidR="00F00613" w:rsidRPr="00ED7024" w:rsidDel="00425182">
          <w:rPr>
            <w:sz w:val="20"/>
            <w:szCs w:val="20"/>
            <w:lang w:val="en-US"/>
          </w:rPr>
          <w:delText>probability of not exceeding 1.5</w:delText>
        </w:r>
        <w:r w:rsidR="00781B0D" w:rsidDel="00425182">
          <w:rPr>
            <w:sz w:val="20"/>
            <w:szCs w:val="20"/>
            <w:lang w:val="en-US"/>
          </w:rPr>
          <w:delText xml:space="preserve">°C </w:delText>
        </w:r>
        <w:r w:rsidR="00F00613" w:rsidRPr="00ED7024" w:rsidDel="00425182">
          <w:rPr>
            <w:sz w:val="20"/>
            <w:szCs w:val="20"/>
            <w:lang w:val="en-US"/>
          </w:rPr>
          <w:delText>in 2100 of 0.74 and a probability of not exceeding 1.5</w:delText>
        </w:r>
        <w:r w:rsidR="00781B0D" w:rsidDel="00425182">
          <w:rPr>
            <w:sz w:val="20"/>
            <w:szCs w:val="20"/>
            <w:lang w:val="en-US"/>
          </w:rPr>
          <w:delText>°C</w:delText>
        </w:r>
        <w:r w:rsidR="00F00613" w:rsidRPr="00ED7024" w:rsidDel="00425182">
          <w:rPr>
            <w:sz w:val="20"/>
            <w:szCs w:val="20"/>
            <w:lang w:val="en-US"/>
          </w:rPr>
          <w:delText xml:space="preserve"> throughout the century of 0.48. The corresponding probabilities for 2</w:delText>
        </w:r>
        <w:r w:rsidR="00781B0D" w:rsidDel="00425182">
          <w:rPr>
            <w:sz w:val="20"/>
            <w:szCs w:val="20"/>
            <w:lang w:val="en-US"/>
          </w:rPr>
          <w:delText>°C</w:delText>
        </w:r>
        <w:r w:rsidR="00781B0D" w:rsidRPr="00781B0D" w:rsidDel="00425182">
          <w:rPr>
            <w:sz w:val="20"/>
            <w:szCs w:val="20"/>
            <w:lang w:val="en-US"/>
          </w:rPr>
          <w:delText xml:space="preserve"> </w:delText>
        </w:r>
        <w:r w:rsidR="00F00613" w:rsidRPr="00ED7024" w:rsidDel="00425182">
          <w:rPr>
            <w:sz w:val="20"/>
            <w:szCs w:val="20"/>
            <w:lang w:val="en-US"/>
          </w:rPr>
          <w:delText>scenario</w:delText>
        </w:r>
        <w:r w:rsidR="00AF39AE" w:rsidDel="00425182">
          <w:rPr>
            <w:sz w:val="20"/>
            <w:szCs w:val="20"/>
            <w:lang w:val="en-US"/>
          </w:rPr>
          <w:delText>s</w:delText>
        </w:r>
        <w:r w:rsidR="00F00613" w:rsidRPr="00ED7024" w:rsidDel="00425182">
          <w:rPr>
            <w:sz w:val="20"/>
            <w:szCs w:val="20"/>
            <w:lang w:val="en-US"/>
          </w:rPr>
          <w:delText xml:space="preserve"> were 0.83 and 0.8</w:delText>
        </w:r>
        <w:r w:rsidR="00984DFC" w:rsidRPr="00ED7024" w:rsidDel="00425182">
          <w:rPr>
            <w:sz w:val="20"/>
            <w:szCs w:val="20"/>
            <w:lang w:val="en-US"/>
          </w:rPr>
          <w:delText>.</w:delText>
        </w:r>
        <w:r w:rsidR="00D27333" w:rsidRPr="00ED7024" w:rsidDel="00425182">
          <w:rPr>
            <w:sz w:val="20"/>
            <w:szCs w:val="20"/>
            <w:lang w:val="en-US"/>
          </w:rPr>
          <w:delText xml:space="preserve"> Not shown are the negative emissions required to </w:delText>
        </w:r>
        <w:r w:rsidR="005211AF" w:rsidDel="00425182">
          <w:rPr>
            <w:sz w:val="20"/>
            <w:szCs w:val="20"/>
            <w:lang w:val="en-US"/>
          </w:rPr>
          <w:delText>stay within the relevant CO</w:delText>
        </w:r>
        <w:r w:rsidR="005211AF" w:rsidRPr="00FE7CEA" w:rsidDel="00425182">
          <w:rPr>
            <w:sz w:val="20"/>
            <w:szCs w:val="20"/>
            <w:vertAlign w:val="subscript"/>
            <w:lang w:val="en-US"/>
            <w:rPrChange w:id="523" w:author="William Lamb" w:date="2017-11-02T10:40:00Z">
              <w:rPr>
                <w:sz w:val="20"/>
                <w:szCs w:val="20"/>
                <w:lang w:val="en-US"/>
              </w:rPr>
            </w:rPrChange>
          </w:rPr>
          <w:delText>2</w:delText>
        </w:r>
        <w:r w:rsidR="005211AF" w:rsidDel="00425182">
          <w:rPr>
            <w:sz w:val="20"/>
            <w:szCs w:val="20"/>
            <w:lang w:val="en-US"/>
          </w:rPr>
          <w:delText xml:space="preserve"> emission budgets and </w:delText>
        </w:r>
        <w:r w:rsidR="00D27333" w:rsidRPr="00ED7024" w:rsidDel="00425182">
          <w:rPr>
            <w:sz w:val="20"/>
            <w:szCs w:val="20"/>
            <w:lang w:val="en-US"/>
          </w:rPr>
          <w:delText>meet these targets: which total</w:delText>
        </w:r>
        <w:r w:rsidR="00FE3F6E" w:rsidRPr="00ED7024" w:rsidDel="00425182">
          <w:rPr>
            <w:sz w:val="20"/>
            <w:szCs w:val="20"/>
            <w:lang w:val="en-US"/>
          </w:rPr>
          <w:delText xml:space="preserve"> </w:delText>
        </w:r>
        <w:r w:rsidR="00F00613" w:rsidRPr="00ED7024" w:rsidDel="00425182">
          <w:rPr>
            <w:sz w:val="20"/>
            <w:szCs w:val="20"/>
            <w:lang w:val="en-US"/>
          </w:rPr>
          <w:delText>1</w:delText>
        </w:r>
        <w:r w:rsidR="00FE3F6E" w:rsidRPr="00ED7024" w:rsidDel="00425182">
          <w:rPr>
            <w:sz w:val="20"/>
            <w:szCs w:val="20"/>
            <w:lang w:val="en-US"/>
          </w:rPr>
          <w:delText>46 Gt for the 1.5</w:delText>
        </w:r>
        <w:r w:rsidR="00781B0D" w:rsidDel="00425182">
          <w:rPr>
            <w:sz w:val="20"/>
            <w:szCs w:val="20"/>
            <w:lang w:val="en-US"/>
          </w:rPr>
          <w:delText xml:space="preserve">°C </w:delText>
        </w:r>
        <w:r w:rsidR="00FE3F6E" w:rsidRPr="00ED7024" w:rsidDel="00425182">
          <w:rPr>
            <w:sz w:val="20"/>
            <w:szCs w:val="20"/>
            <w:lang w:val="en-US"/>
          </w:rPr>
          <w:delText>scenario and 124 Gt for the 2</w:delText>
        </w:r>
        <w:r w:rsidR="00781B0D" w:rsidDel="00425182">
          <w:rPr>
            <w:sz w:val="20"/>
            <w:szCs w:val="20"/>
            <w:lang w:val="en-US"/>
          </w:rPr>
          <w:delText xml:space="preserve">°C </w:delText>
        </w:r>
        <w:r w:rsidR="00FE3F6E" w:rsidRPr="00ED7024" w:rsidDel="00425182">
          <w:rPr>
            <w:sz w:val="20"/>
            <w:szCs w:val="20"/>
            <w:lang w:val="en-US"/>
          </w:rPr>
          <w:delText>scenario.</w:delText>
        </w:r>
        <w:r w:rsidR="00AF39AE" w:rsidDel="00425182">
          <w:rPr>
            <w:sz w:val="20"/>
            <w:szCs w:val="20"/>
            <w:lang w:val="en-US"/>
          </w:rPr>
          <w:delText xml:space="preserve"> Note that this graph does not consider the relevant non-CO</w:delText>
        </w:r>
        <w:r w:rsidR="00AF39AE" w:rsidRPr="00ED7024" w:rsidDel="00425182">
          <w:rPr>
            <w:sz w:val="20"/>
            <w:szCs w:val="20"/>
            <w:vertAlign w:val="subscript"/>
            <w:lang w:val="en-US"/>
          </w:rPr>
          <w:delText>2</w:delText>
        </w:r>
        <w:r w:rsidR="00AF39AE" w:rsidDel="00425182">
          <w:rPr>
            <w:sz w:val="20"/>
            <w:szCs w:val="20"/>
            <w:lang w:val="en-US"/>
          </w:rPr>
          <w:delText xml:space="preserve"> greenhouse gases and their development over time.</w:delText>
        </w:r>
        <w:commentRangeEnd w:id="521"/>
        <w:r w:rsidR="00DC1812" w:rsidDel="00425182">
          <w:rPr>
            <w:rStyle w:val="CommentReference"/>
            <w:i/>
            <w:iCs/>
          </w:rPr>
          <w:commentReference w:id="521"/>
        </w:r>
      </w:del>
    </w:p>
    <w:p w14:paraId="339F5D89" w14:textId="5B097DCB" w:rsidR="00446B69" w:rsidRDefault="0005261B">
      <w:pPr>
        <w:pStyle w:val="Heading1"/>
        <w:rPr>
          <w:lang w:val="en-US"/>
        </w:rPr>
        <w:pPrChange w:id="524" w:author="William Lamb" w:date="2017-10-23T16:29:00Z">
          <w:pPr/>
        </w:pPrChange>
      </w:pPr>
      <w:ins w:id="525" w:author="William Lamb" w:date="2017-10-23T16:29:00Z">
        <w:r>
          <w:rPr>
            <w:lang w:val="en-US"/>
          </w:rPr>
          <w:t>Methods</w:t>
        </w:r>
      </w:ins>
    </w:p>
    <w:p w14:paraId="5C8C50AE" w14:textId="4D2B8E2B" w:rsidR="00AC338A" w:rsidRDefault="00AB2E3C">
      <w:pPr>
        <w:pStyle w:val="Heading2"/>
        <w:rPr>
          <w:lang w:val="en-US"/>
        </w:rPr>
        <w:pPrChange w:id="526" w:author="William Lamb" w:date="2017-10-23T16:29:00Z">
          <w:pPr>
            <w:pStyle w:val="Heading1"/>
          </w:pPr>
        </w:pPrChange>
      </w:pPr>
      <w:r>
        <w:rPr>
          <w:lang w:val="en-US"/>
        </w:rPr>
        <w:t>Delineating the urban mitigation literature</w:t>
      </w:r>
    </w:p>
    <w:p w14:paraId="2A536382" w14:textId="06871AFD" w:rsidR="00537B55" w:rsidRDefault="006F61B6" w:rsidP="00733F30">
      <w:pPr>
        <w:rPr>
          <w:lang w:val="en-US"/>
        </w:rPr>
      </w:pPr>
      <w:ins w:id="527" w:author="Radhika Khosla" w:date="2017-10-30T15:33:00Z">
        <w:r>
          <w:rPr>
            <w:lang w:val="en-US"/>
          </w:rPr>
          <w:t xml:space="preserve">Our starting point </w:t>
        </w:r>
        <w:del w:id="528" w:author="William Lamb" w:date="2017-11-02T10:41:00Z">
          <w:r w:rsidDel="00FE7CEA">
            <w:rPr>
              <w:lang w:val="en-US"/>
            </w:rPr>
            <w:delText xml:space="preserve">is </w:delText>
          </w:r>
        </w:del>
      </w:ins>
      <w:ins w:id="529" w:author="Radhika Khosla" w:date="2017-10-30T15:32:00Z">
        <w:del w:id="530" w:author="William Lamb" w:date="2017-11-02T10:41:00Z">
          <w:r w:rsidDel="00FE7CEA">
            <w:rPr>
              <w:lang w:val="en-US"/>
            </w:rPr>
            <w:delText xml:space="preserve">that </w:delText>
          </w:r>
        </w:del>
      </w:ins>
      <w:del w:id="531" w:author="William Lamb" w:date="2017-11-02T10:41:00Z">
        <w:r w:rsidR="00982EE2" w:rsidDel="00FE7CEA">
          <w:rPr>
            <w:lang w:val="en-US"/>
          </w:rPr>
          <w:delText>The</w:delText>
        </w:r>
        <w:r w:rsidR="00537B55" w:rsidDel="00FE7CEA">
          <w:rPr>
            <w:lang w:val="en-US"/>
          </w:rPr>
          <w:delText xml:space="preserve"> focus </w:delText>
        </w:r>
        <w:r w:rsidR="00982EE2" w:rsidDel="00FE7CEA">
          <w:rPr>
            <w:lang w:val="en-US"/>
          </w:rPr>
          <w:delText xml:space="preserve">of </w:delText>
        </w:r>
      </w:del>
      <w:del w:id="532" w:author="William Lamb" w:date="2017-10-09T16:48:00Z">
        <w:r w:rsidR="00CB0AA0" w:rsidDel="00EF1F63">
          <w:rPr>
            <w:lang w:val="en-US"/>
          </w:rPr>
          <w:delText>our</w:delText>
        </w:r>
      </w:del>
      <w:ins w:id="533" w:author="William Lamb" w:date="2017-11-02T10:41:00Z">
        <w:r w:rsidR="00FE7CEA">
          <w:rPr>
            <w:lang w:val="en-US"/>
          </w:rPr>
          <w:t>in this study is to outline and justify the broad topic</w:t>
        </w:r>
      </w:ins>
      <w:ins w:id="534" w:author="William Lamb" w:date="2017-11-03T11:11:00Z">
        <w:r w:rsidR="004179AC">
          <w:rPr>
            <w:lang w:val="en-US"/>
          </w:rPr>
          <w:t xml:space="preserve">s, policies and objectives </w:t>
        </w:r>
      </w:ins>
      <w:ins w:id="535" w:author="William Lamb" w:date="2017-11-02T10:41:00Z">
        <w:r w:rsidR="00FE7CEA">
          <w:rPr>
            <w:lang w:val="en-US"/>
          </w:rPr>
          <w:t xml:space="preserve">that an </w:t>
        </w:r>
      </w:ins>
      <w:del w:id="536" w:author="William Lamb" w:date="2017-10-09T16:48:00Z">
        <w:r w:rsidR="00CB0AA0" w:rsidDel="00EF1F63">
          <w:rPr>
            <w:lang w:val="en-US"/>
          </w:rPr>
          <w:delText xml:space="preserve"> </w:delText>
        </w:r>
      </w:del>
      <w:ins w:id="537" w:author="William Lamb" w:date="2017-10-09T16:48:00Z">
        <w:r w:rsidR="00EF1F63">
          <w:rPr>
            <w:lang w:val="en-US"/>
          </w:rPr>
          <w:t xml:space="preserve">urban mitigation </w:t>
        </w:r>
      </w:ins>
      <w:r w:rsidR="00CB0AA0">
        <w:rPr>
          <w:lang w:val="en-US"/>
        </w:rPr>
        <w:t>assessment</w:t>
      </w:r>
      <w:ins w:id="538" w:author="William Lamb" w:date="2017-10-09T16:48:00Z">
        <w:r w:rsidR="00D21ECE">
          <w:rPr>
            <w:lang w:val="en-US"/>
          </w:rPr>
          <w:t xml:space="preserve"> should </w:t>
        </w:r>
      </w:ins>
      <w:ins w:id="539" w:author="William Lamb" w:date="2017-10-09T16:49:00Z">
        <w:r w:rsidR="00D21ECE">
          <w:rPr>
            <w:lang w:val="en-US"/>
          </w:rPr>
          <w:t xml:space="preserve">focus </w:t>
        </w:r>
      </w:ins>
      <w:del w:id="540" w:author="William Lamb" w:date="2017-10-09T16:48:00Z">
        <w:r w:rsidR="00CB0AA0" w:rsidDel="00D21ECE">
          <w:rPr>
            <w:lang w:val="en-US"/>
          </w:rPr>
          <w:delText xml:space="preserve"> </w:delText>
        </w:r>
        <w:r w:rsidR="00982EE2" w:rsidDel="00D21ECE">
          <w:rPr>
            <w:lang w:val="en-US"/>
          </w:rPr>
          <w:delText>is</w:delText>
        </w:r>
      </w:del>
      <w:del w:id="541" w:author="William Lamb" w:date="2017-10-09T16:49:00Z">
        <w:r w:rsidR="00982EE2" w:rsidDel="00D21ECE">
          <w:rPr>
            <w:lang w:val="en-US"/>
          </w:rPr>
          <w:delText xml:space="preserve"> </w:delText>
        </w:r>
      </w:del>
      <w:r w:rsidR="00537B55">
        <w:rPr>
          <w:lang w:val="en-US"/>
        </w:rPr>
        <w:t>on</w:t>
      </w:r>
      <w:del w:id="542" w:author="William Lamb" w:date="2017-11-02T10:41:00Z">
        <w:r w:rsidR="00537B55" w:rsidDel="00FE7CEA">
          <w:rPr>
            <w:lang w:val="en-US"/>
          </w:rPr>
          <w:delText xml:space="preserve"> the</w:delText>
        </w:r>
        <w:r w:rsidR="000F0B1C" w:rsidDel="00FE7CEA">
          <w:rPr>
            <w:lang w:val="en-US"/>
          </w:rPr>
          <w:delText xml:space="preserve"> demand-side </w:delText>
        </w:r>
        <w:r w:rsidR="0063586E" w:rsidDel="00FE7CEA">
          <w:rPr>
            <w:lang w:val="en-US"/>
          </w:rPr>
          <w:delText>of</w:delText>
        </w:r>
        <w:r w:rsidR="00CB0AA0" w:rsidDel="00FE7CEA">
          <w:rPr>
            <w:lang w:val="en-US"/>
          </w:rPr>
          <w:delText xml:space="preserve"> </w:delText>
        </w:r>
      </w:del>
      <w:del w:id="543" w:author="William Lamb" w:date="2017-10-09T16:49:00Z">
        <w:r w:rsidR="00CB0AA0" w:rsidDel="00D21ECE">
          <w:rPr>
            <w:lang w:val="en-US"/>
          </w:rPr>
          <w:delText>urban</w:delText>
        </w:r>
        <w:r w:rsidR="0063586E" w:rsidDel="00D21ECE">
          <w:rPr>
            <w:lang w:val="en-US"/>
          </w:rPr>
          <w:delText xml:space="preserve"> </w:delText>
        </w:r>
      </w:del>
      <w:del w:id="544" w:author="William Lamb" w:date="2017-11-02T10:41:00Z">
        <w:r w:rsidR="0063586E" w:rsidDel="00FE7CEA">
          <w:rPr>
            <w:lang w:val="en-US"/>
          </w:rPr>
          <w:delText xml:space="preserve">energy consumption and its associated climate </w:delText>
        </w:r>
      </w:del>
      <w:del w:id="545" w:author="William Lamb" w:date="2017-11-02T10:42:00Z">
        <w:r w:rsidR="0063586E" w:rsidDel="00FE7CEA">
          <w:rPr>
            <w:lang w:val="en-US"/>
          </w:rPr>
          <w:delText>impact</w:delText>
        </w:r>
      </w:del>
      <w:r w:rsidR="0063586E">
        <w:rPr>
          <w:lang w:val="en-US"/>
        </w:rPr>
        <w:t>.</w:t>
      </w:r>
      <w:r w:rsidR="000F0B1C">
        <w:rPr>
          <w:lang w:val="en-US"/>
        </w:rPr>
        <w:t xml:space="preserve"> </w:t>
      </w:r>
      <w:ins w:id="546" w:author="William Lamb" w:date="2017-11-02T10:43:00Z">
        <w:r w:rsidR="00FE7CEA">
          <w:rPr>
            <w:lang w:val="en-US"/>
          </w:rPr>
          <w:t xml:space="preserve">In our view, </w:t>
        </w:r>
      </w:ins>
      <w:ins w:id="547" w:author="William Lamb" w:date="2017-11-02T10:45:00Z">
        <w:r w:rsidR="00FE7CEA">
          <w:rPr>
            <w:lang w:val="en-US"/>
          </w:rPr>
          <w:t xml:space="preserve">the focal point of an urban mitigation assessment should be on </w:t>
        </w:r>
      </w:ins>
      <w:ins w:id="548" w:author="Radhika Khosla" w:date="2017-10-30T15:33:00Z">
        <w:del w:id="549" w:author="William Lamb" w:date="2017-11-02T10:43:00Z">
          <w:r w:rsidR="00DA3BDE" w:rsidDel="00FE7CEA">
            <w:rPr>
              <w:lang w:val="en-US"/>
            </w:rPr>
            <w:delText xml:space="preserve">Arguably, </w:delText>
          </w:r>
        </w:del>
        <w:r w:rsidR="00DA3BDE">
          <w:rPr>
            <w:lang w:val="en-US"/>
          </w:rPr>
          <w:t xml:space="preserve">the demand-side </w:t>
        </w:r>
      </w:ins>
      <w:ins w:id="550" w:author="William Lamb" w:date="2017-11-02T10:43:00Z">
        <w:r w:rsidR="00FE7CEA">
          <w:rPr>
            <w:lang w:val="en-US"/>
          </w:rPr>
          <w:t>of urban energy consumption and its associated climate impact</w:t>
        </w:r>
      </w:ins>
      <w:ins w:id="551" w:author="Radhika Khosla" w:date="2017-10-30T15:33:00Z">
        <w:del w:id="552" w:author="William Lamb" w:date="2017-11-02T10:45:00Z">
          <w:r w:rsidR="00DA3BDE" w:rsidDel="00FE7CEA">
            <w:rPr>
              <w:lang w:val="en-US"/>
            </w:rPr>
            <w:delText>is a natural point of focus for an assessment of urban systems</w:delText>
          </w:r>
        </w:del>
        <w:del w:id="553" w:author="William Lamb" w:date="2017-11-02T10:46:00Z">
          <w:r w:rsidR="00DA3BDE" w:rsidDel="00B36BFA">
            <w:rPr>
              <w:lang w:val="en-US"/>
            </w:rPr>
            <w:delText>:</w:delText>
          </w:r>
        </w:del>
      </w:ins>
      <w:ins w:id="554" w:author="William Lamb" w:date="2017-11-02T10:46:00Z">
        <w:r w:rsidR="00B36BFA">
          <w:rPr>
            <w:lang w:val="en-US"/>
          </w:rPr>
          <w:t>, as</w:t>
        </w:r>
      </w:ins>
      <w:ins w:id="555" w:author="Radhika Khosla" w:date="2017-10-30T15:33:00Z">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ins>
      <w:r w:rsidR="00C9732A">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1\u201323]", "plainTextFormattedCitation" : "[21\u201323]", "previouslyFormattedCitation" : "[21\u201323]" }, "properties" : { "formattedCitation" : "{\\rtf [20\\uc0\\u8211{}22]}", "noteIndex" : 0, "plainCitation" : "[20\u201322]" }, "schema" : "https://github.com/citation-style-language/schema/raw/master/csl-citation.json" }</w:instrText>
      </w:r>
      <w:ins w:id="556" w:author="Radhika Khosla" w:date="2017-10-30T15:33:00Z">
        <w:r>
          <w:rPr>
            <w:lang w:val="en-US"/>
          </w:rPr>
          <w:fldChar w:fldCharType="separate"/>
        </w:r>
      </w:ins>
      <w:r w:rsidR="00C9732A" w:rsidRPr="00C9732A">
        <w:rPr>
          <w:rFonts w:ascii="Calibri" w:hAnsi="Calibri" w:cs="Calibri"/>
          <w:noProof/>
          <w:szCs w:val="24"/>
          <w:lang w:val="en-US"/>
        </w:rPr>
        <w:t>[21–23]</w:t>
      </w:r>
      <w:ins w:id="557" w:author="Radhika Khosla" w:date="2017-10-30T15:33:00Z">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ins>
      <w:r w:rsidR="00C9732A">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5,24\u201326]", "plainTextFormattedCitation" : "[15,24\u201326]", "previouslyFormattedCitation" : "[15,24\u201326]" }, "properties" : { "formattedCitation" : "[9,14,23,24]", "noteIndex" : 0, "plainCitation" : "[9,14,23,24]" }, "schema" : "https://github.com/citation-style-language/schema/raw/master/csl-citation.json" }</w:instrText>
      </w:r>
      <w:ins w:id="558" w:author="Radhika Khosla" w:date="2017-10-30T15:33:00Z">
        <w:r>
          <w:rPr>
            <w:lang w:val="en-US"/>
          </w:rPr>
          <w:fldChar w:fldCharType="separate"/>
        </w:r>
      </w:ins>
      <w:r w:rsidR="00C9732A" w:rsidRPr="00C9732A">
        <w:rPr>
          <w:rFonts w:ascii="Calibri" w:hAnsi="Calibri" w:cs="Calibri"/>
          <w:noProof/>
          <w:lang w:val="en-US"/>
        </w:rPr>
        <w:t>[15,24–26]</w:t>
      </w:r>
      <w:ins w:id="559" w:author="Radhika Khosla" w:date="2017-10-30T15:33:00Z">
        <w:r>
          <w:rPr>
            <w:lang w:val="en-US"/>
          </w:rPr>
          <w:fldChar w:fldCharType="end"/>
        </w:r>
        <w:r>
          <w:rPr>
            <w:lang w:val="en-US"/>
          </w:rPr>
          <w:t xml:space="preserve">. </w:t>
        </w:r>
      </w:ins>
      <w:r w:rsidR="000F0B1C">
        <w:rPr>
          <w:lang w:val="en-US"/>
        </w:rPr>
        <w:t>Although supply-side activities</w:t>
      </w:r>
      <w:r w:rsidR="00537B55">
        <w:rPr>
          <w:lang w:val="en-US"/>
        </w:rPr>
        <w:t xml:space="preserve"> such as power generation</w:t>
      </w:r>
      <w:ins w:id="560" w:author="William Lamb" w:date="2017-10-25T09:43:00Z">
        <w:del w:id="561" w:author="minx" w:date="2017-11-08T12:03:00Z">
          <w:r w:rsidR="00FD5D50" w:rsidDel="00687AB2">
            <w:rPr>
              <w:lang w:val="en-US"/>
            </w:rPr>
            <w:delText xml:space="preserve"> and</w:delText>
          </w:r>
        </w:del>
      </w:ins>
      <w:ins w:id="562" w:author="minx" w:date="2017-11-08T12:03:00Z">
        <w:del w:id="563" w:author="Felix Creutzig" w:date="2017-11-09T13:20:00Z">
          <w:r w:rsidR="00687AB2" w:rsidDel="0021332E">
            <w:rPr>
              <w:lang w:val="en-US"/>
            </w:rPr>
            <w:delText>,</w:delText>
          </w:r>
        </w:del>
      </w:ins>
      <w:ins w:id="564" w:author="William Lamb" w:date="2017-10-25T09:43:00Z">
        <w:r w:rsidR="00FD5D50">
          <w:rPr>
            <w:lang w:val="en-US"/>
          </w:rPr>
          <w:t xml:space="preserve"> </w:t>
        </w:r>
      </w:ins>
      <w:ins w:id="565" w:author="Felix Creutzig" w:date="2017-11-09T13:20:00Z">
        <w:r w:rsidR="0021332E">
          <w:rPr>
            <w:lang w:val="en-US"/>
          </w:rPr>
          <w:t xml:space="preserve">and </w:t>
        </w:r>
      </w:ins>
      <w:ins w:id="566" w:author="William Lamb" w:date="2017-10-25T09:43:00Z">
        <w:r w:rsidR="00FD5D50">
          <w:rPr>
            <w:lang w:val="en-US"/>
          </w:rPr>
          <w:t>industry</w:t>
        </w:r>
      </w:ins>
      <w:r w:rsidR="000F0B1C">
        <w:rPr>
          <w:lang w:val="en-US"/>
        </w:rPr>
        <w:t xml:space="preserve"> </w:t>
      </w:r>
      <w:ins w:id="567" w:author="minx" w:date="2017-11-08T12:03:00Z">
        <w:del w:id="568" w:author="Felix Creutzig" w:date="2017-11-09T13:20:00Z">
          <w:r w:rsidR="00687AB2" w:rsidDel="0021332E">
            <w:rPr>
              <w:lang w:val="en-US"/>
            </w:rPr>
            <w:delText>and waste management</w:delText>
          </w:r>
        </w:del>
        <w:del w:id="569" w:author="William Lamb" w:date="2017-11-10T11:42:00Z">
          <w:r w:rsidR="00687AB2" w:rsidDel="008F1FD6">
            <w:rPr>
              <w:lang w:val="en-US"/>
            </w:rPr>
            <w:delText xml:space="preserve"> </w:delText>
          </w:r>
        </w:del>
      </w:ins>
      <w:r w:rsidR="000F0B1C">
        <w:rPr>
          <w:lang w:val="en-US"/>
        </w:rPr>
        <w:t>also take place within cities, they are</w:t>
      </w:r>
      <w:ins w:id="570" w:author="Radhika Khosla" w:date="2017-10-30T15:34:00Z">
        <w:r w:rsidR="000D2342">
          <w:rPr>
            <w:lang w:val="en-US"/>
          </w:rPr>
          <w:t xml:space="preserve"> already</w:t>
        </w:r>
      </w:ins>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ins w:id="571" w:author="Felix Creutzig" w:date="2017-11-09T13:22:00Z">
        <w:r w:rsidR="009229B3">
          <w:rPr>
            <w:lang w:val="en-US"/>
          </w:rPr>
          <w:t>, including both consumer end-use and preference-shaping infrastructures,</w:t>
        </w:r>
      </w:ins>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C9732A">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7]", "plainTextFormattedCitation" : "[27]", "previouslyFormattedCitation" : "[27]" }, "properties" : { "formattedCitation" : "[19]", "noteIndex" : 0, "plainCitation" : "[19]" }, "schema" : "https://github.com/citation-style-language/schema/raw/master/csl-citation.json" }</w:instrText>
      </w:r>
      <w:r w:rsidR="00D7744A">
        <w:rPr>
          <w:lang w:val="en-US"/>
        </w:rPr>
        <w:fldChar w:fldCharType="separate"/>
      </w:r>
      <w:r w:rsidR="00C9732A" w:rsidRPr="00C9732A">
        <w:rPr>
          <w:rFonts w:ascii="Calibri" w:hAnsi="Calibri" w:cs="Calibri"/>
          <w:noProof/>
          <w:lang w:val="en-US"/>
        </w:rPr>
        <w:t>[27]</w:t>
      </w:r>
      <w:r w:rsidR="00D7744A">
        <w:rPr>
          <w:lang w:val="en-US"/>
        </w:rPr>
        <w:fldChar w:fldCharType="end"/>
      </w:r>
      <w:r w:rsidR="00D7744A">
        <w:rPr>
          <w:lang w:val="en-US"/>
        </w:rPr>
        <w:t>)</w:t>
      </w:r>
      <w:del w:id="572" w:author="William Lamb" w:date="2017-10-25T09:43:00Z">
        <w:r w:rsidR="00D7744A" w:rsidDel="00FD5D50">
          <w:rPr>
            <w:lang w:val="en-US"/>
          </w:rPr>
          <w:delText>,</w:delText>
        </w:r>
      </w:del>
      <w:ins w:id="573" w:author="William Lamb" w:date="2017-10-25T09:43:00Z">
        <w:r w:rsidR="00FD5D50">
          <w:rPr>
            <w:lang w:val="en-US"/>
          </w:rPr>
          <w:t>.</w:t>
        </w:r>
      </w:ins>
      <w:del w:id="574" w:author="Radhika Khosla" w:date="2017-10-30T15:33:00Z">
        <w:r w:rsidR="00537B55" w:rsidDel="00DA3BDE">
          <w:rPr>
            <w:lang w:val="en-US"/>
          </w:rPr>
          <w:delText xml:space="preserve"> and</w:delText>
        </w:r>
      </w:del>
      <w:ins w:id="575" w:author="William Lamb" w:date="2017-10-25T09:43:00Z">
        <w:del w:id="576" w:author="Radhika Khosla" w:date="2017-10-30T15:33:00Z">
          <w:r w:rsidR="00FD5D50" w:rsidDel="006F61B6">
            <w:rPr>
              <w:lang w:val="en-US"/>
            </w:rPr>
            <w:delText>T</w:delText>
          </w:r>
          <w:r w:rsidR="00FD5D50" w:rsidDel="00DA3BDE">
            <w:rPr>
              <w:lang w:val="en-US"/>
            </w:rPr>
            <w:delText>he demand-side</w:delText>
          </w:r>
        </w:del>
      </w:ins>
      <w:del w:id="577" w:author="Radhika Khosla" w:date="2017-10-30T15:33:00Z">
        <w:r w:rsidR="00537B55" w:rsidDel="00DA3BDE">
          <w:rPr>
            <w:lang w:val="en-US"/>
          </w:rPr>
          <w:delText xml:space="preserve"> is a natural point of focus for an assessment of urban systems: not only </w:delText>
        </w:r>
        <w:r w:rsidR="00537B55" w:rsidDel="006F61B6">
          <w:rPr>
            <w:lang w:val="en-US"/>
          </w:rPr>
          <w:delText>are the everyday practices and uses of energy highly influenced by the shape, structure and organization of cities</w:delText>
        </w:r>
        <w:r w:rsidR="00D7744A" w:rsidDel="006F61B6">
          <w:rPr>
            <w:lang w:val="en-US"/>
          </w:rPr>
          <w:delText xml:space="preserve"> </w:delText>
        </w:r>
        <w:r w:rsidR="00D7744A" w:rsidDel="006F61B6">
          <w:rPr>
            <w:lang w:val="en-US"/>
          </w:rPr>
          <w:fldChar w:fldCharType="begin" w:fldLock="1"/>
        </w:r>
        <w:r w:rsidR="003002DF" w:rsidDel="006F61B6">
          <w:rPr>
            <w:lang w:val="en-US"/>
          </w:rPr>
          <w:del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szCs w:val="24"/>
            <w:lang w:val="en-US"/>
          </w:rPr>
          <w:delText>[24–26]</w:delText>
        </w:r>
        <w:r w:rsidR="00D7744A" w:rsidDel="006F61B6">
          <w:rPr>
            <w:lang w:val="en-US"/>
          </w:rPr>
          <w:fldChar w:fldCharType="end"/>
        </w:r>
        <w:r w:rsidR="00537B55" w:rsidDel="006F61B6">
          <w:rPr>
            <w:lang w:val="en-US"/>
          </w:rPr>
          <w:delText>, but the majority of energy consumption in the 21</w:delText>
        </w:r>
        <w:r w:rsidR="00537B55" w:rsidRPr="008F66F6" w:rsidDel="006F61B6">
          <w:rPr>
            <w:vertAlign w:val="superscript"/>
            <w:lang w:val="en-US"/>
          </w:rPr>
          <w:delText>st</w:delText>
        </w:r>
        <w:r w:rsidR="00537B55" w:rsidDel="006F61B6">
          <w:rPr>
            <w:lang w:val="en-US"/>
          </w:rPr>
          <w:delText xml:space="preserve"> century is projected to take place within them </w:delText>
        </w:r>
        <w:r w:rsidR="00D7744A" w:rsidDel="006F61B6">
          <w:rPr>
            <w:lang w:val="en-US"/>
          </w:rPr>
          <w:fldChar w:fldCharType="begin" w:fldLock="1"/>
        </w:r>
        <w:r w:rsidR="003002DF" w:rsidDel="006F61B6">
          <w:rPr>
            <w:lang w:val="en-US"/>
          </w:rPr>
          <w:del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lang w:val="en-US"/>
          </w:rPr>
          <w:delText>[9,11,27,28]</w:delText>
        </w:r>
        <w:r w:rsidR="00D7744A" w:rsidDel="006F61B6">
          <w:rPr>
            <w:lang w:val="en-US"/>
          </w:rPr>
          <w:fldChar w:fldCharType="end"/>
        </w:r>
        <w:r w:rsidR="00537B55" w:rsidDel="006F61B6">
          <w:rPr>
            <w:lang w:val="en-US"/>
          </w:rPr>
          <w:delText>.</w:delText>
        </w:r>
      </w:del>
    </w:p>
    <w:p w14:paraId="3BFB5D96" w14:textId="2A008AC9" w:rsidR="00197B8D" w:rsidRDefault="00537B55" w:rsidP="00C80F58">
      <w:pPr>
        <w:rPr>
          <w:ins w:id="578" w:author="Felix Creutzig" w:date="2017-11-09T13:08:00Z"/>
          <w:lang w:val="en-US"/>
        </w:rPr>
      </w:pPr>
      <w:r>
        <w:rPr>
          <w:lang w:val="en-US"/>
        </w:rPr>
        <w:t xml:space="preserve">Four key domains </w:t>
      </w:r>
      <w:ins w:id="579" w:author="William Lamb" w:date="2017-11-02T10:47:00Z">
        <w:r w:rsidR="00B36BFA">
          <w:rPr>
            <w:lang w:val="en-US"/>
          </w:rPr>
          <w:t xml:space="preserve">of </w:t>
        </w:r>
      </w:ins>
      <w:del w:id="580" w:author="William Lamb" w:date="2017-11-02T10:47:00Z">
        <w:r w:rsidDel="00B36BFA">
          <w:rPr>
            <w:lang w:val="en-US"/>
          </w:rPr>
          <w:delText xml:space="preserve">of </w:delText>
        </w:r>
      </w:del>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del w:id="581" w:author="Radhika Khosla" w:date="2017-11-08T15:54:00Z">
        <w:r w:rsidR="0063586E" w:rsidDel="00667069">
          <w:rPr>
            <w:lang w:val="en-US"/>
          </w:rPr>
          <w:delText xml:space="preserve">, </w:delText>
        </w:r>
      </w:del>
      <w:ins w:id="582" w:author="Radhika Khosla" w:date="2017-11-08T15:54:00Z">
        <w:r w:rsidR="00667069">
          <w:rPr>
            <w:lang w:val="en-US"/>
          </w:rPr>
          <w:t xml:space="preserve">; </w:t>
        </w:r>
      </w:ins>
      <w:r w:rsidR="0063586E">
        <w:rPr>
          <w:lang w:val="en-US"/>
        </w:rPr>
        <w:t>buildings</w:t>
      </w:r>
      <w:del w:id="583" w:author="Radhika Khosla" w:date="2017-11-08T15:54:00Z">
        <w:r w:rsidR="0063586E" w:rsidDel="00667069">
          <w:rPr>
            <w:lang w:val="en-US"/>
          </w:rPr>
          <w:delText xml:space="preserve">, </w:delText>
        </w:r>
      </w:del>
      <w:ins w:id="584" w:author="Radhika Khosla" w:date="2017-11-08T15:54:00Z">
        <w:r w:rsidR="00667069">
          <w:rPr>
            <w:lang w:val="en-US"/>
          </w:rPr>
          <w:t xml:space="preserve">; </w:t>
        </w:r>
      </w:ins>
      <w:r w:rsidR="0063586E">
        <w:rPr>
          <w:lang w:val="en-US"/>
        </w:rPr>
        <w:t>waste management</w:t>
      </w:r>
      <w:del w:id="585" w:author="Radhika Khosla" w:date="2017-11-08T15:54:00Z">
        <w:r w:rsidR="0063586E" w:rsidDel="00667069">
          <w:rPr>
            <w:lang w:val="en-US"/>
          </w:rPr>
          <w:delText xml:space="preserve">, </w:delText>
        </w:r>
      </w:del>
      <w:ins w:id="586" w:author="Radhika Khosla" w:date="2017-11-08T15:54:00Z">
        <w:r w:rsidR="00667069">
          <w:rPr>
            <w:lang w:val="en-US"/>
          </w:rPr>
          <w:t xml:space="preserve">; </w:t>
        </w:r>
      </w:ins>
      <w:r w:rsidR="0063586E">
        <w:rPr>
          <w:lang w:val="en-US"/>
        </w:rPr>
        <w:t>and urban form</w:t>
      </w:r>
      <w:ins w:id="587" w:author="William Lamb" w:date="2017-10-09T14:27:00Z">
        <w:r w:rsidR="002A06F1">
          <w:rPr>
            <w:lang w:val="en-US"/>
          </w:rPr>
          <w:t xml:space="preserve"> </w:t>
        </w:r>
      </w:ins>
      <w:ins w:id="588" w:author="William Lamb" w:date="2017-10-13T15:55:00Z">
        <w:r w:rsidR="00B029EF">
          <w:rPr>
            <w:lang w:val="en-US"/>
          </w:rPr>
          <w:t>(Figure 2).</w:t>
        </w:r>
      </w:ins>
      <w:ins w:id="589" w:author="William Lamb" w:date="2017-11-02T10:50:00Z">
        <w:r w:rsidR="00B36BFA">
          <w:rPr>
            <w:lang w:val="en-US"/>
          </w:rPr>
          <w:t xml:space="preserve"> </w:t>
        </w:r>
      </w:ins>
      <w:ins w:id="590" w:author="Felix Creutzig" w:date="2017-11-08T23:59:00Z">
        <w:r w:rsidR="00724D6A">
          <w:rPr>
            <w:lang w:val="en-US"/>
          </w:rPr>
          <w:t>These domains correspond</w:t>
        </w:r>
        <w:del w:id="591" w:author="William Lamb" w:date="2017-11-10T11:43:00Z">
          <w:r w:rsidR="00724D6A" w:rsidDel="008F1FD6">
            <w:rPr>
              <w:lang w:val="en-US"/>
            </w:rPr>
            <w:delText>s</w:delText>
          </w:r>
        </w:del>
        <w:r w:rsidR="00724D6A">
          <w:rPr>
            <w:lang w:val="en-US"/>
          </w:rPr>
          <w:t xml:space="preserve"> to the emissions generated in cities from direct energy use</w:t>
        </w:r>
      </w:ins>
      <w:ins w:id="592" w:author="Felix Creutzig" w:date="2017-11-09T00:00:00Z">
        <w:r w:rsidR="00724D6A">
          <w:rPr>
            <w:lang w:val="en-US"/>
          </w:rPr>
          <w:t xml:space="preserve"> </w:t>
        </w:r>
      </w:ins>
      <w:ins w:id="593" w:author="Felix Creutzig" w:date="2017-11-09T12:58:00Z">
        <w:r w:rsidR="00197B8D">
          <w:rPr>
            <w:lang w:val="en-US"/>
          </w:rPr>
          <w:t xml:space="preserve">and, in our judgement, </w:t>
        </w:r>
      </w:ins>
      <w:ins w:id="594" w:author="William Lamb" w:date="2017-11-10T11:43:00Z">
        <w:r w:rsidR="008F1FD6">
          <w:rPr>
            <w:lang w:val="en-US"/>
          </w:rPr>
          <w:t xml:space="preserve">are the </w:t>
        </w:r>
      </w:ins>
      <w:ins w:id="595" w:author="Felix Creutzig" w:date="2017-11-09T12:58:00Z">
        <w:r w:rsidR="00197B8D">
          <w:rPr>
            <w:lang w:val="en-US"/>
          </w:rPr>
          <w:t xml:space="preserve">most accessible for urban policymakers </w:t>
        </w:r>
      </w:ins>
      <w:ins w:id="596" w:author="Felix Creutzig" w:date="2017-11-09T00:00:00Z">
        <w:r w:rsidR="00724D6A">
          <w:rPr>
            <w:lang w:val="en-US"/>
          </w:rPr>
          <w:fldChar w:fldCharType="begin" w:fldLock="1"/>
        </w:r>
      </w:ins>
      <w:r w:rsidR="00C9732A">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u20139]", "manualFormatting" : "[5]", "plainTextFormattedCitation" : "[6\u20139]", "previouslyFormattedCitation" : "[6\u20139]" }, "properties" : { "noteIndex" : 0 }, "schema" : "https://github.com/citation-style-language/schema/raw/master/csl-citation.json" }</w:instrText>
      </w:r>
      <w:ins w:id="597" w:author="Felix Creutzig" w:date="2017-11-09T00:00:00Z">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ins>
      <w:ins w:id="598" w:author="William Lamb" w:date="2017-11-10T11:43:00Z">
        <w:r w:rsidR="008F1FD6">
          <w:rPr>
            <w:lang w:val="en-US"/>
          </w:rPr>
          <w:t xml:space="preserve">. </w:t>
        </w:r>
      </w:ins>
      <w:ins w:id="599" w:author="William Lamb" w:date="2017-11-10T11:48:00Z">
        <w:r w:rsidR="00B0233C">
          <w:rPr>
            <w:lang w:val="en-US"/>
          </w:rPr>
          <w:t>Although the lifestyles, end-user demand</w:t>
        </w:r>
      </w:ins>
      <w:ins w:id="600" w:author="William Lamb" w:date="2017-11-10T11:50:00Z">
        <w:r w:rsidR="00B0233C">
          <w:rPr>
            <w:lang w:val="en-US"/>
          </w:rPr>
          <w:t xml:space="preserve"> patterns</w:t>
        </w:r>
      </w:ins>
      <w:ins w:id="601" w:author="William Lamb" w:date="2017-11-10T11:48:00Z">
        <w:r w:rsidR="00B0233C">
          <w:rPr>
            <w:lang w:val="en-US"/>
          </w:rPr>
          <w:t xml:space="preserve">, and infrastructures covered by these domains are hardly independent of supply-side issues, </w:t>
        </w:r>
      </w:ins>
      <w:ins w:id="602" w:author="William Lamb" w:date="2017-11-10T11:50:00Z">
        <w:r w:rsidR="00B0233C">
          <w:rPr>
            <w:lang w:val="en-US"/>
          </w:rPr>
          <w:t>we aim to exclude the latter where they are not specific for cities</w:t>
        </w:r>
      </w:ins>
      <w:ins w:id="603" w:author="William Lamb" w:date="2017-11-10T11:51:00Z">
        <w:r w:rsidR="00B0233C">
          <w:rPr>
            <w:lang w:val="en-US"/>
          </w:rPr>
          <w:t xml:space="preserve"> or city-level policies</w:t>
        </w:r>
      </w:ins>
      <w:ins w:id="604" w:author="William Lamb" w:date="2017-11-10T11:50:00Z">
        <w:r w:rsidR="00B0233C">
          <w:rPr>
            <w:lang w:val="en-US"/>
          </w:rPr>
          <w:t>.</w:t>
        </w:r>
      </w:ins>
      <w:ins w:id="605" w:author="William Lamb" w:date="2017-11-10T11:51:00Z">
        <w:r w:rsidR="00B0233C">
          <w:rPr>
            <w:lang w:val="en-US"/>
          </w:rPr>
          <w:t xml:space="preserve"> For instance, l</w:t>
        </w:r>
      </w:ins>
      <w:ins w:id="606" w:author="William Lamb" w:date="2017-11-10T11:44:00Z">
        <w:r w:rsidR="008F1FD6">
          <w:rPr>
            <w:lang w:val="en-US"/>
          </w:rPr>
          <w:t>iterature on</w:t>
        </w:r>
      </w:ins>
      <w:ins w:id="607" w:author="Felix Creutzig" w:date="2017-11-09T00:01:00Z">
        <w:del w:id="608" w:author="William Lamb" w:date="2017-11-10T11:43:00Z">
          <w:r w:rsidR="00724D6A" w:rsidDel="008F1FD6">
            <w:rPr>
              <w:lang w:val="en-US"/>
            </w:rPr>
            <w:delText>; e</w:delText>
          </w:r>
        </w:del>
        <w:del w:id="609" w:author="William Lamb" w:date="2017-11-10T11:44:00Z">
          <w:r w:rsidR="00724D6A" w:rsidDel="008F1FD6">
            <w:rPr>
              <w:lang w:val="en-US"/>
            </w:rPr>
            <w:delText>missions from</w:delText>
          </w:r>
        </w:del>
        <w:r w:rsidR="00724D6A">
          <w:rPr>
            <w:lang w:val="en-US"/>
          </w:rPr>
          <w:t xml:space="preserve"> industry </w:t>
        </w:r>
        <w:del w:id="610" w:author="William Lamb" w:date="2017-11-10T11:44:00Z">
          <w:r w:rsidR="00724D6A" w:rsidDel="008F1FD6">
            <w:rPr>
              <w:lang w:val="en-US"/>
            </w:rPr>
            <w:delText>are</w:delText>
          </w:r>
        </w:del>
      </w:ins>
      <w:ins w:id="611" w:author="William Lamb" w:date="2017-11-10T11:44:00Z">
        <w:r w:rsidR="008F1FD6">
          <w:rPr>
            <w:lang w:val="en-US"/>
          </w:rPr>
          <w:t>is</w:t>
        </w:r>
      </w:ins>
      <w:ins w:id="612" w:author="Felix Creutzig" w:date="2017-11-09T00:01:00Z">
        <w:r w:rsidR="00724D6A">
          <w:rPr>
            <w:lang w:val="en-US"/>
          </w:rPr>
          <w:t xml:space="preserve"> excluded</w:t>
        </w:r>
      </w:ins>
      <w:ins w:id="613" w:author="William Lamb" w:date="2017-11-10T11:44:00Z">
        <w:r w:rsidR="008F1FD6">
          <w:rPr>
            <w:lang w:val="en-US"/>
          </w:rPr>
          <w:t xml:space="preserve"> </w:t>
        </w:r>
      </w:ins>
      <w:ins w:id="614" w:author="Felix Creutzig" w:date="2017-11-09T00:01:00Z">
        <w:del w:id="615" w:author="William Lamb" w:date="2017-11-10T11:45:00Z">
          <w:r w:rsidR="00724D6A" w:rsidDel="008F1FD6">
            <w:rPr>
              <w:lang w:val="en-US"/>
            </w:rPr>
            <w:delText xml:space="preserve"> </w:delText>
          </w:r>
        </w:del>
        <w:r w:rsidR="00724D6A">
          <w:rPr>
            <w:lang w:val="en-US"/>
          </w:rPr>
          <w:t>as th</w:t>
        </w:r>
      </w:ins>
      <w:ins w:id="616" w:author="William Lamb" w:date="2017-11-10T11:44:00Z">
        <w:r w:rsidR="008F1FD6">
          <w:rPr>
            <w:lang w:val="en-US"/>
          </w:rPr>
          <w:t>is sector is</w:t>
        </w:r>
      </w:ins>
      <w:ins w:id="617" w:author="Felix Creutzig" w:date="2017-11-09T00:01:00Z">
        <w:del w:id="618" w:author="William Lamb" w:date="2017-11-10T11:44:00Z">
          <w:r w:rsidR="00724D6A" w:rsidDel="008F1FD6">
            <w:rPr>
              <w:lang w:val="en-US"/>
            </w:rPr>
            <w:delText>ey are</w:delText>
          </w:r>
        </w:del>
      </w:ins>
      <w:ins w:id="619" w:author="William Lamb" w:date="2017-11-10T11:44:00Z">
        <w:r w:rsidR="008F1FD6">
          <w:rPr>
            <w:lang w:val="en-US"/>
          </w:rPr>
          <w:t xml:space="preserve"> increasingly</w:t>
        </w:r>
      </w:ins>
      <w:ins w:id="620" w:author="Felix Creutzig" w:date="2017-11-09T00:01:00Z">
        <w:r w:rsidR="00724D6A">
          <w:rPr>
            <w:lang w:val="en-US"/>
          </w:rPr>
          <w:t xml:space="preserve"> located </w:t>
        </w:r>
        <w:del w:id="621" w:author="William Lamb" w:date="2017-11-10T11:44:00Z">
          <w:r w:rsidR="00724D6A" w:rsidDel="008F1FD6">
            <w:rPr>
              <w:lang w:val="en-US"/>
            </w:rPr>
            <w:delText xml:space="preserve">increasingly </w:delText>
          </w:r>
        </w:del>
        <w:r w:rsidR="00724D6A">
          <w:rPr>
            <w:lang w:val="en-US"/>
          </w:rPr>
          <w:t xml:space="preserve">outside urban areas, and </w:t>
        </w:r>
      </w:ins>
      <w:ins w:id="622" w:author="William Lamb" w:date="2017-11-10T11:45:00Z">
        <w:r w:rsidR="008F1FD6">
          <w:rPr>
            <w:lang w:val="en-US"/>
          </w:rPr>
          <w:t xml:space="preserve">is </w:t>
        </w:r>
      </w:ins>
      <w:ins w:id="623" w:author="Felix Creutzig" w:date="2017-11-09T00:01:00Z">
        <w:del w:id="624" w:author="William Lamb" w:date="2017-11-10T11:45:00Z">
          <w:r w:rsidR="00724D6A" w:rsidDel="008F1FD6">
            <w:rPr>
              <w:lang w:val="en-US"/>
            </w:rPr>
            <w:delText xml:space="preserve">are </w:delText>
          </w:r>
        </w:del>
        <w:r w:rsidR="00724D6A">
          <w:rPr>
            <w:lang w:val="en-US"/>
          </w:rPr>
          <w:t xml:space="preserve">best regulated by national </w:t>
        </w:r>
      </w:ins>
      <w:ins w:id="625" w:author="Felix Creutzig" w:date="2017-11-09T00:02:00Z">
        <w:r w:rsidR="00724D6A">
          <w:rPr>
            <w:lang w:val="en-US"/>
          </w:rPr>
          <w:t xml:space="preserve">or state </w:t>
        </w:r>
      </w:ins>
      <w:ins w:id="626" w:author="Felix Creutzig" w:date="2017-11-09T00:01:00Z">
        <w:r w:rsidR="00724D6A">
          <w:rPr>
            <w:lang w:val="en-US"/>
          </w:rPr>
          <w:t>agencies</w:t>
        </w:r>
      </w:ins>
      <w:ins w:id="627" w:author="William Lamb" w:date="2017-11-10T11:47:00Z">
        <w:r w:rsidR="00B0233C">
          <w:rPr>
            <w:lang w:val="en-US"/>
          </w:rPr>
          <w:t xml:space="preserve"> via economy-wide policies</w:t>
        </w:r>
      </w:ins>
      <w:ins w:id="628" w:author="Felix Creutzig" w:date="2017-11-09T00:01:00Z">
        <w:r w:rsidR="00724D6A">
          <w:rPr>
            <w:lang w:val="en-US"/>
          </w:rPr>
          <w:t>.</w:t>
        </w:r>
      </w:ins>
      <w:ins w:id="629" w:author="Felix Creutzig" w:date="2017-11-08T23:59:00Z">
        <w:r w:rsidR="00724D6A">
          <w:rPr>
            <w:lang w:val="en-US"/>
          </w:rPr>
          <w:t xml:space="preserve"> </w:t>
        </w:r>
      </w:ins>
      <w:ins w:id="630" w:author="William Lamb" w:date="2017-11-10T12:38:00Z">
        <w:r w:rsidR="003B1C6F">
          <w:rPr>
            <w:lang w:val="en-US"/>
          </w:rPr>
          <w:t xml:space="preserve">Although supply-side </w:t>
        </w:r>
      </w:ins>
      <w:ins w:id="631" w:author="Felix Creutzig" w:date="2017-11-09T13:17:00Z">
        <w:del w:id="632" w:author="William Lamb" w:date="2017-11-10T11:51:00Z">
          <w:r w:rsidR="00235ABB" w:rsidDel="00B0233C">
            <w:rPr>
              <w:lang w:val="en-US"/>
            </w:rPr>
            <w:delText>In essence, our domains cover aspects of lifestyles, end-user demand, and infrastructures</w:delText>
          </w:r>
        </w:del>
      </w:ins>
      <w:ins w:id="633" w:author="Felix Creutzig" w:date="2017-11-09T13:18:00Z">
        <w:del w:id="634" w:author="William Lamb" w:date="2017-11-10T11:51:00Z">
          <w:r w:rsidR="00235ABB" w:rsidDel="00B0233C">
            <w:rPr>
              <w:lang w:val="en-US"/>
            </w:rPr>
            <w:delText>. E</w:delText>
          </w:r>
        </w:del>
      </w:ins>
      <w:ins w:id="635" w:author="Felix Creutzig" w:date="2017-11-09T13:17:00Z">
        <w:del w:id="636" w:author="William Lamb" w:date="2017-11-10T11:51:00Z">
          <w:r w:rsidR="00235ABB" w:rsidDel="00B0233C">
            <w:rPr>
              <w:lang w:val="en-US"/>
            </w:rPr>
            <w:delText>ven as they are hardly independent of supply-side issues</w:delText>
          </w:r>
        </w:del>
      </w:ins>
      <w:ins w:id="637" w:author="Felix Creutzig" w:date="2017-11-09T13:18:00Z">
        <w:del w:id="638" w:author="William Lamb" w:date="2017-11-10T11:51:00Z">
          <w:r w:rsidR="00235ABB" w:rsidDel="00B0233C">
            <w:rPr>
              <w:lang w:val="en-US"/>
            </w:rPr>
            <w:delText xml:space="preserve">, we exclude domains that are </w:delText>
          </w:r>
        </w:del>
      </w:ins>
      <w:ins w:id="639" w:author="Felix Creutzig" w:date="2017-11-09T13:19:00Z">
        <w:del w:id="640" w:author="William Lamb" w:date="2017-11-10T11:51:00Z">
          <w:r w:rsidR="0021332E" w:rsidDel="00B0233C">
            <w:rPr>
              <w:lang w:val="en-US"/>
            </w:rPr>
            <w:delText xml:space="preserve">not specific for cities and human settlements, </w:delText>
          </w:r>
        </w:del>
      </w:ins>
      <w:ins w:id="641" w:author="Felix Creutzig" w:date="2017-11-09T13:20:00Z">
        <w:del w:id="642" w:author="William Lamb" w:date="2017-11-10T11:51:00Z">
          <w:r w:rsidR="0021332E" w:rsidDel="00B0233C">
            <w:rPr>
              <w:lang w:val="en-US"/>
            </w:rPr>
            <w:delText xml:space="preserve">such as industry and power generation, </w:delText>
          </w:r>
        </w:del>
      </w:ins>
      <w:ins w:id="643" w:author="Felix Creutzig" w:date="2017-11-09T13:19:00Z">
        <w:del w:id="644" w:author="William Lamb" w:date="2017-11-10T11:51:00Z">
          <w:r w:rsidR="0021332E" w:rsidDel="00B0233C">
            <w:rPr>
              <w:lang w:val="en-US"/>
            </w:rPr>
            <w:delText xml:space="preserve">and </w:delText>
          </w:r>
        </w:del>
      </w:ins>
      <w:ins w:id="645" w:author="Felix Creutzig" w:date="2017-11-09T13:20:00Z">
        <w:del w:id="646" w:author="William Lamb" w:date="2017-11-10T11:51:00Z">
          <w:r w:rsidR="0021332E" w:rsidDel="00B0233C">
            <w:rPr>
              <w:lang w:val="en-US"/>
            </w:rPr>
            <w:delText xml:space="preserve">that </w:delText>
          </w:r>
        </w:del>
      </w:ins>
      <w:ins w:id="647" w:author="Felix Creutzig" w:date="2017-11-09T13:19:00Z">
        <w:del w:id="648" w:author="William Lamb" w:date="2017-11-10T11:51:00Z">
          <w:r w:rsidR="0021332E" w:rsidDel="00B0233C">
            <w:rPr>
              <w:lang w:val="en-US"/>
            </w:rPr>
            <w:delText>can be best captured by supply-side regulation or economy-wide policies</w:delText>
          </w:r>
        </w:del>
      </w:ins>
      <w:ins w:id="649" w:author="Felix Creutzig" w:date="2017-11-09T13:20:00Z">
        <w:del w:id="650" w:author="William Lamb" w:date="2017-11-10T11:51:00Z">
          <w:r w:rsidR="0021332E" w:rsidDel="00B0233C">
            <w:rPr>
              <w:lang w:val="en-US"/>
            </w:rPr>
            <w:delText>.</w:delText>
          </w:r>
        </w:del>
      </w:ins>
      <w:ins w:id="651" w:author="Felix Creutzig" w:date="2017-11-09T13:27:00Z">
        <w:del w:id="652" w:author="William Lamb" w:date="2017-11-10T11:51:00Z">
          <w:r w:rsidR="00F21024" w:rsidDel="00B0233C">
            <w:rPr>
              <w:lang w:val="en-US"/>
            </w:rPr>
            <w:delText xml:space="preserve"> </w:delText>
          </w:r>
        </w:del>
        <w:del w:id="653" w:author="William Lamb" w:date="2017-11-10T12:38:00Z">
          <w:r w:rsidR="00F21024" w:rsidDel="003B1C6F">
            <w:rPr>
              <w:lang w:val="en-US"/>
            </w:rPr>
            <w:delText>W</w:delText>
          </w:r>
        </w:del>
      </w:ins>
      <w:ins w:id="654" w:author="William Lamb" w:date="2017-11-10T12:38:00Z">
        <w:r w:rsidR="003B1C6F">
          <w:rPr>
            <w:lang w:val="en-US"/>
          </w:rPr>
          <w:t>w</w:t>
        </w:r>
      </w:ins>
      <w:ins w:id="655" w:author="Felix Creutzig" w:date="2017-11-09T13:27:00Z">
        <w:r w:rsidR="00F21024">
          <w:rPr>
            <w:lang w:val="en-US"/>
          </w:rPr>
          <w:t>aste</w:t>
        </w:r>
      </w:ins>
      <w:ins w:id="656" w:author="William Lamb" w:date="2017-11-10T12:39:00Z">
        <w:r w:rsidR="003B1C6F">
          <w:rPr>
            <w:lang w:val="en-US"/>
          </w:rPr>
          <w:t xml:space="preserve"> management also tends to be located close to or outside city boundaries, we do include it here, as demand-side aspects are of high importance.</w:t>
        </w:r>
      </w:ins>
      <w:ins w:id="657" w:author="Felix Creutzig" w:date="2017-11-09T13:27:00Z">
        <w:del w:id="658" w:author="William Lamb" w:date="2017-11-10T12:40:00Z">
          <w:r w:rsidR="00F21024" w:rsidDel="003B1C6F">
            <w:rPr>
              <w:lang w:val="en-US"/>
            </w:rPr>
            <w:delText xml:space="preserve">, </w:delText>
          </w:r>
        </w:del>
        <w:del w:id="659" w:author="William Lamb" w:date="2017-11-10T12:37:00Z">
          <w:r w:rsidR="00F21024" w:rsidDel="00CA44F3">
            <w:rPr>
              <w:lang w:val="en-US"/>
            </w:rPr>
            <w:delText>in contrast</w:delText>
          </w:r>
        </w:del>
        <w:del w:id="660" w:author="William Lamb" w:date="2017-11-10T12:40:00Z">
          <w:r w:rsidR="00F21024" w:rsidDel="003B1C6F">
            <w:rPr>
              <w:lang w:val="en-US"/>
            </w:rPr>
            <w:delText>,</w:delText>
          </w:r>
        </w:del>
      </w:ins>
      <w:ins w:id="661" w:author="Felix Creutzig" w:date="2017-11-09T13:28:00Z">
        <w:del w:id="662" w:author="William Lamb" w:date="2017-11-10T12:40:00Z">
          <w:r w:rsidR="00F21024" w:rsidDel="003B1C6F">
            <w:rPr>
              <w:lang w:val="en-US"/>
            </w:rPr>
            <w:delText xml:space="preserve"> is included</w:delText>
          </w:r>
        </w:del>
      </w:ins>
      <w:ins w:id="663" w:author="Felix Creutzig" w:date="2017-11-09T13:27:00Z">
        <w:del w:id="664" w:author="William Lamb" w:date="2017-11-10T12:37:00Z">
          <w:r w:rsidR="00F21024" w:rsidDel="00CA44F3">
            <w:rPr>
              <w:lang w:val="en-US"/>
            </w:rPr>
            <w:delText xml:space="preserve"> as</w:delText>
          </w:r>
        </w:del>
        <w:del w:id="665" w:author="William Lamb" w:date="2017-11-10T12:40:00Z">
          <w:r w:rsidR="00F21024" w:rsidDel="003B1C6F">
            <w:rPr>
              <w:lang w:val="en-US"/>
            </w:rPr>
            <w:delText xml:space="preserve"> demand-side aspects are of high importan</w:delText>
          </w:r>
        </w:del>
        <w:del w:id="666" w:author="William Lamb" w:date="2017-11-10T11:51:00Z">
          <w:r w:rsidR="00F21024" w:rsidDel="00B0233C">
            <w:rPr>
              <w:lang w:val="en-US"/>
            </w:rPr>
            <w:delText>t</w:delText>
          </w:r>
        </w:del>
        <w:del w:id="667" w:author="William Lamb" w:date="2017-11-10T12:40:00Z">
          <w:r w:rsidR="00F21024" w:rsidDel="003B1C6F">
            <w:rPr>
              <w:lang w:val="en-US"/>
            </w:rPr>
            <w:delText xml:space="preserve">, </w:delText>
          </w:r>
        </w:del>
      </w:ins>
      <w:ins w:id="668" w:author="Felix Creutzig" w:date="2017-11-09T13:28:00Z">
        <w:del w:id="669" w:author="William Lamb" w:date="2017-11-10T11:52:00Z">
          <w:r w:rsidR="00F21024" w:rsidDel="00B0233C">
            <w:rPr>
              <w:lang w:val="en-US"/>
            </w:rPr>
            <w:delText>and</w:delText>
          </w:r>
        </w:del>
        <w:del w:id="670" w:author="William Lamb" w:date="2017-11-10T09:58:00Z">
          <w:r w:rsidR="00F21024" w:rsidDel="00E51F0C">
            <w:rPr>
              <w:lang w:val="en-US"/>
            </w:rPr>
            <w:delText xml:space="preserve"> </w:delText>
          </w:r>
        </w:del>
      </w:ins>
      <w:ins w:id="671" w:author="Felix Creutzig" w:date="2017-11-09T13:27:00Z">
        <w:del w:id="672" w:author="William Lamb" w:date="2017-11-10T11:52:00Z">
          <w:r w:rsidR="00F21024" w:rsidDel="00B0233C">
            <w:rPr>
              <w:lang w:val="en-US"/>
            </w:rPr>
            <w:delText xml:space="preserve"> as </w:delText>
          </w:r>
        </w:del>
        <w:del w:id="673" w:author="William Lamb" w:date="2017-11-10T12:40:00Z">
          <w:r w:rsidR="00F21024" w:rsidDel="003B1C6F">
            <w:rPr>
              <w:lang w:val="en-US"/>
            </w:rPr>
            <w:delText xml:space="preserve">even </w:delText>
          </w:r>
        </w:del>
        <w:del w:id="674" w:author="William Lamb" w:date="2017-11-10T11:52:00Z">
          <w:r w:rsidR="00F21024" w:rsidDel="00B0233C">
            <w:rPr>
              <w:lang w:val="en-US"/>
            </w:rPr>
            <w:delText xml:space="preserve">the </w:delText>
          </w:r>
        </w:del>
        <w:del w:id="675" w:author="William Lamb" w:date="2017-11-10T12:40:00Z">
          <w:r w:rsidR="00F21024" w:rsidDel="003B1C6F">
            <w:rPr>
              <w:lang w:val="en-US"/>
            </w:rPr>
            <w:delText xml:space="preserve">supply-side </w:delText>
          </w:r>
        </w:del>
        <w:del w:id="676" w:author="William Lamb" w:date="2017-11-10T11:52:00Z">
          <w:r w:rsidR="00F21024" w:rsidDel="00B0233C">
            <w:rPr>
              <w:lang w:val="en-US"/>
            </w:rPr>
            <w:delText xml:space="preserve">aspects are often located </w:delText>
          </w:r>
        </w:del>
        <w:del w:id="677" w:author="William Lamb" w:date="2017-11-10T12:40:00Z">
          <w:r w:rsidR="00F21024" w:rsidDel="003B1C6F">
            <w:rPr>
              <w:lang w:val="en-US"/>
            </w:rPr>
            <w:delText>within or close to city boundaries.</w:delText>
          </w:r>
        </w:del>
        <w:r w:rsidR="00F21024">
          <w:rPr>
            <w:lang w:val="en-US"/>
          </w:rPr>
          <w:t xml:space="preserve"> </w:t>
        </w:r>
      </w:ins>
    </w:p>
    <w:p w14:paraId="0A2FF052" w14:textId="35420E0C" w:rsidR="004523A9" w:rsidRDefault="0063586E" w:rsidP="004523A9">
      <w:pPr>
        <w:rPr>
          <w:ins w:id="678" w:author="William Lamb" w:date="2017-10-24T13:03:00Z"/>
          <w:lang w:val="en-US"/>
        </w:rPr>
      </w:pPr>
      <w:del w:id="679" w:author="William Lamb" w:date="2017-10-13T15:55:00Z">
        <w:r w:rsidDel="00B029EF">
          <w:rPr>
            <w:lang w:val="en-US"/>
          </w:rPr>
          <w:delText xml:space="preserve">. </w:delText>
        </w:r>
      </w:del>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del w:id="680" w:author="William Lamb" w:date="2017-11-02T10:52:00Z">
        <w:r w:rsidDel="00B36BFA">
          <w:rPr>
            <w:lang w:val="en-US"/>
          </w:rPr>
          <w:delText xml:space="preserve"> (Fig</w:delText>
        </w:r>
        <w:r w:rsidR="00ED7024" w:rsidDel="00B36BFA">
          <w:rPr>
            <w:lang w:val="en-US"/>
          </w:rPr>
          <w:delText>ure</w:delText>
        </w:r>
        <w:r w:rsidDel="00B36BFA">
          <w:rPr>
            <w:lang w:val="en-US"/>
          </w:rPr>
          <w:delText xml:space="preserve"> </w:delText>
        </w:r>
      </w:del>
      <w:del w:id="681" w:author="William Lamb" w:date="2017-10-24T13:05:00Z">
        <w:r w:rsidR="001F507A" w:rsidDel="00254F5C">
          <w:rPr>
            <w:lang w:val="en-US"/>
          </w:rPr>
          <w:delText>1</w:delText>
        </w:r>
      </w:del>
      <w:del w:id="682" w:author="William Lamb" w:date="2017-11-02T10:52:00Z">
        <w:r w:rsidDel="00B36BFA">
          <w:rPr>
            <w:lang w:val="en-US"/>
          </w:rPr>
          <w:delText>)</w:delText>
        </w:r>
      </w:del>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683" w:author="William Lamb" w:date="2017-10-24T13:03:00Z"/>
          <w:lang w:val="en-GB"/>
        </w:rPr>
      </w:pPr>
      <w:ins w:id="684" w:author="William Lamb" w:date="2017-10-24T13:03:00Z">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6144565D" w:rsidR="00D71641" w:rsidRPr="00A015E2" w:rsidRDefault="00D71641" w:rsidP="00D71641">
      <w:pPr>
        <w:pStyle w:val="Caption"/>
        <w:rPr>
          <w:ins w:id="685" w:author="William Lamb" w:date="2017-10-24T13:03:00Z"/>
          <w:rFonts w:asciiTheme="majorHAnsi" w:eastAsiaTheme="majorEastAsia" w:hAnsiTheme="majorHAnsi" w:cstheme="majorBidi"/>
          <w:color w:val="365F91" w:themeColor="accent1" w:themeShade="BF"/>
          <w:sz w:val="32"/>
          <w:szCs w:val="32"/>
          <w:lang w:val="en-GB"/>
          <w:rPrChange w:id="686" w:author="William Lamb" w:date="2017-11-03T10:36:00Z">
            <w:rPr>
              <w:ins w:id="687" w:author="William Lamb" w:date="2017-10-24T13:03:00Z"/>
              <w:rFonts w:asciiTheme="majorHAnsi" w:eastAsiaTheme="majorEastAsia" w:hAnsiTheme="majorHAnsi" w:cstheme="majorBidi"/>
              <w:color w:val="365F91" w:themeColor="accent1" w:themeShade="BF"/>
              <w:sz w:val="32"/>
              <w:szCs w:val="32"/>
              <w:lang w:val="en-US"/>
            </w:rPr>
          </w:rPrChange>
        </w:rPr>
      </w:pPr>
      <w:ins w:id="688"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xml:space="preserve">: Scope </w:t>
        </w:r>
      </w:ins>
      <w:ins w:id="689" w:author="William Lamb" w:date="2017-11-03T10:29:00Z">
        <w:r w:rsidR="00A015E2">
          <w:rPr>
            <w:b/>
            <w:sz w:val="20"/>
            <w:szCs w:val="20"/>
            <w:lang w:val="en-GB"/>
          </w:rPr>
          <w:t xml:space="preserve">and time-scales </w:t>
        </w:r>
      </w:ins>
      <w:ins w:id="690" w:author="William Lamb" w:date="2017-10-24T13:03:00Z">
        <w:r w:rsidRPr="00ED7024">
          <w:rPr>
            <w:b/>
            <w:sz w:val="20"/>
            <w:szCs w:val="20"/>
            <w:lang w:val="en-GB"/>
          </w:rPr>
          <w:t>of the urban mitigation literature</w:t>
        </w:r>
      </w:ins>
      <w:ins w:id="691" w:author="William Lamb" w:date="2017-10-24T14:11:00Z">
        <w:r w:rsidR="005168BA">
          <w:rPr>
            <w:b/>
            <w:sz w:val="20"/>
            <w:szCs w:val="20"/>
            <w:lang w:val="en-GB"/>
          </w:rPr>
          <w:t xml:space="preserve"> assessed</w:t>
        </w:r>
      </w:ins>
      <w:ins w:id="692"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ins>
      <w:ins w:id="693" w:author="William Lamb" w:date="2017-11-03T10:37:00Z">
        <w:r w:rsidR="00A015E2">
          <w:rPr>
            <w:sz w:val="20"/>
            <w:szCs w:val="20"/>
            <w:lang w:val="en-GB"/>
          </w:rPr>
          <w:t xml:space="preserve"> and industry</w:t>
        </w:r>
      </w:ins>
      <w:ins w:id="694" w:author="William Lamb" w:date="2017-10-24T13:03:00Z">
        <w:r>
          <w:rPr>
            <w:sz w:val="20"/>
            <w:szCs w:val="20"/>
            <w:lang w:val="en-GB"/>
          </w:rPr>
          <w:t>, nor a broader set of</w:t>
        </w:r>
      </w:ins>
      <w:ins w:id="695" w:author="William Lamb" w:date="2017-10-24T13:04:00Z">
        <w:r w:rsidR="00254F5C">
          <w:rPr>
            <w:sz w:val="20"/>
            <w:szCs w:val="20"/>
            <w:lang w:val="en-GB"/>
          </w:rPr>
          <w:t xml:space="preserve"> provisioning</w:t>
        </w:r>
      </w:ins>
      <w:ins w:id="696" w:author="William Lamb" w:date="2017-10-24T13:03:00Z">
        <w:r>
          <w:rPr>
            <w:sz w:val="20"/>
            <w:szCs w:val="20"/>
            <w:lang w:val="en-GB"/>
          </w:rPr>
          <w:t xml:space="preserve"> infrastructures and services </w:t>
        </w:r>
      </w:ins>
      <w:ins w:id="697" w:author="William Lamb" w:date="2017-10-24T13:04:00Z">
        <w:r w:rsidR="00254F5C">
          <w:rPr>
            <w:sz w:val="20"/>
            <w:szCs w:val="20"/>
            <w:lang w:val="en-GB"/>
          </w:rPr>
          <w:t xml:space="preserve">(e.g. healthcare access, green spaces) </w:t>
        </w:r>
      </w:ins>
      <w:ins w:id="698" w:author="William Lamb" w:date="2017-10-24T13:03:00Z">
        <w:r>
          <w:rPr>
            <w:sz w:val="20"/>
            <w:szCs w:val="20"/>
            <w:lang w:val="en-GB"/>
          </w:rPr>
          <w:t xml:space="preserve">are </w:t>
        </w:r>
      </w:ins>
      <w:ins w:id="699" w:author="William Lamb" w:date="2017-11-03T10:37:00Z">
        <w:r w:rsidR="00A015E2">
          <w:rPr>
            <w:sz w:val="20"/>
            <w:szCs w:val="20"/>
            <w:lang w:val="en-GB"/>
          </w:rPr>
          <w:t>captured in</w:t>
        </w:r>
      </w:ins>
      <w:ins w:id="700" w:author="William Lamb" w:date="2017-10-24T13:03:00Z">
        <w:r>
          <w:rPr>
            <w:sz w:val="20"/>
            <w:szCs w:val="20"/>
            <w:lang w:val="en-GB"/>
          </w:rPr>
          <w:t xml:space="preserve"> the scope</w:t>
        </w:r>
      </w:ins>
      <w:ins w:id="701" w:author="William Lamb" w:date="2017-10-24T14:11:00Z">
        <w:r w:rsidR="005168BA">
          <w:rPr>
            <w:sz w:val="20"/>
            <w:szCs w:val="20"/>
            <w:lang w:val="en-GB"/>
          </w:rPr>
          <w:t xml:space="preserve">. </w:t>
        </w:r>
      </w:ins>
      <w:ins w:id="702" w:author="William Lamb" w:date="2017-11-03T10:37:00Z">
        <w:r w:rsidR="00A015E2">
          <w:rPr>
            <w:sz w:val="20"/>
            <w:szCs w:val="20"/>
            <w:lang w:val="en-GB"/>
          </w:rPr>
          <w:t xml:space="preserve">We do not included these as </w:t>
        </w:r>
      </w:ins>
      <w:ins w:id="703" w:author="William Lamb" w:date="2017-10-24T13:03:00Z">
        <w:r>
          <w:rPr>
            <w:sz w:val="20"/>
            <w:szCs w:val="20"/>
            <w:lang w:val="en-GB"/>
          </w:rPr>
          <w:t>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704" w:author="William Lamb" w:date="2017-10-24T13:03:00Z"/>
          <w:lang w:val="en-US"/>
        </w:rPr>
      </w:pPr>
    </w:p>
    <w:p w14:paraId="73E99D48" w14:textId="22103376" w:rsidR="004523A9" w:rsidRDefault="0063586E" w:rsidP="0063586E">
      <w:pPr>
        <w:rPr>
          <w:lang w:val="en-US"/>
        </w:rPr>
      </w:pPr>
      <w:r>
        <w:rPr>
          <w:lang w:val="en-US"/>
        </w:rPr>
        <w:t>In the short-term</w:t>
      </w:r>
      <w:ins w:id="705" w:author="William Lamb" w:date="2017-11-02T10:49:00Z">
        <w:r w:rsidR="00B36BFA">
          <w:rPr>
            <w:lang w:val="en-US"/>
          </w:rPr>
          <w:t xml:space="preserve"> (present-2025)</w:t>
        </w:r>
      </w:ins>
      <w:r>
        <w:rPr>
          <w:lang w:val="en-US"/>
        </w:rPr>
        <w:t>, lifestyle and behavioral options can contribute</w:t>
      </w:r>
      <w:ins w:id="706" w:author="William Lamb" w:date="2017-11-10T12:40:00Z">
        <w:r w:rsidR="003B1C6F">
          <w:rPr>
            <w:lang w:val="en-US"/>
          </w:rPr>
          <w:t xml:space="preserve"> the</w:t>
        </w:r>
      </w:ins>
      <w:r>
        <w:rPr>
          <w:lang w:val="en-US"/>
        </w:rPr>
        <w:t xml:space="preserv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C9732A">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3,28\u201331]", "plainTextFormattedCitation" : "[23,28\u201331]", "previouslyFormattedCitation" : "[23,28\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C9732A" w:rsidRPr="00C9732A">
        <w:rPr>
          <w:rFonts w:ascii="Calibri" w:hAnsi="Calibri" w:cs="Calibri"/>
          <w:noProof/>
          <w:szCs w:val="24"/>
          <w:lang w:val="en-GB"/>
        </w:rPr>
        <w:t>[23,28–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C9732A">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C9732A">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C9732A">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7]", "plainTextFormattedCitation" : "[27]", "previouslyFormattedCitation" : "[27]" }, "properties" : { "formattedCitation" : "[19]", "noteIndex" : 0, "plainCitation" : "[19]"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27]</w:t>
      </w:r>
      <w:r w:rsidR="00D531A8">
        <w:rPr>
          <w:lang w:val="en-US"/>
        </w:rPr>
        <w:fldChar w:fldCharType="end"/>
      </w:r>
      <w:r>
        <w:rPr>
          <w:lang w:val="en-US"/>
        </w:rPr>
        <w:t>.</w:t>
      </w:r>
    </w:p>
    <w:p w14:paraId="5AC21C16" w14:textId="1DFF9AC7" w:rsidR="00254F5C" w:rsidRDefault="004523A9" w:rsidP="0037617C">
      <w:pPr>
        <w:rPr>
          <w:ins w:id="707" w:author="William Lamb" w:date="2017-10-24T13:06:00Z"/>
          <w:lang w:val="en-US"/>
        </w:rPr>
      </w:pPr>
      <w:r>
        <w:rPr>
          <w:lang w:val="en-US"/>
        </w:rPr>
        <w:t>The middle</w:t>
      </w:r>
      <w:ins w:id="708" w:author="Radhika Khosla" w:date="2017-11-08T15:56:00Z">
        <w:r w:rsidR="00713DD6">
          <w:rPr>
            <w:lang w:val="en-US"/>
          </w:rPr>
          <w:t>-</w:t>
        </w:r>
      </w:ins>
      <w:r>
        <w:rPr>
          <w:lang w:val="en-US"/>
        </w:rPr>
        <w:t xml:space="preserve"> </w:t>
      </w:r>
      <w:ins w:id="709" w:author="William Lamb" w:date="2017-11-02T10:49:00Z">
        <w:r w:rsidR="00B36BFA">
          <w:rPr>
            <w:lang w:val="en-US"/>
          </w:rPr>
          <w:t xml:space="preserve">(2025-2050) </w:t>
        </w:r>
      </w:ins>
      <w:r>
        <w:rPr>
          <w:lang w:val="en-US"/>
        </w:rPr>
        <w:t xml:space="preserve">and long-term </w:t>
      </w:r>
      <w:ins w:id="710" w:author="William Lamb" w:date="2017-11-02T10:49:00Z">
        <w:r w:rsidR="00B36BFA">
          <w:rPr>
            <w:lang w:val="en-US"/>
          </w:rPr>
          <w:t xml:space="preserve">(to 2100) </w:t>
        </w:r>
      </w:ins>
      <w:r>
        <w:rPr>
          <w:lang w:val="en-US"/>
        </w:rPr>
        <w:t xml:space="preserve">is dominated by capital and infrastructure stocks </w:t>
      </w:r>
      <w:r w:rsidR="006B0846">
        <w:rPr>
          <w:lang w:val="en-US"/>
        </w:rPr>
        <w:fldChar w:fldCharType="begin" w:fldLock="1"/>
      </w:r>
      <w:r w:rsidR="00C9732A">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C9732A" w:rsidRPr="00C9732A">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ins w:id="711" w:author="Radhika Khosla" w:date="2017-11-08T15:56:00Z">
        <w:r w:rsidR="00E81050">
          <w:rPr>
            <w:lang w:val="en-US"/>
          </w:rPr>
          <w:t xml:space="preserve"> starting</w:t>
        </w:r>
      </w:ins>
      <w:r>
        <w:rPr>
          <w:lang w:val="en-US"/>
        </w:rPr>
        <w:t xml:space="preserve"> in 5-10 years. </w:t>
      </w:r>
      <w:r w:rsidR="0037617C">
        <w:rPr>
          <w:lang w:val="en-US"/>
        </w:rPr>
        <w:t>Similarly, the</w:t>
      </w:r>
      <w:ins w:id="712"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713" w:author="William Lamb" w:date="2017-10-09T15:09:00Z">
        <w:r w:rsidR="0037617C" w:rsidDel="007547A0">
          <w:rPr>
            <w:lang w:val="en-US"/>
          </w:rPr>
          <w:delText xml:space="preserve">needs to </w:delText>
        </w:r>
      </w:del>
      <w:ins w:id="714"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715" w:author="William Lamb" w:date="2017-10-09T15:09:00Z">
        <w:r w:rsidR="007547A0">
          <w:rPr>
            <w:lang w:val="en-US"/>
          </w:rPr>
          <w:t>with</w:t>
        </w:r>
      </w:ins>
      <w:r w:rsidR="0037617C">
        <w:rPr>
          <w:lang w:val="en-US"/>
        </w:rPr>
        <w:t>in 20-40 years</w:t>
      </w:r>
      <w:ins w:id="716" w:author="Radhika Khosla" w:date="2017-10-30T15:35:00Z">
        <w:r w:rsidR="005D20A1">
          <w:rPr>
            <w:lang w:val="en-US"/>
          </w:rPr>
          <w:t xml:space="preserve"> – making them immediate term decisions with long term implications</w:t>
        </w:r>
      </w:ins>
      <w:r w:rsidR="0037617C">
        <w:rPr>
          <w:lang w:val="en-US"/>
        </w:rPr>
        <w:t xml:space="preserve">. </w:t>
      </w:r>
    </w:p>
    <w:p w14:paraId="46C76311" w14:textId="545C5291" w:rsidR="006B0846" w:rsidRDefault="00254F5C" w:rsidP="00E635DD">
      <w:pPr>
        <w:rPr>
          <w:ins w:id="717" w:author="William Lamb" w:date="2017-10-23T16:30:00Z"/>
          <w:lang w:val="en-US"/>
        </w:rPr>
      </w:pPr>
      <w:ins w:id="718" w:author="William Lamb" w:date="2017-10-24T13:08:00Z">
        <w:r>
          <w:rPr>
            <w:lang w:val="en-US"/>
          </w:rPr>
          <w:t>With the</w:t>
        </w:r>
      </w:ins>
      <w:ins w:id="719" w:author="William Lamb" w:date="2017-10-24T13:07:00Z">
        <w:r>
          <w:rPr>
            <w:lang w:val="en-US"/>
          </w:rPr>
          <w:t xml:space="preserve"> efficient use of building</w:t>
        </w:r>
      </w:ins>
      <w:ins w:id="720" w:author="William Lamb" w:date="2017-10-24T13:09:00Z">
        <w:r>
          <w:rPr>
            <w:lang w:val="en-US"/>
          </w:rPr>
          <w:t xml:space="preserve">s and city space, underpinned by active travel and public transportation, </w:t>
        </w:r>
      </w:ins>
      <w:del w:id="721"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722" w:author="William Lamb" w:date="2017-10-24T13:10:00Z">
        <w:r>
          <w:rPr>
            <w:lang w:val="en-US"/>
          </w:rPr>
          <w:t>emerge</w:t>
        </w:r>
      </w:ins>
      <w:ins w:id="723" w:author="William Lamb" w:date="2017-10-24T13:11:00Z">
        <w:r>
          <w:rPr>
            <w:lang w:val="en-US"/>
          </w:rPr>
          <w:t>, driving cities towards</w:t>
        </w:r>
      </w:ins>
      <w:del w:id="724" w:author="William Lamb" w:date="2017-10-24T13:10:00Z">
        <w:r w:rsidR="006B0846" w:rsidDel="00254F5C">
          <w:rPr>
            <w:lang w:val="en-US"/>
          </w:rPr>
          <w:delText>that will</w:delText>
        </w:r>
        <w:r w:rsidR="0037617C" w:rsidDel="00254F5C">
          <w:rPr>
            <w:lang w:val="en-US"/>
          </w:rPr>
          <w:delText xml:space="preserve"> enable </w:delText>
        </w:r>
      </w:del>
      <w:del w:id="725" w:author="William Lamb" w:date="2017-10-24T13:11:00Z">
        <w:r w:rsidR="0037617C" w:rsidDel="00254F5C">
          <w:rPr>
            <w:lang w:val="en-US"/>
          </w:rPr>
          <w:delText>the realization of</w:delText>
        </w:r>
      </w:del>
      <w:r w:rsidR="0037617C">
        <w:rPr>
          <w:lang w:val="en-US"/>
        </w:rPr>
        <w:t xml:space="preserve"> low-carbon compact urban form</w:t>
      </w:r>
      <w:ins w:id="726" w:author="William Lamb" w:date="2017-10-24T13:10:00Z">
        <w:r>
          <w:rPr>
            <w:lang w:val="en-US"/>
          </w:rPr>
          <w:t>s</w:t>
        </w:r>
      </w:ins>
      <w:r w:rsidR="0037617C">
        <w:rPr>
          <w:lang w:val="en-US"/>
        </w:rPr>
        <w:t xml:space="preserve"> towards the end of this century.</w:t>
      </w:r>
      <w:r w:rsidR="006B0846">
        <w:rPr>
          <w:lang w:val="en-US"/>
        </w:rPr>
        <w:t xml:space="preserve"> </w:t>
      </w:r>
      <w:ins w:id="727" w:author="William Lamb" w:date="2017-11-02T10:51:00Z">
        <w:r w:rsidR="00B36BFA">
          <w:rPr>
            <w:lang w:val="en-US"/>
          </w:rPr>
          <w:t xml:space="preserve">Thus </w:t>
        </w:r>
      </w:ins>
      <w:ins w:id="728" w:author="William Lamb" w:date="2017-11-10T12:43:00Z">
        <w:r w:rsidR="003B1C6F">
          <w:rPr>
            <w:lang w:val="en-US"/>
          </w:rPr>
          <w:t>the “</w:t>
        </w:r>
      </w:ins>
      <w:ins w:id="729" w:author="William Lamb" w:date="2017-11-02T10:51:00Z">
        <w:r w:rsidR="00B36BFA">
          <w:rPr>
            <w:lang w:val="en-US"/>
          </w:rPr>
          <w:t>urban form</w:t>
        </w:r>
      </w:ins>
      <w:ins w:id="730" w:author="William Lamb" w:date="2017-11-10T12:44:00Z">
        <w:r w:rsidR="003B1C6F">
          <w:rPr>
            <w:lang w:val="en-US"/>
          </w:rPr>
          <w:t>” domain</w:t>
        </w:r>
      </w:ins>
      <w:ins w:id="731" w:author="William Lamb" w:date="2017-11-02T10:51:00Z">
        <w:r w:rsidR="00B36BFA">
          <w:rPr>
            <w:lang w:val="en-US"/>
          </w:rPr>
          <w:t xml:space="preserve"> captures aspects of both transport and buildings</w:t>
        </w:r>
      </w:ins>
      <w:ins w:id="732" w:author="William Lamb" w:date="2017-11-02T10:52:00Z">
        <w:r w:rsidR="00B36BFA">
          <w:rPr>
            <w:lang w:val="en-US"/>
          </w:rPr>
          <w:t>,</w:t>
        </w:r>
      </w:ins>
      <w:ins w:id="733" w:author="Felix Creutzig" w:date="2017-11-09T13:16:00Z">
        <w:r w:rsidR="00235ABB">
          <w:rPr>
            <w:lang w:val="en-US"/>
          </w:rPr>
          <w:t xml:space="preserve"> and emerges from specific transport and building interventions,</w:t>
        </w:r>
      </w:ins>
      <w:ins w:id="734" w:author="William Lamb" w:date="2017-11-02T10:51:00Z">
        <w:r w:rsidR="00B36BFA">
          <w:rPr>
            <w:lang w:val="en-US"/>
          </w:rPr>
          <w:t xml:space="preserve"> but is distinct in addressing layout and wider systemic effect at larger spatial scales. </w:t>
        </w:r>
      </w:ins>
      <w:ins w:id="735" w:author="Felix Creutzig" w:date="2017-11-09T13:23:00Z">
        <w:r w:rsidR="00E635DD">
          <w:rPr>
            <w:lang w:val="en-US"/>
          </w:rPr>
          <w:t>Urban form also emphasizes the close entanglement of the transport and building system</w:t>
        </w:r>
      </w:ins>
      <w:ins w:id="736" w:author="William Lamb" w:date="2017-11-10T12:45:00Z">
        <w:r w:rsidR="003B1C6F">
          <w:rPr>
            <w:lang w:val="en-US"/>
          </w:rPr>
          <w:t>s</w:t>
        </w:r>
      </w:ins>
      <w:ins w:id="737" w:author="Felix Creutzig" w:date="2017-11-09T13:23:00Z">
        <w:del w:id="738" w:author="William Lamb" w:date="2017-11-10T12:44:00Z">
          <w:r w:rsidR="00E635DD" w:rsidDel="003B1C6F">
            <w:rPr>
              <w:lang w:val="en-US"/>
            </w:rPr>
            <w:delText>.</w:delText>
          </w:r>
        </w:del>
      </w:ins>
      <w:ins w:id="739" w:author="William Lamb" w:date="2017-11-10T12:44:00Z">
        <w:r w:rsidR="003B1C6F">
          <w:rPr>
            <w:lang w:val="en-US"/>
          </w:rPr>
          <w:t>, for instance through</w:t>
        </w:r>
      </w:ins>
      <w:ins w:id="740" w:author="William Lamb" w:date="2017-11-10T12:45:00Z">
        <w:r w:rsidR="003B1C6F">
          <w:rPr>
            <w:lang w:val="en-US"/>
          </w:rPr>
          <w:t xml:space="preserve"> </w:t>
        </w:r>
      </w:ins>
      <w:ins w:id="741" w:author="Felix Creutzig" w:date="2017-11-09T13:23:00Z">
        <w:del w:id="742" w:author="William Lamb" w:date="2017-11-10T12:45:00Z">
          <w:r w:rsidR="00E635DD" w:rsidDel="003B1C6F">
            <w:rPr>
              <w:lang w:val="en-US"/>
            </w:rPr>
            <w:delText xml:space="preserve"> For example, </w:delText>
          </w:r>
        </w:del>
      </w:ins>
      <w:del w:id="743" w:author="Felix Creutzig" w:date="2017-11-09T13:23:00Z">
        <w:r w:rsidR="008927A2" w:rsidDel="00E635DD">
          <w:rPr>
            <w:lang w:val="en-US"/>
          </w:rPr>
          <w:delText xml:space="preserve">Both empirical and analytical urban economic literature emphasize the role of </w:delText>
        </w:r>
      </w:del>
      <w:r w:rsidR="008927A2">
        <w:rPr>
          <w:lang w:val="en-US"/>
        </w:rPr>
        <w:t>fuel prices</w:t>
      </w:r>
      <w:ins w:id="744" w:author="William Lamb" w:date="2017-11-10T12:45:00Z">
        <w:r w:rsidR="003B1C6F">
          <w:rPr>
            <w:lang w:val="en-US"/>
          </w:rPr>
          <w:t>, which shape</w:t>
        </w:r>
      </w:ins>
      <w:del w:id="745" w:author="William Lamb" w:date="2017-11-10T12:45:00Z">
        <w:r w:rsidR="008927A2" w:rsidDel="003B1C6F">
          <w:rPr>
            <w:lang w:val="en-US"/>
          </w:rPr>
          <w:delText xml:space="preserve"> </w:delText>
        </w:r>
      </w:del>
      <w:del w:id="746" w:author="Felix Creutzig" w:date="2017-11-09T13:23:00Z">
        <w:r w:rsidR="008927A2" w:rsidDel="00E635DD">
          <w:rPr>
            <w:lang w:val="en-US"/>
          </w:rPr>
          <w:delText xml:space="preserve">in </w:delText>
        </w:r>
      </w:del>
      <w:del w:id="747" w:author="William Lamb" w:date="2017-11-10T12:45:00Z">
        <w:r w:rsidR="008927A2" w:rsidDel="003B1C6F">
          <w:rPr>
            <w:lang w:val="en-US"/>
          </w:rPr>
          <w:delText>shaping urban form</w:delText>
        </w:r>
      </w:del>
      <w:ins w:id="748" w:author="Felix Creutzig" w:date="2017-11-09T13:23:00Z">
        <w:del w:id="749" w:author="William Lamb" w:date="2017-11-10T12:45:00Z">
          <w:r w:rsidR="00E635DD" w:rsidDel="003B1C6F">
            <w:rPr>
              <w:lang w:val="en-US"/>
            </w:rPr>
            <w:delText>,</w:delText>
          </w:r>
        </w:del>
      </w:ins>
      <w:ins w:id="750" w:author="William Lamb" w:date="2017-11-10T12:45:00Z">
        <w:r w:rsidR="003B1C6F">
          <w:rPr>
            <w:lang w:val="en-US"/>
          </w:rPr>
          <w:t xml:space="preserve"> street layouts,</w:t>
        </w:r>
      </w:ins>
      <w:ins w:id="751" w:author="Felix Creutzig" w:date="2017-11-09T13:23:00Z">
        <w:r w:rsidR="00E635DD">
          <w:rPr>
            <w:lang w:val="en-US"/>
          </w:rPr>
          <w:t xml:space="preserve"> building heights and floor spaces,</w:t>
        </w:r>
      </w:ins>
      <w:r w:rsidR="008927A2">
        <w:rPr>
          <w:lang w:val="en-US"/>
        </w:rPr>
        <w:t xml:space="preserve"> and </w:t>
      </w:r>
      <w:r w:rsidR="004655EB">
        <w:rPr>
          <w:lang w:val="en-US"/>
        </w:rPr>
        <w:t xml:space="preserve">the balance of different transport systems </w:t>
      </w:r>
      <w:r w:rsidR="004655EB">
        <w:rPr>
          <w:lang w:val="en-US"/>
        </w:rPr>
        <w:fldChar w:fldCharType="begin" w:fldLock="1"/>
      </w:r>
      <w:r w:rsidR="00C9732A">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8\u201340]", "plainTextFormattedCitation" : "[38\u201340]", "previouslyFormattedCitation" : "[38\u201340]" }, "properties" : { "formattedCitation" : "[13,31,32]", "noteIndex" : 0, "plainCitation" : "[13,31,32]" }, "schema" : "https://github.com/citation-style-language/schema/raw/master/csl-citation.json" }</w:instrText>
      </w:r>
      <w:r w:rsidR="004655EB">
        <w:rPr>
          <w:lang w:val="en-US"/>
        </w:rPr>
        <w:fldChar w:fldCharType="separate"/>
      </w:r>
      <w:r w:rsidR="00C9732A" w:rsidRPr="00C9732A">
        <w:rPr>
          <w:rFonts w:ascii="Calibri" w:hAnsi="Calibri" w:cs="Calibri"/>
          <w:noProof/>
          <w:lang w:val="en-US"/>
        </w:rPr>
        <w:t>[38–40]</w:t>
      </w:r>
      <w:r w:rsidR="004655EB">
        <w:rPr>
          <w:lang w:val="en-US"/>
        </w:rPr>
        <w:fldChar w:fldCharType="end"/>
      </w:r>
      <w:r w:rsidR="004655EB">
        <w:rPr>
          <w:lang w:val="en-US"/>
        </w:rPr>
        <w:t>.</w:t>
      </w:r>
      <w:ins w:id="752" w:author="William Lamb" w:date="2017-11-02T10:50:00Z">
        <w:r w:rsidR="00B36BFA">
          <w:rPr>
            <w:lang w:val="en-US"/>
          </w:rPr>
          <w:t xml:space="preserve"> </w:t>
        </w:r>
      </w:ins>
    </w:p>
    <w:p w14:paraId="227466FE" w14:textId="6516D255" w:rsidR="0005261B" w:rsidRDefault="000A52DE">
      <w:pPr>
        <w:pStyle w:val="Heading2"/>
        <w:rPr>
          <w:lang w:val="en-US"/>
        </w:rPr>
        <w:pPrChange w:id="753" w:author="William Lamb" w:date="2017-10-23T16:30:00Z">
          <w:pPr/>
        </w:pPrChange>
      </w:pPr>
      <w:ins w:id="754" w:author="William Lamb" w:date="2017-10-23T16:30:00Z">
        <w:r>
          <w:rPr>
            <w:lang w:val="en-US"/>
          </w:rPr>
          <w:t xml:space="preserve">Literature search, </w:t>
        </w:r>
      </w:ins>
      <w:ins w:id="755" w:author="William Lamb" w:date="2017-11-02T16:34:00Z">
        <w:r w:rsidR="00953310">
          <w:rPr>
            <w:lang w:val="en-US"/>
          </w:rPr>
          <w:t xml:space="preserve">automated content analysis </w:t>
        </w:r>
      </w:ins>
      <w:ins w:id="756" w:author="William Lamb" w:date="2017-10-24T14:01:00Z">
        <w:r>
          <w:rPr>
            <w:lang w:val="en-US"/>
          </w:rPr>
          <w:t>and scientometric analysis</w:t>
        </w:r>
      </w:ins>
    </w:p>
    <w:p w14:paraId="1C10A87B" w14:textId="36C78C67" w:rsidR="0005261B" w:rsidRDefault="00CB6E15">
      <w:pPr>
        <w:rPr>
          <w:ins w:id="757" w:author="William Lamb" w:date="2017-10-23T16:34:00Z"/>
          <w:lang w:val="en-US"/>
        </w:rPr>
      </w:pPr>
      <w:r>
        <w:rPr>
          <w:lang w:val="en-US"/>
        </w:rPr>
        <w:t xml:space="preserve">To </w:t>
      </w:r>
      <w:del w:id="758"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759" w:author="William Lamb" w:date="2017-10-09T15:35:00Z">
        <w:r w:rsidR="000117CE">
          <w:rPr>
            <w:lang w:val="en-US"/>
          </w:rPr>
          <w:t xml:space="preserve">. </w:t>
        </w:r>
      </w:ins>
      <w:ins w:id="760" w:author="William Lamb" w:date="2017-10-09T15:37:00Z">
        <w:r w:rsidR="000117CE">
          <w:rPr>
            <w:lang w:val="en-US"/>
          </w:rPr>
          <w:t>This includes specific combinations of keywords for each domain (e.g. “</w:t>
        </w:r>
      </w:ins>
      <w:ins w:id="761" w:author="William Lamb" w:date="2017-10-09T15:41:00Z">
        <w:r w:rsidR="000117CE">
          <w:rPr>
            <w:lang w:val="en-US"/>
          </w:rPr>
          <w:t>bicycle infrastructure provisioning</w:t>
        </w:r>
      </w:ins>
      <w:ins w:id="762" w:author="William Lamb" w:date="2017-10-09T15:37:00Z">
        <w:r w:rsidR="000117CE">
          <w:rPr>
            <w:lang w:val="en-US"/>
          </w:rPr>
          <w:t>”</w:t>
        </w:r>
      </w:ins>
      <w:ins w:id="763" w:author="William Lamb" w:date="2017-10-09T15:38:00Z">
        <w:r w:rsidR="000117CE">
          <w:rPr>
            <w:lang w:val="en-US"/>
          </w:rPr>
          <w:t xml:space="preserve">), as well as more generic </w:t>
        </w:r>
      </w:ins>
      <w:ins w:id="764" w:author="William Lamb" w:date="2017-10-09T15:39:00Z">
        <w:r w:rsidR="000117CE">
          <w:rPr>
            <w:lang w:val="en-US"/>
          </w:rPr>
          <w:lastRenderedPageBreak/>
          <w:t>strings (“low-carbon transport”)</w:t>
        </w:r>
      </w:ins>
      <w:ins w:id="765" w:author="William Lamb" w:date="2017-10-09T15:41:00Z">
        <w:r w:rsidR="000117CE">
          <w:rPr>
            <w:lang w:val="en-US"/>
          </w:rPr>
          <w:t xml:space="preserve">. </w:t>
        </w:r>
      </w:ins>
      <w:ins w:id="766" w:author="William Lamb" w:date="2017-10-25T10:32:00Z">
        <w:r w:rsidR="005126F7">
          <w:rPr>
            <w:lang w:val="en-US"/>
          </w:rPr>
          <w:t xml:space="preserve">We </w:t>
        </w:r>
      </w:ins>
      <w:ins w:id="767" w:author="William Lamb" w:date="2017-11-02T10:54:00Z">
        <w:r w:rsidR="00B36BFA">
          <w:rPr>
            <w:lang w:val="en-US"/>
          </w:rPr>
          <w:t>aim</w:t>
        </w:r>
      </w:ins>
      <w:ins w:id="768" w:author="William Lamb" w:date="2017-10-25T10:32:00Z">
        <w:r w:rsidR="005126F7">
          <w:rPr>
            <w:lang w:val="en-US"/>
          </w:rPr>
          <w:t xml:space="preserve"> to identify </w:t>
        </w:r>
      </w:ins>
      <w:ins w:id="769" w:author="William Lamb" w:date="2017-11-02T10:54:00Z">
        <w:r w:rsidR="00B36BFA">
          <w:rPr>
            <w:lang w:val="en-US"/>
          </w:rPr>
          <w:t>mitigation-</w:t>
        </w:r>
      </w:ins>
      <w:ins w:id="770" w:author="William Lamb" w:date="2017-11-02T10:57:00Z">
        <w:r w:rsidR="00CD40F3">
          <w:rPr>
            <w:lang w:val="en-US"/>
          </w:rPr>
          <w:t>relevant</w:t>
        </w:r>
      </w:ins>
      <w:ins w:id="771" w:author="William Lamb" w:date="2017-11-02T10:54:00Z">
        <w:r w:rsidR="00B36BFA">
          <w:rPr>
            <w:lang w:val="en-US"/>
          </w:rPr>
          <w:t xml:space="preserve"> </w:t>
        </w:r>
      </w:ins>
      <w:ins w:id="772" w:author="William Lamb" w:date="2017-10-25T10:32:00Z">
        <w:r w:rsidR="005126F7">
          <w:rPr>
            <w:lang w:val="en-US"/>
          </w:rPr>
          <w:t>studies</w:t>
        </w:r>
      </w:ins>
      <w:ins w:id="773" w:author="William Lamb" w:date="2017-10-25T10:33:00Z">
        <w:r w:rsidR="005126F7">
          <w:rPr>
            <w:lang w:val="en-US"/>
          </w:rPr>
          <w:t xml:space="preserve"> as well as </w:t>
        </w:r>
      </w:ins>
      <w:ins w:id="774" w:author="William Lamb" w:date="2017-11-02T10:54:00Z">
        <w:r w:rsidR="00B36BFA">
          <w:rPr>
            <w:lang w:val="en-US"/>
          </w:rPr>
          <w:t>mitigation-</w:t>
        </w:r>
      </w:ins>
      <w:ins w:id="775" w:author="William Lamb" w:date="2017-11-02T10:57:00Z">
        <w:r w:rsidR="00CD40F3">
          <w:rPr>
            <w:lang w:val="en-US"/>
          </w:rPr>
          <w:t>focused</w:t>
        </w:r>
      </w:ins>
      <w:ins w:id="776" w:author="William Lamb" w:date="2017-11-02T10:54:00Z">
        <w:r w:rsidR="00B36BFA">
          <w:rPr>
            <w:lang w:val="en-US"/>
          </w:rPr>
          <w:t xml:space="preserve"> studies (i.e. </w:t>
        </w:r>
      </w:ins>
      <w:ins w:id="777" w:author="William Lamb" w:date="2017-11-02T10:57:00Z">
        <w:r w:rsidR="00CD40F3">
          <w:rPr>
            <w:lang w:val="en-US"/>
          </w:rPr>
          <w:t xml:space="preserve">papers </w:t>
        </w:r>
      </w:ins>
      <w:ins w:id="778" w:author="William Lamb" w:date="2017-11-02T10:55:00Z">
        <w:r w:rsidR="00B36BFA">
          <w:rPr>
            <w:lang w:val="en-US"/>
          </w:rPr>
          <w:t xml:space="preserve">on urban congestion </w:t>
        </w:r>
      </w:ins>
      <w:ins w:id="779" w:author="William Lamb" w:date="2017-11-02T10:57:00Z">
        <w:r w:rsidR="00CD40F3">
          <w:rPr>
            <w:lang w:val="en-US"/>
          </w:rPr>
          <w:t xml:space="preserve">policies </w:t>
        </w:r>
      </w:ins>
      <w:ins w:id="780" w:author="William Lamb" w:date="2017-10-25T10:33:00Z">
        <w:r w:rsidR="005126F7">
          <w:rPr>
            <w:lang w:val="en-US"/>
          </w:rPr>
          <w:t xml:space="preserve">that </w:t>
        </w:r>
      </w:ins>
      <w:ins w:id="781" w:author="William Lamb" w:date="2017-11-02T10:56:00Z">
        <w:r w:rsidR="00B36BFA">
          <w:rPr>
            <w:lang w:val="en-US"/>
          </w:rPr>
          <w:t xml:space="preserve">do </w:t>
        </w:r>
      </w:ins>
      <w:ins w:id="782" w:author="William Lamb" w:date="2017-10-25T10:34:00Z">
        <w:r w:rsidR="005126F7">
          <w:rPr>
            <w:lang w:val="en-US"/>
          </w:rPr>
          <w:t xml:space="preserve">not </w:t>
        </w:r>
      </w:ins>
      <w:ins w:id="783" w:author="William Lamb" w:date="2017-11-02T10:56:00Z">
        <w:r w:rsidR="00B36BFA">
          <w:rPr>
            <w:lang w:val="en-US"/>
          </w:rPr>
          <w:t xml:space="preserve">directly </w:t>
        </w:r>
      </w:ins>
      <w:ins w:id="784" w:author="William Lamb" w:date="2017-10-25T10:34:00Z">
        <w:r w:rsidR="005126F7">
          <w:rPr>
            <w:lang w:val="en-US"/>
          </w:rPr>
          <w:t xml:space="preserve">refer to </w:t>
        </w:r>
      </w:ins>
      <w:ins w:id="785" w:author="William Lamb" w:date="2017-11-02T10:56:00Z">
        <w:r w:rsidR="00CD40F3">
          <w:rPr>
            <w:lang w:val="en-US"/>
          </w:rPr>
          <w:t>emissions reductions</w:t>
        </w:r>
      </w:ins>
      <w:ins w:id="786" w:author="William Lamb" w:date="2017-11-02T10:57:00Z">
        <w:r w:rsidR="00CD40F3">
          <w:rPr>
            <w:lang w:val="en-US"/>
          </w:rPr>
          <w:t xml:space="preserve"> would be included</w:t>
        </w:r>
      </w:ins>
      <w:ins w:id="787" w:author="William Lamb" w:date="2017-11-02T10:56:00Z">
        <w:r w:rsidR="00CD40F3">
          <w:rPr>
            <w:lang w:val="en-US"/>
          </w:rPr>
          <w:t>)</w:t>
        </w:r>
      </w:ins>
      <w:ins w:id="788" w:author="William Lamb" w:date="2017-10-25T10:34:00Z">
        <w:r w:rsidR="005126F7">
          <w:rPr>
            <w:lang w:val="en-US"/>
          </w:rPr>
          <w:t>.</w:t>
        </w:r>
      </w:ins>
      <w:ins w:id="789" w:author="William Lamb" w:date="2017-10-25T10:33:00Z">
        <w:r w:rsidR="005126F7">
          <w:rPr>
            <w:lang w:val="en-US"/>
          </w:rPr>
          <w:t xml:space="preserve"> </w:t>
        </w:r>
      </w:ins>
      <w:del w:id="790" w:author="William Lamb" w:date="2017-10-09T15:37:00Z">
        <w:r w:rsidDel="000117CE">
          <w:rPr>
            <w:lang w:val="en-US"/>
          </w:rPr>
          <w:delText xml:space="preserve"> </w:delText>
        </w:r>
      </w:del>
      <w:del w:id="791" w:author="William Lamb" w:date="2017-10-09T15:42:00Z">
        <w:r w:rsidDel="000117CE">
          <w:rPr>
            <w:lang w:val="en-US"/>
          </w:rPr>
          <w:delText>(see</w:delText>
        </w:r>
      </w:del>
      <w:ins w:id="792" w:author="William Lamb" w:date="2017-10-25T10:34:00Z">
        <w:r w:rsidR="00AB43B3">
          <w:rPr>
            <w:lang w:val="en-US"/>
          </w:rPr>
          <w:t>T</w:t>
        </w:r>
      </w:ins>
      <w:ins w:id="793" w:author="William Lamb" w:date="2017-10-09T15:42:00Z">
        <w:r w:rsidR="000117CE">
          <w:rPr>
            <w:lang w:val="en-US"/>
          </w:rPr>
          <w:t>he</w:t>
        </w:r>
      </w:ins>
      <w:ins w:id="794"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795" w:author="William Lamb" w:date="2017-10-23T16:36:00Z">
        <w:r w:rsidR="00AB43B3">
          <w:rPr>
            <w:lang w:val="en-US"/>
          </w:rPr>
          <w:t>(SM)</w:t>
        </w:r>
      </w:ins>
      <w:del w:id="796" w:author="William Lamb" w:date="2017-10-25T10:35:00Z">
        <w:r w:rsidDel="00AB43B3">
          <w:rPr>
            <w:lang w:val="en-US"/>
          </w:rPr>
          <w:delText>for the full search methodology,</w:delText>
        </w:r>
      </w:del>
      <w:ins w:id="797" w:author="William Lamb" w:date="2017-10-25T10:35:00Z">
        <w:r w:rsidR="00DB24E1">
          <w:rPr>
            <w:lang w:val="en-US"/>
          </w:rPr>
          <w:t xml:space="preserve">. </w:t>
        </w:r>
      </w:ins>
      <w:ins w:id="798" w:author="William Lamb" w:date="2017-11-03T17:10:00Z">
        <w:r w:rsidR="00DB24E1">
          <w:rPr>
            <w:lang w:val="en-US"/>
          </w:rPr>
          <w:t>Using</w:t>
        </w:r>
      </w:ins>
      <w:ins w:id="799" w:author="William Lamb" w:date="2017-11-03T17:09:00Z">
        <w:r w:rsidR="00DB24E1">
          <w:rPr>
            <w:lang w:val="en-US"/>
          </w:rPr>
          <w:t xml:space="preserve"> the search query we acquire a document set</w:t>
        </w:r>
      </w:ins>
      <w:del w:id="800" w:author="William Lamb" w:date="2017-10-25T10:35:00Z">
        <w:r w:rsidDel="00AB43B3">
          <w:rPr>
            <w:lang w:val="en-US"/>
          </w:rPr>
          <w:delText xml:space="preserve"> and the supplementary data file for the </w:delText>
        </w:r>
      </w:del>
      <w:del w:id="801" w:author="William Lamb" w:date="2017-11-03T17:09:00Z">
        <w:r w:rsidDel="00DB24E1">
          <w:rPr>
            <w:lang w:val="en-US"/>
          </w:rPr>
          <w:delText xml:space="preserve">resulting </w:delText>
        </w:r>
      </w:del>
      <w:del w:id="802" w:author="William Lamb" w:date="2017-11-03T17:00:00Z">
        <w:r w:rsidDel="006B399C">
          <w:rPr>
            <w:lang w:val="en-US"/>
          </w:rPr>
          <w:delText xml:space="preserve">list </w:delText>
        </w:r>
      </w:del>
      <w:del w:id="803" w:author="William Lamb" w:date="2017-11-03T17:09:00Z">
        <w:r w:rsidDel="00DB24E1">
          <w:rPr>
            <w:lang w:val="en-US"/>
          </w:rPr>
          <w:delText>of documents</w:delText>
        </w:r>
      </w:del>
      <w:del w:id="804" w:author="William Lamb" w:date="2017-10-09T15:42:00Z">
        <w:r w:rsidDel="000117CE">
          <w:rPr>
            <w:lang w:val="en-US"/>
          </w:rPr>
          <w:delText>)</w:delText>
        </w:r>
      </w:del>
      <w:r>
        <w:rPr>
          <w:lang w:val="en-US"/>
        </w:rPr>
        <w:t>.</w:t>
      </w:r>
      <w:r w:rsidR="006B0846">
        <w:rPr>
          <w:lang w:val="en-US"/>
        </w:rPr>
        <w:t xml:space="preserve"> </w:t>
      </w:r>
      <w:ins w:id="805" w:author="William Lamb" w:date="2017-10-24T13:20:00Z">
        <w:r w:rsidR="000C7790">
          <w:rPr>
            <w:lang w:val="en-US"/>
          </w:rPr>
          <w:t>Th</w:t>
        </w:r>
      </w:ins>
      <w:ins w:id="806" w:author="William Lamb" w:date="2017-10-24T13:53:00Z">
        <w:r w:rsidR="000A52DE">
          <w:rPr>
            <w:lang w:val="en-US"/>
          </w:rPr>
          <w:t>is</w:t>
        </w:r>
      </w:ins>
      <w:ins w:id="807" w:author="William Lamb" w:date="2017-10-24T13:20:00Z">
        <w:r w:rsidR="000C7790">
          <w:rPr>
            <w:lang w:val="en-US"/>
          </w:rPr>
          <w:t xml:space="preserve"> is largely comprised of journal papers, but also includes conference proceedings and book chapters.</w:t>
        </w:r>
      </w:ins>
      <w:ins w:id="808" w:author="William Lamb" w:date="2017-10-24T13:21:00Z">
        <w:r w:rsidR="000C7790">
          <w:rPr>
            <w:lang w:val="en-US"/>
          </w:rPr>
          <w:t xml:space="preserve"> For each document</w:t>
        </w:r>
      </w:ins>
      <w:ins w:id="809" w:author="William Lamb" w:date="2017-10-24T13:18:00Z">
        <w:r w:rsidR="000C7790">
          <w:rPr>
            <w:lang w:val="en-US"/>
          </w:rPr>
          <w:t>, w</w:t>
        </w:r>
      </w:ins>
      <w:ins w:id="810" w:author="William Lamb" w:date="2017-10-23T16:32:00Z">
        <w:r w:rsidR="000C7790">
          <w:rPr>
            <w:lang w:val="en-US"/>
          </w:rPr>
          <w:t xml:space="preserve">e obtain the title, abstract, keywords and </w:t>
        </w:r>
      </w:ins>
      <w:ins w:id="811" w:author="William Lamb" w:date="2017-10-24T13:23:00Z">
        <w:r w:rsidR="000C7790">
          <w:rPr>
            <w:lang w:val="en-US"/>
          </w:rPr>
          <w:t xml:space="preserve">list of </w:t>
        </w:r>
      </w:ins>
      <w:ins w:id="812" w:author="William Lamb" w:date="2017-10-24T13:27:00Z">
        <w:r w:rsidR="00C72645">
          <w:rPr>
            <w:lang w:val="en-US"/>
          </w:rPr>
          <w:t>references</w:t>
        </w:r>
      </w:ins>
      <w:ins w:id="813" w:author="William Lamb" w:date="2017-10-23T16:32:00Z">
        <w:r w:rsidR="000C7790">
          <w:rPr>
            <w:lang w:val="en-US"/>
          </w:rPr>
          <w:t>.</w:t>
        </w:r>
      </w:ins>
    </w:p>
    <w:p w14:paraId="3BFDA602" w14:textId="016111BF" w:rsidR="00FD5D50" w:rsidRDefault="009260EE" w:rsidP="00FD5D50">
      <w:pPr>
        <w:rPr>
          <w:ins w:id="814" w:author="William Lamb" w:date="2017-10-25T09:46:00Z"/>
          <w:lang w:val="en-US"/>
        </w:rPr>
      </w:pPr>
      <w:ins w:id="815" w:author="William Lamb" w:date="2017-10-23T16:34:00Z">
        <w:r>
          <w:rPr>
            <w:lang w:val="en-US"/>
          </w:rPr>
          <w:t xml:space="preserve">To </w:t>
        </w:r>
        <w:del w:id="816" w:author="Radhika Khosla" w:date="2017-11-08T15:58:00Z">
          <w:r w:rsidDel="00D960AC">
            <w:rPr>
              <w:lang w:val="en-US"/>
            </w:rPr>
            <w:delText xml:space="preserve">quickly </w:delText>
          </w:r>
        </w:del>
        <w:r>
          <w:rPr>
            <w:lang w:val="en-US"/>
          </w:rPr>
          <w:t xml:space="preserve">digest the </w:t>
        </w:r>
      </w:ins>
      <w:ins w:id="817" w:author="William Lamb" w:date="2017-10-24T13:25:00Z">
        <w:r w:rsidR="00C72645">
          <w:rPr>
            <w:lang w:val="en-US"/>
          </w:rPr>
          <w:t xml:space="preserve">major </w:t>
        </w:r>
      </w:ins>
      <w:ins w:id="818" w:author="William Lamb" w:date="2017-10-23T16:35:00Z">
        <w:r>
          <w:rPr>
            <w:lang w:val="en-US"/>
          </w:rPr>
          <w:t xml:space="preserve">themes of </w:t>
        </w:r>
      </w:ins>
      <w:ins w:id="819" w:author="William Lamb" w:date="2017-10-24T13:23:00Z">
        <w:r w:rsidR="000C7790">
          <w:rPr>
            <w:lang w:val="en-US"/>
          </w:rPr>
          <w:t>th</w:t>
        </w:r>
      </w:ins>
      <w:ins w:id="820" w:author="William Lamb" w:date="2017-10-25T09:45:00Z">
        <w:r w:rsidR="00FD5D50">
          <w:rPr>
            <w:lang w:val="en-US"/>
          </w:rPr>
          <w:t>e document set</w:t>
        </w:r>
      </w:ins>
      <w:ins w:id="821" w:author="William Lamb" w:date="2017-10-23T16:35:00Z">
        <w:r>
          <w:rPr>
            <w:lang w:val="en-US"/>
          </w:rPr>
          <w:t xml:space="preserve">, </w:t>
        </w:r>
      </w:ins>
      <w:ins w:id="822" w:author="William Lamb" w:date="2017-10-24T13:24:00Z">
        <w:r w:rsidR="00C72645">
          <w:rPr>
            <w:lang w:val="en-US"/>
          </w:rPr>
          <w:t>we perform</w:t>
        </w:r>
      </w:ins>
      <w:ins w:id="823" w:author="William Lamb" w:date="2017-10-24T13:26:00Z">
        <w:r w:rsidR="00C72645">
          <w:rPr>
            <w:lang w:val="en-US"/>
          </w:rPr>
          <w:t>:</w:t>
        </w:r>
      </w:ins>
      <w:ins w:id="824" w:author="William Lamb" w:date="2017-10-24T13:24:00Z">
        <w:r w:rsidR="00C72645">
          <w:rPr>
            <w:lang w:val="en-US"/>
          </w:rPr>
          <w:t xml:space="preserve"> </w:t>
        </w:r>
      </w:ins>
      <w:ins w:id="825" w:author="William Lamb" w:date="2017-10-24T13:25:00Z">
        <w:r w:rsidR="00C72645">
          <w:rPr>
            <w:lang w:val="en-US"/>
          </w:rPr>
          <w:t>(1) an automated content analysis</w:t>
        </w:r>
      </w:ins>
      <w:ins w:id="826" w:author="William Lamb" w:date="2017-10-24T13:26:00Z">
        <w:r w:rsidR="00C72645">
          <w:rPr>
            <w:lang w:val="en-US"/>
          </w:rPr>
          <w:t xml:space="preserve"> on the document titles, abstracts and keywords</w:t>
        </w:r>
      </w:ins>
      <w:ins w:id="827" w:author="minx" w:date="2017-11-08T12:06:00Z">
        <w:del w:id="828" w:author="William Lamb" w:date="2017-11-10T12:48:00Z">
          <w:r w:rsidR="00E85484" w:rsidDel="00C80F58">
            <w:rPr>
              <w:lang w:val="en-US"/>
            </w:rPr>
            <w:delText xml:space="preserve"> </w:delText>
          </w:r>
          <w:r w:rsidR="00E85484" w:rsidRPr="00E85484" w:rsidDel="00C80F58">
            <w:rPr>
              <w:highlight w:val="yellow"/>
              <w:lang w:val="en-US"/>
              <w:rPrChange w:id="829" w:author="minx" w:date="2017-11-08T12:06:00Z">
                <w:rPr>
                  <w:lang w:val="en-US"/>
                </w:rPr>
              </w:rPrChange>
            </w:rPr>
            <w:delText>(REF</w:delText>
          </w:r>
          <w:r w:rsidR="00E85484" w:rsidDel="00C80F58">
            <w:rPr>
              <w:highlight w:val="yellow"/>
              <w:lang w:val="en-US"/>
            </w:rPr>
            <w:delText>s</w:delText>
          </w:r>
          <w:r w:rsidR="00E85484" w:rsidRPr="00E85484" w:rsidDel="00C80F58">
            <w:rPr>
              <w:highlight w:val="yellow"/>
              <w:lang w:val="en-US"/>
              <w:rPrChange w:id="830" w:author="minx" w:date="2017-11-08T12:06:00Z">
                <w:rPr>
                  <w:lang w:val="en-US"/>
                </w:rPr>
              </w:rPrChange>
            </w:rPr>
            <w:delText>)</w:delText>
          </w:r>
        </w:del>
      </w:ins>
      <w:ins w:id="831" w:author="William Lamb" w:date="2017-10-24T13:27:00Z">
        <w:r w:rsidR="00C72645">
          <w:rPr>
            <w:lang w:val="en-US"/>
          </w:rPr>
          <w:t>;</w:t>
        </w:r>
      </w:ins>
      <w:ins w:id="832" w:author="William Lamb" w:date="2017-10-24T13:26:00Z">
        <w:r w:rsidR="00C72645">
          <w:rPr>
            <w:lang w:val="en-US"/>
          </w:rPr>
          <w:t xml:space="preserve"> and (2) a scientometric analysis on the </w:t>
        </w:r>
      </w:ins>
      <w:ins w:id="833" w:author="William Lamb" w:date="2017-10-24T13:27:00Z">
        <w:r w:rsidR="00C72645">
          <w:rPr>
            <w:lang w:val="en-US"/>
          </w:rPr>
          <w:t>document references. For (1) we use non-negative matrix factorization</w:t>
        </w:r>
      </w:ins>
      <w:ins w:id="834" w:author="minx" w:date="2017-11-08T12:06:00Z">
        <w:r w:rsidR="00E85484">
          <w:rPr>
            <w:lang w:val="en-US"/>
          </w:rPr>
          <w:t xml:space="preserve"> </w:t>
        </w:r>
      </w:ins>
      <w:ins w:id="835" w:author="William Lamb" w:date="2017-11-10T12:48:00Z">
        <w:r w:rsidR="00C80F58">
          <w:rPr>
            <w:lang w:val="en-US"/>
          </w:rPr>
          <w:fldChar w:fldCharType="begin" w:fldLock="1"/>
        </w:r>
      </w:ins>
      <w:r w:rsidR="00C9732A">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1]", "plainTextFormattedCitation" : "[41]", "previouslyFormattedCitation" : "[41]" }, "properties" : { "noteIndex" : 5 }, "schema" : "https://github.com/citation-style-language/schema/raw/master/csl-citation.json" }</w:instrText>
      </w:r>
      <w:ins w:id="836" w:author="William Lamb" w:date="2017-11-10T12:48:00Z">
        <w:r w:rsidR="00C80F58">
          <w:rPr>
            <w:lang w:val="en-US"/>
          </w:rPr>
          <w:fldChar w:fldCharType="separate"/>
        </w:r>
      </w:ins>
      <w:r w:rsidR="00C9732A" w:rsidRPr="00C9732A">
        <w:rPr>
          <w:noProof/>
          <w:lang w:val="en-US"/>
        </w:rPr>
        <w:t>[41]</w:t>
      </w:r>
      <w:ins w:id="837" w:author="William Lamb" w:date="2017-11-10T12:48:00Z">
        <w:r w:rsidR="00C80F58">
          <w:rPr>
            <w:lang w:val="en-US"/>
          </w:rPr>
          <w:fldChar w:fldCharType="end"/>
        </w:r>
      </w:ins>
      <w:ins w:id="838" w:author="minx" w:date="2017-11-08T12:06:00Z">
        <w:del w:id="839" w:author="William Lamb" w:date="2017-11-10T12:48:00Z">
          <w:r w:rsidR="00E85484" w:rsidRPr="00E85484" w:rsidDel="00C80F58">
            <w:rPr>
              <w:highlight w:val="yellow"/>
              <w:lang w:val="en-US"/>
              <w:rPrChange w:id="840" w:author="minx" w:date="2017-11-08T12:06:00Z">
                <w:rPr>
                  <w:lang w:val="en-US"/>
                </w:rPr>
              </w:rPrChange>
            </w:rPr>
            <w:delText>(REFs)</w:delText>
          </w:r>
        </w:del>
      </w:ins>
      <w:ins w:id="841" w:author="William Lamb" w:date="2017-10-24T13:27:00Z">
        <w:r w:rsidR="00C72645">
          <w:rPr>
            <w:lang w:val="en-US"/>
          </w:rPr>
          <w:t>, a</w:t>
        </w:r>
      </w:ins>
      <w:ins w:id="842" w:author="William Lamb" w:date="2017-10-24T13:29:00Z">
        <w:r w:rsidR="00C72645">
          <w:rPr>
            <w:lang w:val="en-US"/>
          </w:rPr>
          <w:t xml:space="preserve"> </w:t>
        </w:r>
      </w:ins>
      <w:ins w:id="843" w:author="William Lamb" w:date="2017-10-24T13:30:00Z">
        <w:r w:rsidR="00C72645">
          <w:rPr>
            <w:lang w:val="en-US"/>
          </w:rPr>
          <w:t>method that assumes words systematically co-occur within documents, and that repeated co-</w:t>
        </w:r>
      </w:ins>
      <w:ins w:id="844" w:author="William Lamb" w:date="2017-10-24T13:31:00Z">
        <w:r w:rsidR="00C72645">
          <w:rPr>
            <w:lang w:val="en-US"/>
          </w:rPr>
          <w:t xml:space="preserve">occurrences </w:t>
        </w:r>
      </w:ins>
      <w:ins w:id="845" w:author="William Lamb" w:date="2017-10-24T13:33:00Z">
        <w:r w:rsidR="00C72645">
          <w:rPr>
            <w:lang w:val="en-US"/>
          </w:rPr>
          <w:t xml:space="preserve">across the document set </w:t>
        </w:r>
      </w:ins>
      <w:ins w:id="846" w:author="William Lamb" w:date="2017-10-24T13:32:00Z">
        <w:r w:rsidR="00C72645">
          <w:rPr>
            <w:lang w:val="en-US"/>
          </w:rPr>
          <w:t>indicate a shared sema</w:t>
        </w:r>
      </w:ins>
      <w:ins w:id="847" w:author="William Lamb" w:date="2017-11-02T10:58:00Z">
        <w:r w:rsidR="00CD40F3">
          <w:rPr>
            <w:lang w:val="en-US"/>
          </w:rPr>
          <w:t>n</w:t>
        </w:r>
      </w:ins>
      <w:ins w:id="848" w:author="William Lamb" w:date="2017-10-24T13:32:00Z">
        <w:r w:rsidR="00C72645">
          <w:rPr>
            <w:lang w:val="en-US"/>
          </w:rPr>
          <w:t xml:space="preserve">tic structure (“topics”). </w:t>
        </w:r>
      </w:ins>
      <w:ins w:id="849" w:author="William Lamb" w:date="2017-10-24T13:33:00Z">
        <w:r w:rsidR="00C72645">
          <w:rPr>
            <w:lang w:val="en-US"/>
          </w:rPr>
          <w:t>This procedure will generate a list of topics</w:t>
        </w:r>
      </w:ins>
      <w:ins w:id="850" w:author="William Lamb" w:date="2017-10-24T13:37:00Z">
        <w:r w:rsidR="005A085F">
          <w:rPr>
            <w:lang w:val="en-US"/>
          </w:rPr>
          <w:t xml:space="preserve"> </w:t>
        </w:r>
      </w:ins>
      <w:ins w:id="851" w:author="William Lamb" w:date="2017-10-24T13:53:00Z">
        <w:r w:rsidR="000A52DE">
          <w:rPr>
            <w:lang w:val="en-US"/>
          </w:rPr>
          <w:t>for the entire</w:t>
        </w:r>
      </w:ins>
      <w:ins w:id="852" w:author="William Lamb" w:date="2017-10-24T13:37:00Z">
        <w:r w:rsidR="005A085F">
          <w:rPr>
            <w:lang w:val="en-US"/>
          </w:rPr>
          <w:t xml:space="preserve"> document set</w:t>
        </w:r>
      </w:ins>
      <w:ins w:id="853" w:author="William Lamb" w:date="2017-10-24T13:35:00Z">
        <w:r w:rsidR="005A085F">
          <w:rPr>
            <w:lang w:val="en-US"/>
          </w:rPr>
          <w:t xml:space="preserve">, where </w:t>
        </w:r>
      </w:ins>
      <w:ins w:id="854" w:author="William Lamb" w:date="2017-10-24T13:37:00Z">
        <w:r w:rsidR="005A085F">
          <w:rPr>
            <w:lang w:val="en-US"/>
          </w:rPr>
          <w:t>each topic is comprised of co-occurring words</w:t>
        </w:r>
      </w:ins>
      <w:ins w:id="855" w:author="William Lamb" w:date="2017-10-24T13:38:00Z">
        <w:r w:rsidR="005A085F">
          <w:rPr>
            <w:lang w:val="en-US"/>
          </w:rPr>
          <w:t xml:space="preserve"> (e.g.</w:t>
        </w:r>
      </w:ins>
      <w:ins w:id="856" w:author="William Lamb" w:date="2017-10-24T13:39:00Z">
        <w:r w:rsidR="005A085F">
          <w:rPr>
            <w:lang w:val="en-US"/>
          </w:rPr>
          <w:t xml:space="preserve"> </w:t>
        </w:r>
      </w:ins>
      <w:ins w:id="857" w:author="William Lamb" w:date="2017-10-24T13:54:00Z">
        <w:r w:rsidR="000A52DE">
          <w:rPr>
            <w:lang w:val="en-US"/>
          </w:rPr>
          <w:t xml:space="preserve">the words </w:t>
        </w:r>
      </w:ins>
      <w:ins w:id="858" w:author="William Lamb" w:date="2017-10-24T13:39:00Z">
        <w:r w:rsidR="005A085F">
          <w:rPr>
            <w:lang w:val="en-US"/>
          </w:rPr>
          <w:t>“air”, “pollution”, “quality”</w:t>
        </w:r>
      </w:ins>
      <w:ins w:id="859" w:author="William Lamb" w:date="2017-10-24T13:54:00Z">
        <w:r w:rsidR="000A52DE">
          <w:rPr>
            <w:lang w:val="en-US"/>
          </w:rPr>
          <w:t xml:space="preserve"> likely describe a topic focused on local air pollution).</w:t>
        </w:r>
      </w:ins>
      <w:r w:rsidR="006B2969">
        <w:rPr>
          <w:lang w:val="en-US"/>
        </w:rPr>
        <w:t xml:space="preserve"> </w:t>
      </w:r>
      <w:ins w:id="860" w:author="William Lamb" w:date="2017-10-25T09:46:00Z">
        <w:r w:rsidR="00FD5D50">
          <w:rPr>
            <w:lang w:val="en-US"/>
          </w:rPr>
          <w:t xml:space="preserve">Since our search query already specifies the content </w:t>
        </w:r>
      </w:ins>
      <w:r w:rsidR="00FD5D50">
        <w:rPr>
          <w:lang w:val="en-US"/>
        </w:rPr>
        <w:t>of research in our document set</w:t>
      </w:r>
      <w:ins w:id="861" w:author="William Lamb" w:date="2017-10-25T09:46:00Z">
        <w:r w:rsidR="00FD5D50">
          <w:rPr>
            <w:lang w:val="en-US"/>
          </w:rPr>
          <w:t xml:space="preserve">, this method may appear redundant. However it </w:t>
        </w:r>
        <w:del w:id="862" w:author="Radhika Khosla" w:date="2017-10-30T15:36:00Z">
          <w:r w:rsidR="00FD5D50" w:rsidDel="00D30238">
            <w:rPr>
              <w:lang w:val="en-US"/>
            </w:rPr>
            <w:delText xml:space="preserve">does </w:delText>
          </w:r>
        </w:del>
        <w:r w:rsidR="00FD5D50">
          <w:rPr>
            <w:lang w:val="en-US"/>
          </w:rPr>
          <w:t>offer</w:t>
        </w:r>
      </w:ins>
      <w:ins w:id="863" w:author="Radhika Khosla" w:date="2017-10-30T15:36:00Z">
        <w:r w:rsidR="00D30238">
          <w:rPr>
            <w:lang w:val="en-US"/>
          </w:rPr>
          <w:t>s</w:t>
        </w:r>
      </w:ins>
      <w:ins w:id="864" w:author="William Lamb" w:date="2017-10-25T09:46:00Z">
        <w:r w:rsidR="00FD5D50">
          <w:rPr>
            <w:lang w:val="en-US"/>
          </w:rPr>
          <w:t xml:space="preserve"> important advantages: it provides quantitative metrics describing the prevalence of </w:t>
        </w:r>
      </w:ins>
      <w:r w:rsidR="00FD5D50">
        <w:rPr>
          <w:lang w:val="en-US"/>
        </w:rPr>
        <w:t xml:space="preserve">each </w:t>
      </w:r>
      <w:ins w:id="865"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866" w:author="William Lamb" w:date="2017-10-25T09:46:00Z">
        <w:r w:rsidR="00FD5D50">
          <w:rPr>
            <w:lang w:val="en-US"/>
          </w:rPr>
          <w:t>appear together in documents); and it will discover latent topics alongside those we explicitly searched for.</w:t>
        </w:r>
      </w:ins>
    </w:p>
    <w:p w14:paraId="61F4E632" w14:textId="46B569FD" w:rsidR="00B079FB" w:rsidRDefault="000A52DE" w:rsidP="006B2969">
      <w:pPr>
        <w:rPr>
          <w:ins w:id="867" w:author="William Lamb" w:date="2017-10-25T15:37:00Z"/>
          <w:lang w:val="en-US"/>
        </w:rPr>
      </w:pPr>
      <w:ins w:id="868" w:author="William Lamb" w:date="2017-10-24T13:59:00Z">
        <w:r>
          <w:rPr>
            <w:lang w:val="en-US"/>
          </w:rPr>
          <w:t xml:space="preserve">For (2), we </w:t>
        </w:r>
      </w:ins>
      <w:ins w:id="869" w:author="William Lamb" w:date="2017-10-24T14:00:00Z">
        <w:r>
          <w:rPr>
            <w:lang w:val="en-US"/>
          </w:rPr>
          <w:t xml:space="preserve">use the reference data from our document set to generate a bibliographic coupling network (two documents are “coupled” if they cite the same third document). </w:t>
        </w:r>
      </w:ins>
      <w:ins w:id="870" w:author="William Lamb" w:date="2017-10-24T14:08:00Z">
        <w:r w:rsidR="005168BA">
          <w:rPr>
            <w:lang w:val="en-US"/>
          </w:rPr>
          <w:t>The bibliographic coupling network is</w:t>
        </w:r>
      </w:ins>
      <w:ins w:id="871" w:author="William Lamb" w:date="2017-10-24T14:03:00Z">
        <w:r>
          <w:rPr>
            <w:lang w:val="en-US"/>
          </w:rPr>
          <w:t xml:space="preserve"> cluster</w:t>
        </w:r>
      </w:ins>
      <w:ins w:id="872" w:author="William Lamb" w:date="2017-10-24T14:08:00Z">
        <w:r w:rsidR="005168BA">
          <w:rPr>
            <w:lang w:val="en-US"/>
          </w:rPr>
          <w:t>ed</w:t>
        </w:r>
      </w:ins>
      <w:ins w:id="873" w:author="William Lamb" w:date="2017-10-24T14:09:00Z">
        <w:r w:rsidR="005168BA">
          <w:rPr>
            <w:lang w:val="en-US"/>
          </w:rPr>
          <w:t xml:space="preserve"> using a community detection algorithm</w:t>
        </w:r>
      </w:ins>
      <w:ins w:id="874" w:author="William Lamb" w:date="2017-10-24T14:10:00Z">
        <w:r w:rsidR="005168BA">
          <w:rPr>
            <w:lang w:val="en-US"/>
          </w:rPr>
          <w:t>, identifying</w:t>
        </w:r>
      </w:ins>
      <w:ins w:id="875" w:author="William Lamb" w:date="2017-10-24T14:03:00Z">
        <w:r>
          <w:rPr>
            <w:lang w:val="en-US"/>
          </w:rPr>
          <w:t xml:space="preserve"> </w:t>
        </w:r>
        <w:r w:rsidR="005168BA">
          <w:rPr>
            <w:lang w:val="en-US"/>
          </w:rPr>
          <w:t xml:space="preserve">groups of documents </w:t>
        </w:r>
      </w:ins>
      <w:ins w:id="876" w:author="William Lamb" w:date="2017-10-24T14:08:00Z">
        <w:r w:rsidR="005168BA">
          <w:rPr>
            <w:lang w:val="en-US"/>
          </w:rPr>
          <w:t xml:space="preserve">that </w:t>
        </w:r>
      </w:ins>
      <w:r w:rsidR="00FD5D50">
        <w:rPr>
          <w:lang w:val="en-US"/>
        </w:rPr>
        <w:t>tend</w:t>
      </w:r>
      <w:ins w:id="877" w:author="William Lamb" w:date="2017-10-24T14:08:00Z">
        <w:r w:rsidR="005168BA">
          <w:rPr>
            <w:lang w:val="en-US"/>
          </w:rPr>
          <w:t xml:space="preserve"> </w:t>
        </w:r>
      </w:ins>
      <w:ins w:id="878" w:author="William Lamb" w:date="2017-10-24T14:03:00Z">
        <w:r w:rsidR="005168BA">
          <w:rPr>
            <w:lang w:val="en-US"/>
          </w:rPr>
          <w:t>to cite similar literatures</w:t>
        </w:r>
      </w:ins>
      <w:ins w:id="879" w:author="minx" w:date="2017-11-08T12:06:00Z">
        <w:del w:id="880" w:author="William Lamb" w:date="2017-11-10T12:49:00Z">
          <w:r w:rsidR="00E85484" w:rsidDel="00C80F58">
            <w:rPr>
              <w:lang w:val="en-US"/>
            </w:rPr>
            <w:delText xml:space="preserve"> </w:delText>
          </w:r>
          <w:r w:rsidR="00E85484" w:rsidRPr="00E85484" w:rsidDel="00C80F58">
            <w:rPr>
              <w:highlight w:val="yellow"/>
              <w:lang w:val="en-US"/>
              <w:rPrChange w:id="881" w:author="minx" w:date="2017-11-08T12:06:00Z">
                <w:rPr>
                  <w:lang w:val="en-US"/>
                </w:rPr>
              </w:rPrChange>
            </w:rPr>
            <w:delText>(REF)</w:delText>
          </w:r>
        </w:del>
      </w:ins>
      <w:ins w:id="882" w:author="William Lamb" w:date="2017-10-24T14:03:00Z">
        <w:r w:rsidR="005168BA">
          <w:rPr>
            <w:lang w:val="en-US"/>
          </w:rPr>
          <w:t>.</w:t>
        </w:r>
      </w:ins>
      <w:ins w:id="883" w:author="William Lamb" w:date="2017-10-24T14:04:00Z">
        <w:r w:rsidR="005168BA">
          <w:rPr>
            <w:lang w:val="en-US"/>
          </w:rPr>
          <w:t xml:space="preserve"> Combining these</w:t>
        </w:r>
      </w:ins>
      <w:ins w:id="884" w:author="William Lamb" w:date="2017-10-24T14:06:00Z">
        <w:r w:rsidR="005168BA">
          <w:rPr>
            <w:lang w:val="en-US"/>
          </w:rPr>
          <w:t xml:space="preserve"> results</w:t>
        </w:r>
      </w:ins>
      <w:ins w:id="885" w:author="William Lamb" w:date="2017-10-24T14:04:00Z">
        <w:r w:rsidR="005168BA">
          <w:rPr>
            <w:lang w:val="en-US"/>
          </w:rPr>
          <w:t xml:space="preserve"> with </w:t>
        </w:r>
      </w:ins>
      <w:ins w:id="886" w:author="William Lamb" w:date="2017-10-24T14:05:00Z">
        <w:r w:rsidR="005168BA">
          <w:rPr>
            <w:lang w:val="en-US"/>
          </w:rPr>
          <w:t xml:space="preserve">the automated content analysis, we then describe the topics of research </w:t>
        </w:r>
      </w:ins>
      <w:ins w:id="887" w:author="William Lamb" w:date="2017-10-24T14:06:00Z">
        <w:r w:rsidR="005168BA">
          <w:rPr>
            <w:lang w:val="en-US"/>
          </w:rPr>
          <w:t xml:space="preserve">that are prevalent </w:t>
        </w:r>
      </w:ins>
      <w:ins w:id="888" w:author="William Lamb" w:date="2017-10-24T14:05:00Z">
        <w:r w:rsidR="005168BA">
          <w:rPr>
            <w:lang w:val="en-US"/>
          </w:rPr>
          <w:t>w</w:t>
        </w:r>
      </w:ins>
      <w:ins w:id="889" w:author="William Lamb" w:date="2017-10-24T14:06:00Z">
        <w:r w:rsidR="005168BA">
          <w:rPr>
            <w:lang w:val="en-US"/>
          </w:rPr>
          <w:t xml:space="preserve">ithin each cluster, thereby </w:t>
        </w:r>
      </w:ins>
      <w:ins w:id="890" w:author="William Lamb" w:date="2017-10-24T14:10:00Z">
        <w:r w:rsidR="005168BA">
          <w:rPr>
            <w:lang w:val="en-US"/>
          </w:rPr>
          <w:t xml:space="preserve">exposing </w:t>
        </w:r>
      </w:ins>
      <w:ins w:id="891" w:author="William Lamb" w:date="2017-10-24T14:06:00Z">
        <w:r w:rsidR="005168BA">
          <w:rPr>
            <w:lang w:val="en-US"/>
          </w:rPr>
          <w:t xml:space="preserve">epistemic communities </w:t>
        </w:r>
      </w:ins>
      <w:r w:rsidR="00FD5D50">
        <w:rPr>
          <w:lang w:val="en-US"/>
        </w:rPr>
        <w:t>within</w:t>
      </w:r>
      <w:ins w:id="892" w:author="William Lamb" w:date="2017-10-24T14:06:00Z">
        <w:r w:rsidR="005168BA">
          <w:rPr>
            <w:lang w:val="en-US"/>
          </w:rPr>
          <w:t xml:space="preserve"> urban climate change research. </w:t>
        </w:r>
      </w:ins>
    </w:p>
    <w:p w14:paraId="64B9C398" w14:textId="66CCDBA3" w:rsidR="00CB6E15" w:rsidRDefault="00B079FB" w:rsidP="006B2969">
      <w:pPr>
        <w:rPr>
          <w:lang w:val="en-US"/>
        </w:rPr>
      </w:pPr>
      <w:ins w:id="893" w:author="William Lamb" w:date="2017-10-25T15:37:00Z">
        <w:r>
          <w:rPr>
            <w:lang w:val="en-US"/>
          </w:rPr>
          <w:t>Finally, w</w:t>
        </w:r>
        <w:r w:rsidR="00CD40F3">
          <w:rPr>
            <w:lang w:val="en-US"/>
          </w:rPr>
          <w:t xml:space="preserve">e compile </w:t>
        </w:r>
        <w:r>
          <w:rPr>
            <w:lang w:val="en-US"/>
          </w:rPr>
          <w:t xml:space="preserve">a list of references from the IPCC AR5 </w:t>
        </w:r>
      </w:ins>
      <w:ins w:id="894" w:author="William Lamb" w:date="2017-10-25T15:41:00Z">
        <w:r>
          <w:rPr>
            <w:lang w:val="en-US"/>
          </w:rPr>
          <w:t>WG</w:t>
        </w:r>
      </w:ins>
      <w:ins w:id="895" w:author="William Lamb" w:date="2017-10-25T15:37:00Z">
        <w:r>
          <w:rPr>
            <w:lang w:val="en-US"/>
          </w:rPr>
          <w:t xml:space="preserve">III Report, allowing us to </w:t>
        </w:r>
      </w:ins>
      <w:ins w:id="896" w:author="William Lamb" w:date="2017-10-25T15:38:00Z">
        <w:r>
          <w:rPr>
            <w:lang w:val="en-US"/>
          </w:rPr>
          <w:t xml:space="preserve">examine its direct coverage of the urban literature </w:t>
        </w:r>
      </w:ins>
      <w:ins w:id="897" w:author="William Lamb" w:date="2017-11-02T10:59:00Z">
        <w:r w:rsidR="00CD40F3">
          <w:rPr>
            <w:lang w:val="en-US"/>
          </w:rPr>
          <w:t xml:space="preserve">and topics </w:t>
        </w:r>
      </w:ins>
      <w:ins w:id="898" w:author="William Lamb" w:date="2017-10-25T15:38:00Z">
        <w:r>
          <w:rPr>
            <w:lang w:val="en-US"/>
          </w:rPr>
          <w:t>we identify</w:t>
        </w:r>
      </w:ins>
      <w:ins w:id="899" w:author="William Lamb" w:date="2017-11-02T11:00:00Z">
        <w:r w:rsidR="00CD40F3">
          <w:rPr>
            <w:lang w:val="en-US"/>
          </w:rPr>
          <w:t xml:space="preserve"> in the preceding analysis</w:t>
        </w:r>
      </w:ins>
      <w:del w:id="900" w:author="William Lamb" w:date="2017-11-02T10:59:00Z">
        <w:r w:rsidR="00D30238" w:rsidDel="00CD40F3">
          <w:rPr>
            <w:rStyle w:val="CommentReference"/>
          </w:rPr>
          <w:commentReference w:id="901"/>
        </w:r>
      </w:del>
      <w:ins w:id="902" w:author="William Lamb" w:date="2017-10-25T15:38:00Z">
        <w:r>
          <w:rPr>
            <w:lang w:val="en-US"/>
          </w:rPr>
          <w:t>.</w:t>
        </w:r>
      </w:ins>
      <w:ins w:id="903" w:author="William Lamb" w:date="2017-10-25T15:39:00Z">
        <w:r>
          <w:rPr>
            <w:lang w:val="en-US"/>
          </w:rPr>
          <w:t xml:space="preserve"> </w:t>
        </w:r>
      </w:ins>
      <w:ins w:id="904" w:author="William Lamb" w:date="2017-10-24T14:07:00Z">
        <w:r w:rsidR="005168BA">
          <w:rPr>
            <w:lang w:val="en-US"/>
          </w:rPr>
          <w:t>Refer to the SM for a full description of these methods.</w:t>
        </w:r>
      </w:ins>
      <w:del w:id="905" w:author="William Lamb" w:date="2017-10-23T16:35:00Z">
        <w:r w:rsidR="006B0846" w:rsidDel="009260EE">
          <w:rPr>
            <w:lang w:val="en-US"/>
          </w:rPr>
          <w:delText>W</w:delText>
        </w:r>
        <w:r w:rsidR="00CB6E15" w:rsidDel="009260EE">
          <w:rPr>
            <w:lang w:val="en-US"/>
          </w:rPr>
          <w:delText>e</w:delText>
        </w:r>
      </w:del>
      <w:del w:id="906"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907" w:author="William Lamb" w:date="2017-10-23T16:37:00Z">
        <w:r w:rsidR="009D4911" w:rsidDel="009260EE">
          <w:rPr>
            <w:lang w:val="en-US"/>
          </w:rPr>
          <w:delText xml:space="preserve">within the </w:delText>
        </w:r>
      </w:del>
      <w:del w:id="908" w:author="William Lamb" w:date="2017-10-24T14:07:00Z">
        <w:r w:rsidR="009D4911" w:rsidDel="005168BA">
          <w:rPr>
            <w:lang w:val="en-US"/>
          </w:rPr>
          <w:delText>document</w:delText>
        </w:r>
      </w:del>
      <w:del w:id="909" w:author="William Lamb" w:date="2017-10-23T16:50:00Z">
        <w:r w:rsidR="009D4911" w:rsidDel="007B426D">
          <w:rPr>
            <w:lang w:val="en-US"/>
          </w:rPr>
          <w:delText xml:space="preserve"> </w:delText>
        </w:r>
      </w:del>
      <w:del w:id="910" w:author="William Lamb" w:date="2017-10-23T16:37:00Z">
        <w:r w:rsidR="009D4911" w:rsidDel="009260EE">
          <w:rPr>
            <w:lang w:val="en-US"/>
          </w:rPr>
          <w:delText>abstracts</w:delText>
        </w:r>
      </w:del>
      <w:del w:id="911"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912" w:author="William Lamb" w:date="2017-10-24T13:03:00Z"/>
          <w:lang w:val="en-GB"/>
        </w:rPr>
      </w:pPr>
      <w:del w:id="913"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914" w:author="William Lamb" w:date="2017-10-24T13:03:00Z"/>
          <w:rFonts w:asciiTheme="majorHAnsi" w:eastAsiaTheme="majorEastAsia" w:hAnsiTheme="majorHAnsi" w:cstheme="majorBidi"/>
          <w:color w:val="365F91" w:themeColor="accent1" w:themeShade="BF"/>
          <w:sz w:val="32"/>
          <w:szCs w:val="32"/>
          <w:lang w:val="en-US"/>
        </w:rPr>
      </w:pPr>
      <w:del w:id="915" w:author="William Lamb" w:date="2017-10-24T13:03:00Z">
        <w:r w:rsidRPr="00ED7024" w:rsidDel="00D71641">
          <w:rPr>
            <w:b/>
            <w:sz w:val="20"/>
            <w:szCs w:val="20"/>
            <w:lang w:val="en-GB"/>
          </w:rPr>
          <w:delText xml:space="preserve">Figure </w:delText>
        </w:r>
        <w:r w:rsidRPr="00ED7024" w:rsidDel="00D71641">
          <w:rPr>
            <w:b/>
            <w:sz w:val="20"/>
            <w:szCs w:val="20"/>
          </w:rPr>
          <w:fldChar w:fldCharType="begin"/>
        </w:r>
        <w:r w:rsidRPr="00ED7024" w:rsidDel="00D71641">
          <w:rPr>
            <w:b/>
            <w:sz w:val="20"/>
            <w:szCs w:val="20"/>
            <w:lang w:val="en-GB"/>
          </w:rPr>
          <w:delInstrText xml:space="preserve"> SEQ Figure \* ARABIC </w:delInstrText>
        </w:r>
        <w:r w:rsidRPr="00ED7024" w:rsidDel="00D71641">
          <w:rPr>
            <w:b/>
            <w:sz w:val="20"/>
            <w:szCs w:val="20"/>
          </w:rPr>
          <w:fldChar w:fldCharType="separate"/>
        </w:r>
        <w:r w:rsidR="00DF2488" w:rsidDel="00D71641">
          <w:rPr>
            <w:b/>
            <w:i w:val="0"/>
            <w:iCs w:val="0"/>
            <w:noProof/>
            <w:sz w:val="20"/>
            <w:szCs w:val="20"/>
            <w:lang w:val="en-GB"/>
          </w:rPr>
          <w:delText>2</w:delText>
        </w:r>
        <w:r w:rsidRPr="00ED7024" w:rsidDel="00D71641">
          <w:rPr>
            <w:b/>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916" w:author="William Lamb" w:date="2017-10-23T16:51:00Z"/>
          <w:lang w:val="en-US"/>
        </w:rPr>
      </w:pPr>
      <w:ins w:id="917" w:author="William Lamb" w:date="2017-10-23T16:50:00Z">
        <w:r>
          <w:rPr>
            <w:lang w:val="en-US"/>
          </w:rPr>
          <w:t>Results</w:t>
        </w:r>
      </w:ins>
    </w:p>
    <w:p w14:paraId="0BBC78B0" w14:textId="2611EE17" w:rsidR="0005261B" w:rsidRPr="0005261B" w:rsidDel="007B426D" w:rsidRDefault="00B0259D" w:rsidP="007B426D">
      <w:pPr>
        <w:rPr>
          <w:del w:id="918" w:author="William Lamb" w:date="2017-10-23T16:51:00Z"/>
          <w:lang w:val="en-US"/>
        </w:rPr>
      </w:pPr>
      <w:del w:id="919" w:author="William Lamb" w:date="2017-10-23T16:51:00Z">
        <w:r w:rsidDel="007B426D">
          <w:rPr>
            <w:lang w:val="en-US"/>
          </w:rPr>
          <w:delText>The structure and content of urban mitigation research</w:delText>
        </w:r>
      </w:del>
    </w:p>
    <w:p w14:paraId="37D14B4E" w14:textId="5630E3B3" w:rsidR="00CB6E15" w:rsidRDefault="00B24B20">
      <w:pPr>
        <w:rPr>
          <w:ins w:id="920" w:author="William Lamb" w:date="2017-10-23T16:51:00Z"/>
          <w:lang w:val="en-US"/>
        </w:rPr>
      </w:pPr>
      <w:del w:id="921" w:author="William Lamb" w:date="2017-10-25T15:43:00Z">
        <w:r w:rsidDel="00B079FB">
          <w:rPr>
            <w:lang w:val="en-US"/>
          </w:rPr>
          <w:delText>The</w:delText>
        </w:r>
      </w:del>
      <w:ins w:id="922"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923" w:author="William Lamb" w:date="2017-10-23T17:05:00Z">
        <w:r w:rsidDel="00A6291F">
          <w:rPr>
            <w:lang w:val="en-US"/>
          </w:rPr>
          <w:delText>8,120</w:delText>
        </w:r>
      </w:del>
      <w:ins w:id="924"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925" w:author="William Lamb" w:date="2017-10-25T15:39:00Z">
        <w:r w:rsidR="00B079FB">
          <w:rPr>
            <w:lang w:val="en-US"/>
          </w:rPr>
          <w:t xml:space="preserve">The </w:t>
        </w:r>
      </w:ins>
      <w:ins w:id="926" w:author="William Lamb" w:date="2017-10-25T15:42:00Z">
        <w:r w:rsidR="00B079FB">
          <w:rPr>
            <w:lang w:val="en-US"/>
          </w:rPr>
          <w:t xml:space="preserve">IPCC AR5 </w:t>
        </w:r>
      </w:ins>
      <w:ins w:id="927" w:author="William Lamb" w:date="2017-10-25T15:39:00Z">
        <w:r w:rsidR="00B079FB">
          <w:rPr>
            <w:lang w:val="en-US"/>
          </w:rPr>
          <w:t xml:space="preserve">has directly cited </w:t>
        </w:r>
      </w:ins>
      <w:ins w:id="928" w:author="William Lamb" w:date="2017-10-25T13:19:00Z">
        <w:r w:rsidR="00273682">
          <w:rPr>
            <w:lang w:val="en-US"/>
          </w:rPr>
          <w:t>129</w:t>
        </w:r>
      </w:ins>
      <w:ins w:id="929" w:author="William Lamb" w:date="2017-10-25T15:40:00Z">
        <w:r w:rsidR="00B079FB">
          <w:rPr>
            <w:lang w:val="en-US"/>
          </w:rPr>
          <w:t xml:space="preserve"> of these documents</w:t>
        </w:r>
      </w:ins>
      <w:ins w:id="930" w:author="William Lamb" w:date="2017-10-25T13:20:00Z">
        <w:r w:rsidR="00273682">
          <w:rPr>
            <w:lang w:val="en-US"/>
          </w:rPr>
          <w:t xml:space="preserve">. </w:t>
        </w:r>
      </w:ins>
      <w:ins w:id="931" w:author="minx" w:date="2017-11-08T12:08:00Z">
        <w:r w:rsidR="00E85484">
          <w:rPr>
            <w:lang w:val="en-US"/>
          </w:rPr>
          <w:t xml:space="preserve">While this raises </w:t>
        </w:r>
        <w:del w:id="932" w:author="William Lamb" w:date="2017-11-10T12:50:00Z">
          <w:r w:rsidR="00E85484" w:rsidDel="00C80F58">
            <w:rPr>
              <w:lang w:val="en-US"/>
            </w:rPr>
            <w:delText xml:space="preserve">substantial </w:delText>
          </w:r>
        </w:del>
        <w:r w:rsidR="00E85484">
          <w:rPr>
            <w:lang w:val="en-US"/>
          </w:rPr>
          <w:t>questions with regard to transparent literature selection in the IPCC,</w:t>
        </w:r>
      </w:ins>
      <w:ins w:id="933" w:author="minx" w:date="2017-11-08T12:09:00Z">
        <w:r w:rsidR="00E85484">
          <w:rPr>
            <w:lang w:val="en-US"/>
          </w:rPr>
          <w:t xml:space="preserve"> </w:t>
        </w:r>
      </w:ins>
      <w:moveToRangeStart w:id="934" w:author="William Lamb" w:date="2017-10-25T13:20:00Z" w:name="move496700953"/>
      <w:moveTo w:id="935" w:author="William Lamb" w:date="2017-10-25T13:20:00Z">
        <w:del w:id="936" w:author="minx" w:date="2017-11-08T12:09:00Z">
          <w:r w:rsidR="00273682" w:rsidDel="00E85484">
            <w:rPr>
              <w:lang w:val="en-US"/>
            </w:rPr>
            <w:delText>T</w:delText>
          </w:r>
        </w:del>
      </w:moveTo>
      <w:ins w:id="937" w:author="minx" w:date="2017-11-08T12:09:00Z">
        <w:r w:rsidR="00E85484">
          <w:rPr>
            <w:lang w:val="en-US"/>
          </w:rPr>
          <w:t>t</w:t>
        </w:r>
      </w:ins>
      <w:moveTo w:id="938" w:author="William Lamb" w:date="2017-10-25T13:20:00Z">
        <w:r w:rsidR="00273682">
          <w:rPr>
            <w:lang w:val="en-US"/>
          </w:rPr>
          <w:t>his low number should be contextualized within the much broader scope of the relevant chapter (</w:t>
        </w:r>
      </w:moveTo>
      <w:ins w:id="939" w:author="William Lamb" w:date="2017-10-25T15:42:00Z">
        <w:r w:rsidR="00B079FB">
          <w:rPr>
            <w:lang w:val="en-US"/>
          </w:rPr>
          <w:t xml:space="preserve">WGIII, </w:t>
        </w:r>
      </w:ins>
      <w:moveTo w:id="940" w:author="William Lamb" w:date="2017-10-25T13:20:00Z">
        <w:r w:rsidR="00273682">
          <w:rPr>
            <w:lang w:val="en-US"/>
          </w:rPr>
          <w:t xml:space="preserve">Chapter 12: Human Settlements, Infrastructure, and Spatial Planning), which included many issues not </w:t>
        </w:r>
        <w:del w:id="941" w:author="William Lamb" w:date="2017-10-25T13:21:00Z">
          <w:r w:rsidR="00273682" w:rsidDel="00273682">
            <w:rPr>
              <w:lang w:val="en-US"/>
            </w:rPr>
            <w:delText>queried</w:delText>
          </w:r>
        </w:del>
      </w:moveTo>
      <w:ins w:id="942" w:author="William Lamb" w:date="2017-10-25T13:27:00Z">
        <w:r w:rsidR="00B95EF8">
          <w:rPr>
            <w:lang w:val="en-US"/>
          </w:rPr>
          <w:t>specified</w:t>
        </w:r>
      </w:ins>
      <w:ins w:id="943" w:author="William Lamb" w:date="2017-10-25T13:21:00Z">
        <w:r w:rsidR="00273682">
          <w:rPr>
            <w:lang w:val="en-US"/>
          </w:rPr>
          <w:t xml:space="preserve"> in our query</w:t>
        </w:r>
      </w:ins>
      <w:moveTo w:id="944" w:author="William Lamb" w:date="2017-10-25T13:20:00Z">
        <w:del w:id="945" w:author="William Lamb" w:date="2017-10-25T13:21:00Z">
          <w:r w:rsidR="00273682" w:rsidDel="00273682">
            <w:rPr>
              <w:lang w:val="en-US"/>
            </w:rPr>
            <w:delText xml:space="preserve"> here</w:delText>
          </w:r>
        </w:del>
        <w:r w:rsidR="00273682">
          <w:rPr>
            <w:lang w:val="en-US"/>
          </w:rPr>
          <w:t>.</w:t>
        </w:r>
      </w:moveTo>
      <w:moveToRangeEnd w:id="934"/>
      <w:ins w:id="946" w:author="William Lamb" w:date="2017-10-25T13:20:00Z">
        <w:r w:rsidR="00273682">
          <w:rPr>
            <w:lang w:val="en-US"/>
          </w:rPr>
          <w:t xml:space="preserve"> Moreover, </w:t>
        </w:r>
      </w:ins>
      <w:del w:id="947"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948" w:author="William Lamb" w:date="2017-10-25T13:21:00Z">
        <w:del w:id="949" w:author="Radhika Khosla" w:date="2017-10-30T15:37:00Z">
          <w:r w:rsidR="00273682" w:rsidDel="00D30238">
            <w:rPr>
              <w:lang w:val="en-US"/>
            </w:rPr>
            <w:delText>a</w:delText>
          </w:r>
        </w:del>
      </w:ins>
      <w:del w:id="950" w:author="Radhika Khosla" w:date="2017-10-30T15:37:00Z">
        <w:r w:rsidR="003B77E3" w:rsidRPr="00ED7024" w:rsidDel="00D30238">
          <w:rPr>
            <w:lang w:val="en-US"/>
          </w:rPr>
          <w:delText xml:space="preserve">lready </w:delText>
        </w:r>
      </w:del>
      <w:r w:rsidR="003B77E3" w:rsidRPr="00ED7024">
        <w:rPr>
          <w:lang w:val="en-US"/>
        </w:rPr>
        <w:t xml:space="preserve">more than </w:t>
      </w:r>
      <w:del w:id="951" w:author="William Lamb" w:date="2017-10-25T13:25:00Z">
        <w:r w:rsidR="003B77E3" w:rsidRPr="00ED7024" w:rsidDel="00B95EF8">
          <w:rPr>
            <w:lang w:val="en-US"/>
          </w:rPr>
          <w:delText>3000</w:delText>
        </w:r>
        <w:r w:rsidR="00F0167C" w:rsidDel="00B95EF8">
          <w:rPr>
            <w:lang w:val="en-US"/>
          </w:rPr>
          <w:delText xml:space="preserve"> </w:delText>
        </w:r>
      </w:del>
      <w:ins w:id="952"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953" w:author="William Lamb" w:date="2017-10-23T17:24:00Z">
        <w:r w:rsidR="00F00144" w:rsidDel="006D564D">
          <w:rPr>
            <w:lang w:val="en-US"/>
          </w:rPr>
          <w:delText>08</w:delText>
        </w:r>
      </w:del>
      <w:ins w:id="954" w:author="William Lamb" w:date="2017-10-23T17:24:00Z">
        <w:r w:rsidR="006D564D">
          <w:rPr>
            <w:lang w:val="en-US"/>
          </w:rPr>
          <w:t>14</w:t>
        </w:r>
      </w:ins>
      <w:del w:id="955" w:author="William Lamb" w:date="2017-10-23T17:24:00Z">
        <w:r w:rsidR="00F00144" w:rsidDel="006D564D">
          <w:rPr>
            <w:lang w:val="en-US"/>
          </w:rPr>
          <w:delText>-)</w:delText>
        </w:r>
        <w:r w:rsidR="00F0167C" w:rsidDel="006D564D">
          <w:rPr>
            <w:lang w:val="en-US"/>
          </w:rPr>
          <w:delText xml:space="preserve"> </w:delText>
        </w:r>
      </w:del>
      <w:ins w:id="956"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957" w:author="William Lamb" w:date="2017-10-25T13:23:00Z">
        <w:r w:rsidR="00273682">
          <w:rPr>
            <w:lang w:val="en-US"/>
          </w:rPr>
          <w:t xml:space="preserve"> Future assessments</w:t>
        </w:r>
      </w:ins>
      <w:del w:id="958" w:author="William Lamb" w:date="2017-10-25T13:23:00Z">
        <w:r w:rsidR="00F0167C" w:rsidDel="00273682">
          <w:rPr>
            <w:lang w:val="en-US"/>
          </w:rPr>
          <w:delText xml:space="preserve"> </w:delText>
        </w:r>
      </w:del>
      <w:ins w:id="959" w:author="William Lamb" w:date="2017-10-25T13:22:00Z">
        <w:r w:rsidR="00273682">
          <w:rPr>
            <w:lang w:val="en-US"/>
          </w:rPr>
          <w:t xml:space="preserve"> therefore face a </w:t>
        </w:r>
      </w:ins>
      <w:ins w:id="960" w:author="William Lamb" w:date="2017-10-25T13:23:00Z">
        <w:r w:rsidR="00273682">
          <w:rPr>
            <w:lang w:val="en-US"/>
          </w:rPr>
          <w:t xml:space="preserve">significant task in covering the full breadth of </w:t>
        </w:r>
      </w:ins>
      <w:ins w:id="961" w:author="William Lamb" w:date="2017-10-25T15:44:00Z">
        <w:r w:rsidR="00091DCE">
          <w:rPr>
            <w:lang w:val="en-US"/>
          </w:rPr>
          <w:t>relevant work</w:t>
        </w:r>
      </w:ins>
      <w:ins w:id="962" w:author="William Lamb" w:date="2017-10-25T13:23:00Z">
        <w:r w:rsidR="00273682">
          <w:rPr>
            <w:lang w:val="en-US"/>
          </w:rPr>
          <w:t xml:space="preserve">. </w:t>
        </w:r>
      </w:ins>
      <w:ins w:id="963" w:author="William Lamb" w:date="2017-10-24T14:13:00Z">
        <w:r w:rsidR="005168BA">
          <w:rPr>
            <w:lang w:val="en-US"/>
          </w:rPr>
          <w:t xml:space="preserve">In the following sections we </w:t>
        </w:r>
      </w:ins>
      <w:ins w:id="964" w:author="William Lamb" w:date="2017-10-25T13:25:00Z">
        <w:r w:rsidR="00B95EF8">
          <w:rPr>
            <w:lang w:val="en-US"/>
          </w:rPr>
          <w:t>present</w:t>
        </w:r>
      </w:ins>
      <w:ins w:id="965" w:author="William Lamb" w:date="2017-10-24T14:13:00Z">
        <w:r w:rsidR="005168BA">
          <w:rPr>
            <w:lang w:val="en-US"/>
          </w:rPr>
          <w:t xml:space="preserve"> </w:t>
        </w:r>
        <w:r w:rsidR="006B2969">
          <w:rPr>
            <w:lang w:val="en-US"/>
          </w:rPr>
          <w:t xml:space="preserve">the major themes of </w:t>
        </w:r>
      </w:ins>
      <w:ins w:id="966" w:author="William Lamb" w:date="2017-10-25T15:43:00Z">
        <w:r w:rsidR="00B079FB">
          <w:rPr>
            <w:lang w:val="en-US"/>
          </w:rPr>
          <w:t>the urban literature we identify</w:t>
        </w:r>
      </w:ins>
      <w:ins w:id="967" w:author="William Lamb" w:date="2017-10-24T14:13:00Z">
        <w:r w:rsidR="006B2969">
          <w:rPr>
            <w:lang w:val="en-US"/>
          </w:rPr>
          <w:t xml:space="preserve"> (</w:t>
        </w:r>
      </w:ins>
      <w:ins w:id="968" w:author="William Lamb" w:date="2017-10-25T13:25:00Z">
        <w:r w:rsidR="00B95EF8">
          <w:rPr>
            <w:lang w:val="en-US"/>
          </w:rPr>
          <w:t xml:space="preserve">the </w:t>
        </w:r>
      </w:ins>
      <w:ins w:id="969" w:author="William Lamb" w:date="2017-10-24T14:13:00Z">
        <w:r w:rsidR="006B2969">
          <w:rPr>
            <w:lang w:val="en-US"/>
          </w:rPr>
          <w:t>automated content analysis)</w:t>
        </w:r>
      </w:ins>
      <w:ins w:id="970" w:author="William Lamb" w:date="2017-10-25T15:45:00Z">
        <w:r w:rsidR="00091DCE">
          <w:rPr>
            <w:lang w:val="en-US"/>
          </w:rPr>
          <w:t>,</w:t>
        </w:r>
      </w:ins>
      <w:ins w:id="971" w:author="William Lamb" w:date="2017-10-24T14:13:00Z">
        <w:r w:rsidR="006B2969">
          <w:rPr>
            <w:lang w:val="en-US"/>
          </w:rPr>
          <w:t xml:space="preserve"> and the epistemic communities </w:t>
        </w:r>
      </w:ins>
      <w:ins w:id="972" w:author="William Lamb" w:date="2017-10-24T14:15:00Z">
        <w:r w:rsidR="006B2969">
          <w:rPr>
            <w:lang w:val="en-US"/>
          </w:rPr>
          <w:t>within th</w:t>
        </w:r>
      </w:ins>
      <w:ins w:id="973" w:author="William Lamb" w:date="2017-11-03T17:04:00Z">
        <w:r w:rsidR="006B399C">
          <w:rPr>
            <w:lang w:val="en-US"/>
          </w:rPr>
          <w:t xml:space="preserve">is </w:t>
        </w:r>
      </w:ins>
      <w:ins w:id="974" w:author="William Lamb" w:date="2017-10-24T14:15:00Z">
        <w:r w:rsidR="006B2969">
          <w:rPr>
            <w:lang w:val="en-US"/>
          </w:rPr>
          <w:t>field (scientometric analysis).</w:t>
        </w:r>
      </w:ins>
      <w:del w:id="975" w:author="William Lamb" w:date="2017-10-09T15:12:00Z">
        <w:r w:rsidR="00717416" w:rsidDel="007547A0">
          <w:rPr>
            <w:lang w:val="en-US"/>
          </w:rPr>
          <w:delText xml:space="preserve">As compared to </w:delText>
        </w:r>
      </w:del>
      <w:del w:id="976" w:author="William Lamb" w:date="2017-10-23T17:07:00Z">
        <w:r w:rsidR="00717416" w:rsidDel="00A6291F">
          <w:rPr>
            <w:lang w:val="en-US"/>
          </w:rPr>
          <w:delText xml:space="preserve">a </w:delText>
        </w:r>
      </w:del>
      <w:del w:id="977"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978" w:author="William Lamb" w:date="2017-10-23T17:07:00Z">
        <w:r w:rsidR="00717416" w:rsidDel="00A6291F">
          <w:rPr>
            <w:lang w:val="en-US"/>
          </w:rPr>
          <w:delText>urban mitigation literature (e.g. combining synonyms for “urban”, “mitigation” and “policies</w:delText>
        </w:r>
      </w:del>
      <w:del w:id="979" w:author="William Lamb" w:date="2017-10-09T15:13:00Z">
        <w:r w:rsidR="00717416" w:rsidDel="007547A0">
          <w:rPr>
            <w:lang w:val="en-US"/>
          </w:rPr>
          <w:delText xml:space="preserve">”), </w:delText>
        </w:r>
      </w:del>
      <w:del w:id="980" w:author="William Lamb" w:date="2017-10-09T15:14:00Z">
        <w:r w:rsidR="00717416" w:rsidDel="007547A0">
          <w:rPr>
            <w:lang w:val="en-US"/>
          </w:rPr>
          <w:delText xml:space="preserve">our </w:delText>
        </w:r>
        <w:r w:rsidR="00006ABA" w:rsidDel="007547A0">
          <w:rPr>
            <w:lang w:val="en-US"/>
          </w:rPr>
          <w:delText xml:space="preserve">targeted </w:delText>
        </w:r>
      </w:del>
      <w:del w:id="981" w:author="William Lamb" w:date="2017-10-23T17:07:00Z">
        <w:r w:rsidR="00006ABA" w:rsidDel="00A6291F">
          <w:rPr>
            <w:lang w:val="en-US"/>
          </w:rPr>
          <w:delText>search</w:delText>
        </w:r>
        <w:r w:rsidR="00717416" w:rsidDel="00A6291F">
          <w:rPr>
            <w:lang w:val="en-US"/>
          </w:rPr>
          <w:delText xml:space="preserve"> </w:delText>
        </w:r>
      </w:del>
      <w:del w:id="982" w:author="William Lamb" w:date="2017-10-09T15:14:00Z">
        <w:r w:rsidR="00263835" w:rsidDel="007547A0">
          <w:rPr>
            <w:lang w:val="en-US"/>
          </w:rPr>
          <w:delText xml:space="preserve">within sectors </w:delText>
        </w:r>
        <w:r w:rsidR="00717416" w:rsidDel="007547A0">
          <w:rPr>
            <w:lang w:val="en-US"/>
          </w:rPr>
          <w:delText xml:space="preserve">identifies </w:delText>
        </w:r>
      </w:del>
      <w:del w:id="983" w:author="William Lamb" w:date="2017-10-23T17:07:00Z">
        <w:r w:rsidR="00717416" w:rsidDel="00A6291F">
          <w:rPr>
            <w:lang w:val="en-US"/>
          </w:rPr>
          <w:delText>substantially more</w:delText>
        </w:r>
      </w:del>
      <w:del w:id="984" w:author="William Lamb" w:date="2017-10-09T15:16:00Z">
        <w:r w:rsidR="00717416" w:rsidDel="007547A0">
          <w:rPr>
            <w:lang w:val="en-US"/>
          </w:rPr>
          <w:delText xml:space="preserve"> literature</w:delText>
        </w:r>
      </w:del>
      <w:del w:id="985" w:author="William Lamb" w:date="2017-10-23T17:07:00Z">
        <w:r w:rsidR="00717416" w:rsidDel="00A6291F">
          <w:rPr>
            <w:lang w:val="en-US"/>
          </w:rPr>
          <w:delText xml:space="preserve"> (8,120</w:delText>
        </w:r>
      </w:del>
      <w:del w:id="986" w:author="William Lamb" w:date="2017-10-09T15:14:00Z">
        <w:r w:rsidR="00717416" w:rsidDel="007547A0">
          <w:rPr>
            <w:lang w:val="en-US"/>
          </w:rPr>
          <w:delText xml:space="preserve"> compared to 610</w:delText>
        </w:r>
      </w:del>
      <w:del w:id="987" w:author="William Lamb" w:date="2017-10-23T17:07:00Z">
        <w:r w:rsidR="00717416" w:rsidDel="00A6291F">
          <w:rPr>
            <w:lang w:val="en-US"/>
          </w:rPr>
          <w:delText>).</w:delText>
        </w:r>
      </w:del>
    </w:p>
    <w:p w14:paraId="0058CB2F" w14:textId="5030C424" w:rsidR="007B426D" w:rsidRDefault="007B426D">
      <w:pPr>
        <w:pStyle w:val="Heading2"/>
        <w:rPr>
          <w:lang w:val="en-US"/>
        </w:rPr>
        <w:pPrChange w:id="988" w:author="William Lamb" w:date="2017-10-23T16:53:00Z">
          <w:pPr/>
        </w:pPrChange>
      </w:pPr>
      <w:ins w:id="989" w:author="William Lamb" w:date="2017-10-23T16:52:00Z">
        <w:r>
          <w:rPr>
            <w:lang w:val="en-US"/>
          </w:rPr>
          <w:t>Major themes in urban mitigation research</w:t>
        </w:r>
      </w:ins>
    </w:p>
    <w:p w14:paraId="1CD62254" w14:textId="7BDDA3ED" w:rsidR="00365DB0" w:rsidRDefault="006B2969">
      <w:pPr>
        <w:rPr>
          <w:ins w:id="990" w:author="William Lamb" w:date="2017-10-25T14:35:00Z"/>
          <w:lang w:val="en-US"/>
        </w:rPr>
      </w:pPr>
      <w:ins w:id="991" w:author="William Lamb" w:date="2017-10-24T14:16:00Z">
        <w:r>
          <w:rPr>
            <w:lang w:val="en-US"/>
          </w:rPr>
          <w:t xml:space="preserve">The automated content analysis identifies </w:t>
        </w:r>
      </w:ins>
      <w:del w:id="992" w:author="William Lamb" w:date="2017-10-24T14:17:00Z">
        <w:r w:rsidR="0085523F" w:rsidDel="006B2969">
          <w:rPr>
            <w:lang w:val="en-US"/>
          </w:rPr>
          <w:delText xml:space="preserve">25 </w:delText>
        </w:r>
      </w:del>
      <w:ins w:id="993"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994" w:author="William Lamb" w:date="2017-10-24T14:16:00Z">
        <w:r w:rsidR="0085523F" w:rsidDel="006B2969">
          <w:rPr>
            <w:lang w:val="en-US"/>
          </w:rPr>
          <w:delText>this</w:delText>
        </w:r>
      </w:del>
      <w:ins w:id="995" w:author="William Lamb" w:date="2017-10-24T14:16:00Z">
        <w:r>
          <w:rPr>
            <w:lang w:val="en-US"/>
          </w:rPr>
          <w:t>the</w:t>
        </w:r>
      </w:ins>
      <w:r w:rsidR="0085523F">
        <w:rPr>
          <w:lang w:val="en-US"/>
        </w:rPr>
        <w:t xml:space="preserve"> document set</w:t>
      </w:r>
      <w:r w:rsidR="00CA14A7">
        <w:rPr>
          <w:lang w:val="en-US"/>
        </w:rPr>
        <w:t xml:space="preserve"> (table 1). </w:t>
      </w:r>
      <w:ins w:id="996" w:author="William Lamb" w:date="2017-10-24T15:04:00Z">
        <w:r w:rsidR="006A1740">
          <w:rPr>
            <w:lang w:val="en-US"/>
          </w:rPr>
          <w:t xml:space="preserve">These include </w:t>
        </w:r>
      </w:ins>
      <w:ins w:id="997" w:author="William Lamb" w:date="2017-10-25T10:57:00Z">
        <w:r w:rsidR="00C60D4C">
          <w:rPr>
            <w:lang w:val="en-US"/>
          </w:rPr>
          <w:t>subject areas</w:t>
        </w:r>
      </w:ins>
      <w:ins w:id="998" w:author="William Lamb" w:date="2017-10-24T15:04:00Z">
        <w:r w:rsidR="006A1740">
          <w:rPr>
            <w:lang w:val="en-US"/>
          </w:rPr>
          <w:t xml:space="preserve"> that were explicitly specified in our search (e.g. “active travel” and “urban form”), as well as latent topics discovered by the </w:t>
        </w:r>
      </w:ins>
      <w:r w:rsidR="001B2473">
        <w:rPr>
          <w:lang w:val="en-US"/>
        </w:rPr>
        <w:t>analysis</w:t>
      </w:r>
      <w:ins w:id="999" w:author="William Lamb" w:date="2017-10-24T15:04:00Z">
        <w:r w:rsidR="006A1740">
          <w:rPr>
            <w:lang w:val="en-US"/>
          </w:rPr>
          <w:t xml:space="preserve"> (e.g. “network optimization”, “travel behavior”</w:t>
        </w:r>
      </w:ins>
      <w:ins w:id="1000" w:author="William Lamb" w:date="2017-10-25T10:57:00Z">
        <w:r w:rsidR="00C60D4C">
          <w:rPr>
            <w:lang w:val="en-US"/>
          </w:rPr>
          <w:t xml:space="preserve">, “air </w:t>
        </w:r>
        <w:r w:rsidR="00C60D4C">
          <w:rPr>
            <w:lang w:val="en-US"/>
          </w:rPr>
          <w:lastRenderedPageBreak/>
          <w:t>quality”</w:t>
        </w:r>
      </w:ins>
      <w:ins w:id="1001" w:author="William Lamb" w:date="2017-10-24T15:04:00Z">
        <w:r w:rsidR="006A1740">
          <w:rPr>
            <w:lang w:val="en-US"/>
          </w:rPr>
          <w:t>).</w:t>
        </w:r>
      </w:ins>
      <w:ins w:id="1002" w:author="William Lamb" w:date="2017-10-24T15:08:00Z">
        <w:r w:rsidR="00FB6A46">
          <w:rPr>
            <w:lang w:val="en-US"/>
          </w:rPr>
          <w:t xml:space="preserve"> </w:t>
        </w:r>
      </w:ins>
      <w:r w:rsidR="001B2473">
        <w:rPr>
          <w:lang w:val="en-US"/>
        </w:rPr>
        <w:t>T</w:t>
      </w:r>
      <w:ins w:id="1003" w:author="William Lamb" w:date="2017-10-24T15:08:00Z">
        <w:r w:rsidR="00FB6A46">
          <w:rPr>
            <w:lang w:val="en-US"/>
          </w:rPr>
          <w:t>here are many topics</w:t>
        </w:r>
      </w:ins>
      <w:ins w:id="1004" w:author="William Lamb" w:date="2017-10-24T15:09:00Z">
        <w:r w:rsidR="00FB6A46">
          <w:rPr>
            <w:lang w:val="en-US"/>
          </w:rPr>
          <w:t xml:space="preserve"> related to transportation research (#2, #9, #10, #12, #14, #16, #20, #21, #22, #24, </w:t>
        </w:r>
      </w:ins>
      <w:ins w:id="1005" w:author="William Lamb" w:date="2017-10-24T15:14:00Z">
        <w:r w:rsidR="00FB6A46">
          <w:rPr>
            <w:lang w:val="en-US"/>
          </w:rPr>
          <w:t>#25, #27), fewer on buildings (#</w:t>
        </w:r>
      </w:ins>
      <w:ins w:id="1006" w:author="William Lamb" w:date="2017-10-24T15:15:00Z">
        <w:r w:rsidR="00FB6A46">
          <w:rPr>
            <w:lang w:val="en-US"/>
          </w:rPr>
          <w:t xml:space="preserve">4, #5, #13, #19, #26), </w:t>
        </w:r>
      </w:ins>
      <w:ins w:id="1007" w:author="William Lamb" w:date="2017-10-24T15:16:00Z">
        <w:r w:rsidR="00FB6A46">
          <w:rPr>
            <w:lang w:val="en-US"/>
          </w:rPr>
          <w:t xml:space="preserve">only 3 on waste (#8, #15, #23), </w:t>
        </w:r>
      </w:ins>
      <w:ins w:id="1008" w:author="William Lamb" w:date="2017-11-02T11:10:00Z">
        <w:r w:rsidR="00D47C98">
          <w:rPr>
            <w:lang w:val="en-US"/>
          </w:rPr>
          <w:t xml:space="preserve">and </w:t>
        </w:r>
      </w:ins>
      <w:ins w:id="1009" w:author="William Lamb" w:date="2017-10-24T15:17:00Z">
        <w:r w:rsidR="0001202F">
          <w:rPr>
            <w:lang w:val="en-US"/>
          </w:rPr>
          <w:t>a single topic on urban form (#6)</w:t>
        </w:r>
      </w:ins>
      <w:ins w:id="1010" w:author="William Lamb" w:date="2017-10-25T10:14:00Z">
        <w:r w:rsidR="00CA0EB9">
          <w:rPr>
            <w:lang w:val="en-US"/>
          </w:rPr>
          <w:t xml:space="preserve">. </w:t>
        </w:r>
      </w:ins>
      <w:ins w:id="1011" w:author="William Lamb" w:date="2017-11-02T11:09:00Z">
        <w:r w:rsidR="00D47C98">
          <w:rPr>
            <w:lang w:val="en-US"/>
          </w:rPr>
          <w:t xml:space="preserve">In </w:t>
        </w:r>
      </w:ins>
      <w:ins w:id="1012" w:author="William Lamb" w:date="2017-11-02T11:11:00Z">
        <w:r w:rsidR="00D47C98">
          <w:rPr>
            <w:lang w:val="en-US"/>
          </w:rPr>
          <w:t xml:space="preserve">the </w:t>
        </w:r>
      </w:ins>
      <w:ins w:id="1013" w:author="William Lamb" w:date="2017-11-02T11:09:00Z">
        <w:r w:rsidR="00D47C98">
          <w:rPr>
            <w:lang w:val="en-US"/>
          </w:rPr>
          <w:t xml:space="preserve">automated content analysis </w:t>
        </w:r>
      </w:ins>
      <w:ins w:id="1014" w:author="William Lamb" w:date="2017-11-02T11:11:00Z">
        <w:r w:rsidR="00D47C98">
          <w:rPr>
            <w:lang w:val="en-US"/>
          </w:rPr>
          <w:t xml:space="preserve">a </w:t>
        </w:r>
      </w:ins>
      <w:ins w:id="1015" w:author="William Lamb" w:date="2017-11-02T11:09:00Z">
        <w:r w:rsidR="00D47C98">
          <w:rPr>
            <w:lang w:val="en-US"/>
          </w:rPr>
          <w:t xml:space="preserve">paper </w:t>
        </w:r>
      </w:ins>
      <w:ins w:id="1016" w:author="William Lamb" w:date="2017-11-02T11:11:00Z">
        <w:r w:rsidR="00D47C98">
          <w:rPr>
            <w:lang w:val="en-US"/>
          </w:rPr>
          <w:t xml:space="preserve">may </w:t>
        </w:r>
      </w:ins>
      <w:ins w:id="1017" w:author="William Lamb" w:date="2017-11-02T11:09:00Z">
        <w:r w:rsidR="00C80F58">
          <w:rPr>
            <w:lang w:val="en-US"/>
          </w:rPr>
          <w:t>contain multiple topics; some topics</w:t>
        </w:r>
        <w:r w:rsidR="00D47C98">
          <w:rPr>
            <w:lang w:val="en-US"/>
          </w:rPr>
          <w:t xml:space="preserve"> therefore </w:t>
        </w:r>
      </w:ins>
      <w:ins w:id="1018" w:author="William Lamb" w:date="2017-11-10T12:51:00Z">
        <w:r w:rsidR="00C80F58">
          <w:rPr>
            <w:lang w:val="en-US"/>
          </w:rPr>
          <w:t xml:space="preserve">represent </w:t>
        </w:r>
      </w:ins>
      <w:ins w:id="1019" w:author="William Lamb" w:date="2017-11-03T17:12:00Z">
        <w:r w:rsidR="00DB24E1">
          <w:rPr>
            <w:lang w:val="en-US"/>
          </w:rPr>
          <w:t xml:space="preserve">more general discourses that appear across </w:t>
        </w:r>
      </w:ins>
      <w:ins w:id="1020" w:author="William Lamb" w:date="2017-11-10T12:51:00Z">
        <w:r w:rsidR="00C80F58">
          <w:rPr>
            <w:lang w:val="en-US"/>
          </w:rPr>
          <w:t xml:space="preserve">multiple </w:t>
        </w:r>
      </w:ins>
      <w:ins w:id="1021" w:author="William Lamb" w:date="2017-11-03T17:13:00Z">
        <w:r w:rsidR="00DB24E1">
          <w:rPr>
            <w:lang w:val="en-US"/>
          </w:rPr>
          <w:t>areas of research</w:t>
        </w:r>
      </w:ins>
      <w:ins w:id="1022" w:author="William Lamb" w:date="2017-11-02T11:11:00Z">
        <w:r w:rsidR="00D47C98">
          <w:rPr>
            <w:lang w:val="en-US"/>
          </w:rPr>
          <w:t xml:space="preserve">. </w:t>
        </w:r>
      </w:ins>
      <w:ins w:id="1023" w:author="William Lamb" w:date="2017-11-02T11:12:00Z">
        <w:r w:rsidR="00D47C98">
          <w:rPr>
            <w:lang w:val="en-US"/>
          </w:rPr>
          <w:t xml:space="preserve">For instance, </w:t>
        </w:r>
      </w:ins>
      <w:ins w:id="1024" w:author="William Lamb" w:date="2017-10-25T10:14:00Z">
        <w:r w:rsidR="00CA0EB9">
          <w:rPr>
            <w:lang w:val="en-US"/>
          </w:rPr>
          <w:t>the most prevalent topic</w:t>
        </w:r>
      </w:ins>
      <w:ins w:id="1025" w:author="William Lamb" w:date="2017-10-25T10:15:00Z">
        <w:r w:rsidR="00CA0EB9">
          <w:rPr>
            <w:lang w:val="en-US"/>
          </w:rPr>
          <w:t xml:space="preserve"> </w:t>
        </w:r>
      </w:ins>
      <w:ins w:id="1026" w:author="William Lamb" w:date="2017-11-02T11:12:00Z">
        <w:r w:rsidR="00D47C98">
          <w:rPr>
            <w:lang w:val="en-US"/>
          </w:rPr>
          <w:t>is</w:t>
        </w:r>
      </w:ins>
      <w:ins w:id="1027" w:author="William Lamb" w:date="2017-10-25T10:14:00Z">
        <w:r w:rsidR="00CA0EB9">
          <w:rPr>
            <w:lang w:val="en-US"/>
          </w:rPr>
          <w:t xml:space="preserve"> “planning &amp; governance”</w:t>
        </w:r>
      </w:ins>
      <w:ins w:id="1028" w:author="William Lamb" w:date="2017-10-25T10:15:00Z">
        <w:r w:rsidR="00D47C98">
          <w:rPr>
            <w:lang w:val="en-US"/>
          </w:rPr>
          <w:t>, a policy-oriented discourse</w:t>
        </w:r>
      </w:ins>
      <w:ins w:id="1029" w:author="William Lamb" w:date="2017-11-02T11:13:00Z">
        <w:r w:rsidR="00D47C98">
          <w:rPr>
            <w:lang w:val="en-US"/>
          </w:rPr>
          <w:t xml:space="preserve"> that can be found in approximately 10% of the literature we identify</w:t>
        </w:r>
      </w:ins>
      <w:ins w:id="1030" w:author="William Lamb" w:date="2017-10-25T10:16:00Z">
        <w:r w:rsidR="00CA0EB9">
          <w:rPr>
            <w:lang w:val="en-US"/>
          </w:rPr>
          <w:t>.</w:t>
        </w:r>
      </w:ins>
    </w:p>
    <w:p w14:paraId="6FD09704" w14:textId="58D1AF29" w:rsidR="001B2473" w:rsidDel="00CA0EB9" w:rsidRDefault="00091DCE">
      <w:pPr>
        <w:rPr>
          <w:del w:id="1031" w:author="William Lamb" w:date="2017-10-25T10:16:00Z"/>
          <w:lang w:val="en-US"/>
        </w:rPr>
      </w:pPr>
      <w:ins w:id="1032" w:author="William Lamb" w:date="2017-10-25T15:49:00Z">
        <w:r>
          <w:rPr>
            <w:lang w:val="en-US"/>
          </w:rPr>
          <w:t xml:space="preserve">A range of competing discourses and priorities are apparent across the literature. </w:t>
        </w:r>
      </w:ins>
      <w:ins w:id="1033" w:author="William Lamb" w:date="2017-10-25T15:48:00Z">
        <w:r>
          <w:rPr>
            <w:lang w:val="en-US"/>
          </w:rPr>
          <w:t>T</w:t>
        </w:r>
      </w:ins>
      <w:ins w:id="1034" w:author="William Lamb" w:date="2017-10-25T14:35:00Z">
        <w:r w:rsidR="00365DB0">
          <w:rPr>
            <w:lang w:val="en-US"/>
          </w:rPr>
          <w:t xml:space="preserve">he </w:t>
        </w:r>
      </w:ins>
      <w:ins w:id="1035" w:author="William Lamb" w:date="2017-11-02T11:14:00Z">
        <w:r w:rsidR="00D47C98">
          <w:rPr>
            <w:lang w:val="en-US"/>
          </w:rPr>
          <w:t xml:space="preserve">keywords listed in </w:t>
        </w:r>
      </w:ins>
      <w:ins w:id="1036" w:author="William Lamb" w:date="2017-10-25T14:35:00Z">
        <w:r w:rsidR="00365DB0">
          <w:rPr>
            <w:lang w:val="en-US"/>
          </w:rPr>
          <w:t>building energy standards (#5) show a consistent theme of energy performance assessment in relation to national building standards and codes (</w:t>
        </w:r>
      </w:ins>
      <w:ins w:id="1037" w:author="William Lamb" w:date="2017-11-02T11:15:00Z">
        <w:r w:rsidR="00D47C98">
          <w:rPr>
            <w:lang w:val="en-US"/>
          </w:rPr>
          <w:t>the documents hig</w:t>
        </w:r>
        <w:r w:rsidR="00C80F58">
          <w:rPr>
            <w:lang w:val="en-US"/>
          </w:rPr>
          <w:t>hly correlated with this topic</w:t>
        </w:r>
        <w:r w:rsidR="00D47C98">
          <w:rPr>
            <w:lang w:val="en-US"/>
          </w:rPr>
          <w:t xml:space="preserve"> discuss the </w:t>
        </w:r>
      </w:ins>
      <w:ins w:id="1038" w:author="William Lamb" w:date="2017-10-25T14:35:00Z">
        <w:r w:rsidR="00365DB0">
          <w:rPr>
            <w:lang w:val="en-US"/>
          </w:rPr>
          <w:t>LEED certification</w:t>
        </w:r>
      </w:ins>
      <w:ins w:id="1039" w:author="William Lamb" w:date="2017-11-02T11:15:00Z">
        <w:r w:rsidR="00D47C98">
          <w:rPr>
            <w:lang w:val="en-US"/>
          </w:rPr>
          <w:t xml:space="preserve"> and </w:t>
        </w:r>
      </w:ins>
      <w:ins w:id="1040" w:author="William Lamb" w:date="2017-11-02T16:46:00Z">
        <w:r w:rsidR="00A230FA">
          <w:rPr>
            <w:lang w:val="en-US"/>
          </w:rPr>
          <w:t>similar</w:t>
        </w:r>
      </w:ins>
      <w:ins w:id="1041" w:author="William Lamb" w:date="2017-11-02T11:15:00Z">
        <w:r w:rsidR="00D47C98">
          <w:rPr>
            <w:lang w:val="en-US"/>
          </w:rPr>
          <w:t xml:space="preserve"> schemes</w:t>
        </w:r>
      </w:ins>
      <w:ins w:id="1042" w:author="William Lamb" w:date="2017-10-25T14:35:00Z">
        <w:r w:rsidR="00365DB0">
          <w:rPr>
            <w:lang w:val="en-US"/>
          </w:rPr>
          <w:t xml:space="preserve">). </w:t>
        </w:r>
      </w:ins>
      <w:ins w:id="1043" w:author="William Lamb" w:date="2017-11-02T11:16:00Z">
        <w:r w:rsidR="00D47C98">
          <w:rPr>
            <w:lang w:val="en-US"/>
          </w:rPr>
          <w:t>E</w:t>
        </w:r>
      </w:ins>
      <w:ins w:id="1044" w:author="William Lamb" w:date="2017-10-25T14:35:00Z">
        <w:r w:rsidR="00365DB0">
          <w:rPr>
            <w:lang w:val="en-US"/>
          </w:rPr>
          <w:t>nergy efficiency &amp; consumption (#4) and thermal comfort (#13) capture technical aspects of energy use in buildings (e.g. appliance efficiency), as well as their interface with human behavior (e.g. thermostat preferences).</w:t>
        </w:r>
      </w:ins>
      <w:ins w:id="1045" w:author="William Lamb" w:date="2017-10-25T15:48:00Z">
        <w:r>
          <w:rPr>
            <w:lang w:val="en-US"/>
          </w:rPr>
          <w:t xml:space="preserve"> </w:t>
        </w:r>
      </w:ins>
      <w:ins w:id="1046" w:author="William Lamb" w:date="2017-11-02T11:17:00Z">
        <w:r w:rsidR="00D569C0">
          <w:rPr>
            <w:lang w:val="en-US"/>
          </w:rPr>
          <w:t>W</w:t>
        </w:r>
      </w:ins>
      <w:ins w:id="1047" w:author="William Lamb" w:date="2017-10-25T14:39:00Z">
        <w:r w:rsidR="00365DB0">
          <w:rPr>
            <w:lang w:val="en-US"/>
          </w:rPr>
          <w:t xml:space="preserve">ithin transportation research, </w:t>
        </w:r>
      </w:ins>
      <w:ins w:id="1048" w:author="William Lamb" w:date="2017-10-25T14:40:00Z">
        <w:r w:rsidR="00365DB0">
          <w:rPr>
            <w:lang w:val="en-US"/>
          </w:rPr>
          <w:t>congestion charging (#10) is clearly oriented towards traffic management</w:t>
        </w:r>
      </w:ins>
      <w:ins w:id="1049" w:author="William Lamb" w:date="2017-10-25T14:41:00Z">
        <w:r w:rsidR="001A6218">
          <w:rPr>
            <w:lang w:val="en-US"/>
          </w:rPr>
          <w:t xml:space="preserve">; </w:t>
        </w:r>
      </w:ins>
      <w:ins w:id="1050" w:author="William Lamb" w:date="2017-10-25T15:50:00Z">
        <w:r>
          <w:rPr>
            <w:lang w:val="en-US"/>
          </w:rPr>
          <w:t xml:space="preserve">the </w:t>
        </w:r>
      </w:ins>
      <w:ins w:id="1051" w:author="William Lamb" w:date="2017-10-25T14:43:00Z">
        <w:r w:rsidR="00365DB0">
          <w:rPr>
            <w:lang w:val="en-US"/>
          </w:rPr>
          <w:t xml:space="preserve">public transportation modes (#9, </w:t>
        </w:r>
        <w:r w:rsidR="00F059B0">
          <w:rPr>
            <w:lang w:val="en-US"/>
          </w:rPr>
          <w:t>#16</w:t>
        </w:r>
      </w:ins>
      <w:ins w:id="1052" w:author="William Lamb" w:date="2017-10-25T14:44:00Z">
        <w:r w:rsidR="00F059B0">
          <w:rPr>
            <w:lang w:val="en-US"/>
          </w:rPr>
          <w:t>) emphasize access</w:t>
        </w:r>
      </w:ins>
      <w:ins w:id="1053" w:author="William Lamb" w:date="2017-10-25T14:45:00Z">
        <w:r w:rsidR="00F059B0">
          <w:rPr>
            <w:lang w:val="en-US"/>
          </w:rPr>
          <w:t xml:space="preserve"> and ridership</w:t>
        </w:r>
      </w:ins>
      <w:ins w:id="1054" w:author="William Lamb" w:date="2017-10-25T14:46:00Z">
        <w:r w:rsidR="00F059B0">
          <w:rPr>
            <w:lang w:val="en-US"/>
          </w:rPr>
          <w:t xml:space="preserve"> levels</w:t>
        </w:r>
      </w:ins>
      <w:ins w:id="1055" w:author="William Lamb" w:date="2017-10-25T15:01:00Z">
        <w:r w:rsidR="001A6218">
          <w:rPr>
            <w:lang w:val="en-US"/>
          </w:rPr>
          <w:t>;</w:t>
        </w:r>
      </w:ins>
      <w:ins w:id="1056" w:author="William Lamb" w:date="2017-10-25T15:50:00Z">
        <w:r>
          <w:rPr>
            <w:lang w:val="en-US"/>
          </w:rPr>
          <w:t xml:space="preserve"> while </w:t>
        </w:r>
      </w:ins>
      <w:ins w:id="1057" w:author="William Lamb" w:date="2017-10-25T14:41:00Z">
        <w:r w:rsidR="00365DB0">
          <w:rPr>
            <w:lang w:val="en-US"/>
          </w:rPr>
          <w:t xml:space="preserve">active travel (#2) </w:t>
        </w:r>
      </w:ins>
      <w:ins w:id="1058" w:author="William Lamb" w:date="2017-10-25T15:01:00Z">
        <w:r w:rsidR="001A6218">
          <w:rPr>
            <w:lang w:val="en-US"/>
          </w:rPr>
          <w:t>remains</w:t>
        </w:r>
      </w:ins>
      <w:ins w:id="1059" w:author="William Lamb" w:date="2017-10-25T14:41:00Z">
        <w:r w:rsidR="00365DB0">
          <w:rPr>
            <w:lang w:val="en-US"/>
          </w:rPr>
          <w:t xml:space="preserve"> very much grounded in </w:t>
        </w:r>
      </w:ins>
      <w:ins w:id="1060" w:author="William Lamb" w:date="2017-10-25T15:01:00Z">
        <w:r w:rsidR="001A6218">
          <w:rPr>
            <w:lang w:val="en-US"/>
          </w:rPr>
          <w:t xml:space="preserve">a </w:t>
        </w:r>
      </w:ins>
      <w:ins w:id="1061" w:author="William Lamb" w:date="2017-10-25T14:46:00Z">
        <w:r w:rsidR="00F059B0">
          <w:rPr>
            <w:lang w:val="en-US"/>
          </w:rPr>
          <w:t>public health discourse.</w:t>
        </w:r>
      </w:ins>
      <w:del w:id="1062" w:author="William Lamb" w:date="2017-10-25T10:16:00Z">
        <w:r w:rsidR="00CA0EB9" w:rsidDel="00CA0EB9">
          <w:rPr>
            <w:lang w:val="en-US"/>
          </w:rPr>
          <w:delText xml:space="preserve"> </w:delText>
        </w:r>
      </w:del>
    </w:p>
    <w:p w14:paraId="1F0D58C2" w14:textId="3FFD0D54" w:rsidR="0037617C" w:rsidDel="00365DB0" w:rsidRDefault="001B2473">
      <w:pPr>
        <w:rPr>
          <w:del w:id="1063" w:author="William Lamb" w:date="2017-10-25T14:35:00Z"/>
          <w:lang w:val="en-US"/>
        </w:rPr>
      </w:pPr>
      <w:del w:id="1064" w:author="William Lamb" w:date="2017-10-25T10:16:00Z">
        <w:r w:rsidDel="00CA0EB9">
          <w:rPr>
            <w:lang w:val="en-US"/>
          </w:rPr>
          <w:delText>t</w:delText>
        </w:r>
        <w:r w:rsidR="00903DBF" w:rsidDel="00CA0EB9">
          <w:rPr>
            <w:lang w:val="en-US"/>
          </w:rPr>
          <w:delText xml:space="preserve">he most prevalent topic – planning and governance </w:delText>
        </w:r>
      </w:del>
      <w:del w:id="1065"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RPr="008F7593" w:rsidDel="006A1740">
          <w:rPr>
            <w:rStyle w:val="FootnoteReference"/>
            <w:rPrChange w:id="1066" w:author="William Lamb" w:date="2017-11-02T16:26:00Z">
              <w:rPr>
                <w:rStyle w:val="FootnoteReference"/>
                <w:lang w:val="en-US"/>
              </w:rPr>
            </w:rPrChange>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1069"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1070" w:author="William Lamb" w:date="2017-10-25T10:49:00Z"/>
          <w:lang w:val="en-US"/>
        </w:rPr>
        <w:pPrChange w:id="1071" w:author="William Lamb" w:date="2017-10-24T14:17:00Z">
          <w:pPr>
            <w:pStyle w:val="Caption"/>
          </w:pPr>
        </w:pPrChange>
      </w:pPr>
      <w:del w:id="1072" w:author="William Lamb" w:date="2017-10-25T10:49:00Z">
        <w:r w:rsidDel="00FD7E7D">
          <w:rPr>
            <w:lang w:val="en-US"/>
          </w:rPr>
          <w:delText xml:space="preserve">Accordingly, </w:delText>
        </w:r>
      </w:del>
      <w:del w:id="1073" w:author="William Lamb" w:date="2017-10-24T15:24:00Z">
        <w:r w:rsidR="000C5E34" w:rsidDel="0001202F">
          <w:rPr>
            <w:lang w:val="en-US"/>
          </w:rPr>
          <w:delText xml:space="preserve">Figure 3 presents the correlations between topics, based on their co-occurrence within documents. </w:delText>
        </w:r>
      </w:del>
      <w:del w:id="1074"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1075"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1076" w:author="William Lamb" w:date="2017-10-24T15:25:00Z">
        <w:r w:rsidR="000C5E34" w:rsidDel="0001202F">
          <w:rPr>
            <w:lang w:val="en-US"/>
          </w:rPr>
          <w:delText>; the three waste management topics</w:delText>
        </w:r>
      </w:del>
      <w:del w:id="1077"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1078" w:author="William Lamb" w:date="2017-10-25T10:56:00Z"/>
          <w:lang w:val="en-US"/>
        </w:rPr>
      </w:pPr>
    </w:p>
    <w:p w14:paraId="14C449CD" w14:textId="024DF005" w:rsidR="00435256" w:rsidRDefault="000C5E34" w:rsidP="00903DBF">
      <w:pPr>
        <w:rPr>
          <w:b/>
          <w:sz w:val="20"/>
          <w:lang w:val="en-GB"/>
        </w:rPr>
      </w:pPr>
      <w:del w:id="1079" w:author="William Lamb" w:date="2017-10-25T10:56:00Z">
        <w:r w:rsidDel="00C60D4C">
          <w:rPr>
            <w:lang w:val="en-US"/>
          </w:rPr>
          <w:delText>These correlations help identify the role of latent topics not explicit in our search query. For instance, “</w:delText>
        </w:r>
      </w:del>
      <w:del w:id="1080" w:author="William Lamb" w:date="2017-10-24T15:26:00Z">
        <w:r w:rsidDel="0001202F">
          <w:rPr>
            <w:lang w:val="en-US"/>
          </w:rPr>
          <w:delText xml:space="preserve">system </w:delText>
        </w:r>
      </w:del>
      <w:del w:id="1081" w:author="William Lamb" w:date="2017-10-25T10:56:00Z">
        <w:r w:rsidDel="00C60D4C">
          <w:rPr>
            <w:lang w:val="en-US"/>
          </w:rPr>
          <w:delText>optimization” (#3) implies a strong discourse of pricing and network optimization within transportation research. “Travel behavior” (#</w:delText>
        </w:r>
      </w:del>
      <w:del w:id="1082" w:author="William Lamb" w:date="2017-10-24T15:26:00Z">
        <w:r w:rsidDel="0001202F">
          <w:rPr>
            <w:lang w:val="en-US"/>
          </w:rPr>
          <w:delText>4</w:delText>
        </w:r>
      </w:del>
      <w:del w:id="1083"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084"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084"/>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develop,  sustain,  govern,  polici,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model,  network,  optim,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i,  effici,  consump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  energi,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citi,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miss,  carbon,  ghg,  reduc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  manag,  solid,  landfil,  municip</w:t>
            </w:r>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public,  car,  access,  polici</w:t>
            </w:r>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oper,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mode,  choic,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  temperatur,  indoor,  occup</w:t>
            </w:r>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vehicl,  electr,  fuel,  batteri,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eatment,  wastewat,  plant,  remov,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pollut,  ventil,  qualiti,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  chang,  mitig,  polici,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  hous,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ervic,  ecosystem,  oper,  public,  provid</w:t>
            </w:r>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ark,  space,  car,  price,  polici</w:t>
            </w:r>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brt,  buse,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ecycl,  household,  collect,  materi,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  station,  congest,  ev,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ter,  suppli,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icycl,  cycl,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1085" w:author="William Lamb" w:date="2017-10-24T15:04:00Z">
        <w:r w:rsidR="006A1740">
          <w:rPr>
            <w:b/>
            <w:sz w:val="20"/>
            <w:lang w:val="en-GB"/>
          </w:rPr>
          <w:t xml:space="preserve"> generated by the automatic content analysis</w:t>
        </w:r>
      </w:ins>
      <w:r w:rsidR="00670781" w:rsidRPr="00762040">
        <w:rPr>
          <w:sz w:val="20"/>
          <w:lang w:val="en-GB"/>
        </w:rPr>
        <w:t xml:space="preserve">. </w:t>
      </w:r>
      <w:del w:id="1086"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1087" w:author="William Lamb" w:date="2017-10-24T15:04:00Z">
        <w:r w:rsidR="00670781" w:rsidRPr="00762040" w:rsidDel="006A1740">
          <w:rPr>
            <w:sz w:val="20"/>
            <w:lang w:val="en-GB"/>
          </w:rPr>
          <w:delText xml:space="preserve">corpus </w:delText>
        </w:r>
      </w:del>
      <w:ins w:id="1088" w:author="William Lamb" w:date="2017-10-24T15:04:00Z">
        <w:r w:rsidR="006A1740">
          <w:rPr>
            <w:sz w:val="20"/>
            <w:lang w:val="en-GB"/>
          </w:rPr>
          <w:t>document set</w:t>
        </w:r>
        <w:r w:rsidR="006A1740" w:rsidRPr="00762040">
          <w:rPr>
            <w:sz w:val="20"/>
            <w:lang w:val="en-GB"/>
          </w:rPr>
          <w:t xml:space="preserve"> </w:t>
        </w:r>
      </w:ins>
      <w:ins w:id="1089" w:author="William Lamb" w:date="2017-10-24T15:05:00Z">
        <w:r w:rsidR="006A1740">
          <w:rPr>
            <w:sz w:val="20"/>
            <w:lang w:val="en-GB"/>
          </w:rPr>
          <w:t xml:space="preserve">where this </w:t>
        </w:r>
      </w:ins>
      <w:del w:id="1090"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1091" w:author="William Lamb" w:date="2017-10-24T15:05:00Z">
        <w:r w:rsidR="006A1740">
          <w:rPr>
            <w:sz w:val="20"/>
            <w:lang w:val="en-GB"/>
          </w:rPr>
          <w:t xml:space="preserve"> is found</w:t>
        </w:r>
      </w:ins>
      <w:r w:rsidR="00670781" w:rsidRPr="00762040">
        <w:rPr>
          <w:sz w:val="20"/>
          <w:lang w:val="en-GB"/>
        </w:rPr>
        <w:t xml:space="preserve">). </w:t>
      </w:r>
      <w:del w:id="1092" w:author="William Lamb" w:date="2017-10-24T15:05:00Z">
        <w:r w:rsidR="00762040" w:rsidDel="006A1740">
          <w:rPr>
            <w:sz w:val="20"/>
            <w:lang w:val="en-GB"/>
          </w:rPr>
          <w:delText>Each document may consist of multiple topics, hence topics are correlated to one another (Figure 3), and</w:delText>
        </w:r>
      </w:del>
      <w:ins w:id="1093" w:author="William Lamb" w:date="2017-10-24T15:05:00Z">
        <w:r w:rsidR="006A1740">
          <w:rPr>
            <w:sz w:val="20"/>
            <w:lang w:val="en-GB"/>
          </w:rPr>
          <w:t>Topics</w:t>
        </w:r>
      </w:ins>
      <w:r w:rsidR="00762040">
        <w:rPr>
          <w:sz w:val="20"/>
          <w:lang w:val="en-GB"/>
        </w:rPr>
        <w:t xml:space="preserve"> may be </w:t>
      </w:r>
      <w:del w:id="1094"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1095" w:author="William Lamb" w:date="2017-10-24T15:06:00Z">
        <w:r w:rsidR="00762040" w:rsidDel="006A1740">
          <w:rPr>
            <w:sz w:val="20"/>
            <w:lang w:val="en-GB"/>
          </w:rPr>
          <w:delText>bus rapid transit vs. bus services</w:delText>
        </w:r>
      </w:del>
      <w:ins w:id="1096" w:author="William Lamb" w:date="2017-10-24T15:06:00Z">
        <w:r w:rsidR="006A1740">
          <w:rPr>
            <w:sz w:val="20"/>
            <w:lang w:val="en-GB"/>
          </w:rPr>
          <w:t>congestion charging vs. road tolls</w:t>
        </w:r>
      </w:ins>
      <w:r w:rsidR="00762040">
        <w:rPr>
          <w:sz w:val="20"/>
          <w:lang w:val="en-GB"/>
        </w:rPr>
        <w:t>).</w:t>
      </w:r>
    </w:p>
    <w:p w14:paraId="3793B021" w14:textId="2932ABC1" w:rsidR="00F059B0" w:rsidRDefault="00365DB0">
      <w:pPr>
        <w:rPr>
          <w:ins w:id="1097" w:author="William Lamb" w:date="2017-10-25T14:48:00Z"/>
          <w:lang w:val="en-US"/>
        </w:rPr>
      </w:pPr>
      <w:ins w:id="1098" w:author="William Lamb" w:date="2017-10-25T14:35:00Z">
        <w:r>
          <w:rPr>
            <w:lang w:val="en-US"/>
          </w:rPr>
          <w:t xml:space="preserve">A useful way to visualize and interpret these results is via a correlation network, showing the propensity for topics to occur together within documents (Figure 3). As </w:t>
        </w:r>
      </w:ins>
      <w:ins w:id="1099" w:author="William Lamb" w:date="2017-11-10T12:53:00Z">
        <w:r w:rsidR="00C80F58">
          <w:rPr>
            <w:lang w:val="en-US"/>
          </w:rPr>
          <w:t xml:space="preserve">might be </w:t>
        </w:r>
      </w:ins>
      <w:ins w:id="1100" w:author="William Lamb" w:date="2017-10-25T14:35:00Z">
        <w:r>
          <w:rPr>
            <w:lang w:val="en-US"/>
          </w:rPr>
          <w:t xml:space="preserve">expected, the topics on energy, heating and water use in buildings </w:t>
        </w:r>
      </w:ins>
      <w:ins w:id="1101" w:author="William Lamb" w:date="2017-10-25T20:54:00Z">
        <w:r w:rsidR="002C6B77">
          <w:rPr>
            <w:lang w:val="en-US"/>
          </w:rPr>
          <w:t>are grouped together</w:t>
        </w:r>
      </w:ins>
      <w:ins w:id="1102" w:author="William Lamb" w:date="2017-10-25T14:35:00Z">
        <w:r>
          <w:rPr>
            <w:lang w:val="en-US"/>
          </w:rPr>
          <w:t>.</w:t>
        </w:r>
      </w:ins>
      <w:ins w:id="1103" w:author="William Lamb" w:date="2017-10-25T20:54:00Z">
        <w:r w:rsidR="002C6B77">
          <w:rPr>
            <w:lang w:val="en-US"/>
          </w:rPr>
          <w:t xml:space="preserve"> The transportation topics are also densely connected – in particular to </w:t>
        </w:r>
      </w:ins>
      <w:ins w:id="1104" w:author="William Lamb" w:date="2017-10-25T14:35:00Z">
        <w:r>
          <w:rPr>
            <w:lang w:val="en-US"/>
          </w:rPr>
          <w:t>network optimization</w:t>
        </w:r>
      </w:ins>
      <w:ins w:id="1105" w:author="William Lamb" w:date="2017-10-25T14:52:00Z">
        <w:r w:rsidR="00F059B0">
          <w:rPr>
            <w:lang w:val="en-US"/>
          </w:rPr>
          <w:t xml:space="preserve"> (#3)</w:t>
        </w:r>
      </w:ins>
      <w:ins w:id="1106" w:author="William Lamb" w:date="2017-10-25T14:53:00Z">
        <w:r w:rsidR="00FF5A88">
          <w:rPr>
            <w:lang w:val="en-US"/>
          </w:rPr>
          <w:t xml:space="preserve">, </w:t>
        </w:r>
      </w:ins>
      <w:ins w:id="1107" w:author="William Lamb" w:date="2017-10-25T20:48:00Z">
        <w:r w:rsidR="002C6B77">
          <w:rPr>
            <w:lang w:val="en-US"/>
          </w:rPr>
          <w:t xml:space="preserve">which describes </w:t>
        </w:r>
      </w:ins>
      <w:ins w:id="1108" w:author="William Lamb" w:date="2017-10-25T20:49:00Z">
        <w:r w:rsidR="002C6B77">
          <w:rPr>
            <w:lang w:val="en-US"/>
          </w:rPr>
          <w:t>the</w:t>
        </w:r>
      </w:ins>
      <w:ins w:id="1109" w:author="William Lamb" w:date="2017-10-25T14:35:00Z">
        <w:r w:rsidR="00FF5A88">
          <w:rPr>
            <w:lang w:val="en-US"/>
          </w:rPr>
          <w:t xml:space="preserve"> modelling, </w:t>
        </w:r>
        <w:r w:rsidR="002C6B77">
          <w:rPr>
            <w:lang w:val="en-US"/>
          </w:rPr>
          <w:t>simulation</w:t>
        </w:r>
        <w:r>
          <w:rPr>
            <w:lang w:val="en-US"/>
          </w:rPr>
          <w:t xml:space="preserve"> </w:t>
        </w:r>
      </w:ins>
      <w:ins w:id="1110" w:author="William Lamb" w:date="2017-10-25T14:55:00Z">
        <w:r w:rsidR="002C6B77">
          <w:rPr>
            <w:lang w:val="en-US"/>
          </w:rPr>
          <w:t>and optimization of</w:t>
        </w:r>
        <w:r w:rsidR="00FF5A88">
          <w:rPr>
            <w:lang w:val="en-US"/>
          </w:rPr>
          <w:t xml:space="preserve"> </w:t>
        </w:r>
      </w:ins>
      <w:ins w:id="1111" w:author="William Lamb" w:date="2017-10-25T14:35:00Z">
        <w:r>
          <w:rPr>
            <w:lang w:val="en-US"/>
          </w:rPr>
          <w:t>traffic flow</w:t>
        </w:r>
      </w:ins>
      <w:ins w:id="1112" w:author="William Lamb" w:date="2017-10-25T14:55:00Z">
        <w:r w:rsidR="002C6B77">
          <w:rPr>
            <w:lang w:val="en-US"/>
          </w:rPr>
          <w:t xml:space="preserve">, and to a </w:t>
        </w:r>
        <w:r w:rsidR="00FF5A88">
          <w:rPr>
            <w:lang w:val="en-US"/>
          </w:rPr>
          <w:t>lesser extent travel behavior (#12).</w:t>
        </w:r>
      </w:ins>
      <w:ins w:id="1113" w:author="William Lamb" w:date="2017-10-25T14:35:00Z">
        <w:r w:rsidDel="006B2969">
          <w:rPr>
            <w:lang w:val="en-US"/>
          </w:rPr>
          <w:t xml:space="preserve"> </w:t>
        </w:r>
        <w:r>
          <w:rPr>
            <w:lang w:val="en-US"/>
          </w:rPr>
          <w:t>System design</w:t>
        </w:r>
      </w:ins>
      <w:ins w:id="1114" w:author="William Lamb" w:date="2017-10-25T14:56:00Z">
        <w:r w:rsidR="00FF5A88">
          <w:rPr>
            <w:lang w:val="en-US"/>
          </w:rPr>
          <w:t xml:space="preserve"> (#11)</w:t>
        </w:r>
      </w:ins>
      <w:ins w:id="1115"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1116" w:author="William Lamb" w:date="2017-10-25T14:28:00Z"/>
          <w:lang w:val="en-US"/>
        </w:rPr>
      </w:pPr>
      <w:del w:id="1117"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1118" w:author="William Lamb" w:date="2017-10-25T14:19:00Z">
        <w:r w:rsidDel="00015202">
          <w:rPr>
            <w:lang w:val="en-US"/>
          </w:rPr>
          <w:delText xml:space="preserve">A closer look at </w:delText>
        </w:r>
      </w:del>
      <w:del w:id="1119" w:author="William Lamb" w:date="2017-10-25T14:35:00Z">
        <w:r w:rsidDel="00365DB0">
          <w:rPr>
            <w:lang w:val="en-US"/>
          </w:rPr>
          <w:delText xml:space="preserve">the documents and keywords highly correlated with building energy </w:delText>
        </w:r>
      </w:del>
      <w:del w:id="1120" w:author="William Lamb" w:date="2017-10-25T14:14:00Z">
        <w:r w:rsidDel="00015202">
          <w:rPr>
            <w:lang w:val="en-US"/>
          </w:rPr>
          <w:delText xml:space="preserve">performance </w:delText>
        </w:r>
      </w:del>
      <w:del w:id="1121" w:author="William Lamb" w:date="2017-10-25T14:35:00Z">
        <w:r w:rsidDel="00365DB0">
          <w:rPr>
            <w:lang w:val="en-US"/>
          </w:rPr>
          <w:delText>(#</w:delText>
        </w:r>
      </w:del>
      <w:del w:id="1122" w:author="William Lamb" w:date="2017-10-25T14:14:00Z">
        <w:r w:rsidDel="00015202">
          <w:rPr>
            <w:lang w:val="en-US"/>
          </w:rPr>
          <w:delText>2</w:delText>
        </w:r>
      </w:del>
      <w:del w:id="1123" w:author="William Lamb" w:date="2017-10-25T14:35:00Z">
        <w:r w:rsidDel="00365DB0">
          <w:rPr>
            <w:lang w:val="en-US"/>
          </w:rPr>
          <w:delText xml:space="preserve">) shows a consistent theme of energy performance assessment in relation to national building standards and codes. </w:delText>
        </w:r>
      </w:del>
      <w:del w:id="1124" w:author="William Lamb" w:date="2017-10-25T14:16:00Z">
        <w:r w:rsidDel="00015202">
          <w:rPr>
            <w:lang w:val="en-US"/>
          </w:rPr>
          <w:delText>T</w:delText>
        </w:r>
      </w:del>
      <w:del w:id="1125" w:author="William Lamb" w:date="2017-10-25T14:35:00Z">
        <w:r w:rsidDel="00365DB0">
          <w:rPr>
            <w:lang w:val="en-US"/>
          </w:rPr>
          <w:delText>hermal comfort (#</w:delText>
        </w:r>
      </w:del>
      <w:del w:id="1126" w:author="William Lamb" w:date="2017-10-25T14:17:00Z">
        <w:r w:rsidDel="00015202">
          <w:rPr>
            <w:lang w:val="en-US"/>
          </w:rPr>
          <w:delText>7</w:delText>
        </w:r>
      </w:del>
      <w:del w:id="1127" w:author="William Lamb" w:date="2017-10-25T14:35:00Z">
        <w:r w:rsidDel="00365DB0">
          <w:rPr>
            <w:lang w:val="en-US"/>
          </w:rPr>
          <w:delText xml:space="preserve">) </w:delText>
        </w:r>
      </w:del>
      <w:del w:id="1128"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1129"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341E6A49" w:rsidR="00FC7BCF" w:rsidRDefault="00C27830" w:rsidP="00B7244F">
      <w:pPr>
        <w:pStyle w:val="Caption"/>
        <w:rPr>
          <w:ins w:id="1130" w:author="William Lamb" w:date="2017-10-25T15:53:00Z"/>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C9732A">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2]", "plainTextFormattedCitation" : "[42]", "previouslyFormattedCitation" : "[42]" }, "properties" : { "noteIndex" : 0 }, "schema" : "https://github.com/citation-style-language/schema/raw/master/csl-citation.json" }</w:instrText>
      </w:r>
      <w:r w:rsidR="00A97ACC" w:rsidRPr="00762040">
        <w:rPr>
          <w:sz w:val="20"/>
          <w:szCs w:val="20"/>
          <w:lang w:val="en-GB"/>
        </w:rPr>
        <w:fldChar w:fldCharType="separate"/>
      </w:r>
      <w:r w:rsidR="00C9732A" w:rsidRPr="00C9732A">
        <w:rPr>
          <w:i w:val="0"/>
          <w:noProof/>
          <w:sz w:val="20"/>
          <w:szCs w:val="20"/>
          <w:lang w:val="en-GB"/>
        </w:rPr>
        <w:t>[42]</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ins w:id="1131" w:author="William Lamb" w:date="2017-10-25T15:53:00Z"/>
          <w:lang w:val="en-US"/>
        </w:rPr>
      </w:pPr>
      <w:ins w:id="1132" w:author="William Lamb" w:date="2017-10-25T15:53:00Z">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ins>
      <w:ins w:id="1133" w:author="William Lamb" w:date="2017-10-25T20:46:00Z">
        <w:r w:rsidR="002C6B77">
          <w:rPr>
            <w:lang w:val="en-US"/>
          </w:rPr>
          <w:t>form</w:t>
        </w:r>
      </w:ins>
      <w:ins w:id="1134" w:author="William Lamb" w:date="2017-10-25T15:53:00Z">
        <w:r>
          <w:rPr>
            <w:lang w:val="en-US"/>
          </w:rPr>
          <w:t>, GHG (greenhouse gas) emissions accounting in cities, and building interventions (via energy efficiency), but less so on</w:t>
        </w:r>
      </w:ins>
      <w:ins w:id="1135" w:author="William Lamb" w:date="2017-10-25T20:56:00Z">
        <w:r w:rsidR="002C6B77">
          <w:rPr>
            <w:lang w:val="en-US"/>
          </w:rPr>
          <w:t xml:space="preserve"> waste management and</w:t>
        </w:r>
      </w:ins>
      <w:ins w:id="1136" w:author="William Lamb" w:date="2017-10-25T15:53:00Z">
        <w:r>
          <w:rPr>
            <w:lang w:val="en-US"/>
          </w:rPr>
          <w:t xml:space="preserve"> specific transportation options</w:t>
        </w:r>
      </w:ins>
      <w:r w:rsidR="00D569C0">
        <w:rPr>
          <w:lang w:val="en-US"/>
        </w:rPr>
        <w:t xml:space="preserve">. In these mitigation-relevant research fields, </w:t>
      </w:r>
      <w:ins w:id="1137" w:author="William Lamb" w:date="2017-10-25T20:56:00Z">
        <w:r w:rsidR="0078295C">
          <w:rPr>
            <w:lang w:val="en-US"/>
          </w:rPr>
          <w:t xml:space="preserve">alternative framings </w:t>
        </w:r>
      </w:ins>
      <w:r w:rsidR="00053D8E">
        <w:rPr>
          <w:lang w:val="en-US"/>
        </w:rPr>
        <w:t>of</w:t>
      </w:r>
      <w:ins w:id="1138" w:author="William Lamb" w:date="2017-10-25T20:56:00Z">
        <w:r w:rsidR="0078295C">
          <w:rPr>
            <w:lang w:val="en-US"/>
          </w:rPr>
          <w:t xml:space="preserve"> congestion</w:t>
        </w:r>
      </w:ins>
      <w:r w:rsidR="00D569C0">
        <w:rPr>
          <w:lang w:val="en-US"/>
        </w:rPr>
        <w:t>, access,</w:t>
      </w:r>
      <w:ins w:id="1139" w:author="William Lamb" w:date="2017-10-25T20:56:00Z">
        <w:r w:rsidR="0078295C">
          <w:rPr>
            <w:lang w:val="en-US"/>
          </w:rPr>
          <w:t xml:space="preserve"> and public health dominate</w:t>
        </w:r>
      </w:ins>
      <w:ins w:id="1140" w:author="Radhika Khosla" w:date="2017-11-08T16:07:00Z">
        <w:r w:rsidR="003E0B60">
          <w:rPr>
            <w:lang w:val="en-US"/>
          </w:rPr>
          <w:t>, instead of a climate-first perspective</w:t>
        </w:r>
      </w:ins>
      <w:ins w:id="1141" w:author="William Lamb" w:date="2017-10-25T15:53:00Z">
        <w:r>
          <w:rPr>
            <w:lang w:val="en-US"/>
          </w:rPr>
          <w:t>.</w:t>
        </w:r>
      </w:ins>
    </w:p>
    <w:p w14:paraId="3770A01F" w14:textId="144F9717" w:rsidR="00091DCE" w:rsidRPr="00091DCE" w:rsidDel="00091DCE" w:rsidRDefault="00091DCE">
      <w:pPr>
        <w:rPr>
          <w:del w:id="1142" w:author="William Lamb" w:date="2017-10-25T15:53:00Z"/>
          <w:lang w:val="en-US"/>
          <w:rPrChange w:id="1143" w:author="William Lamb" w:date="2017-10-25T15:53:00Z">
            <w:rPr>
              <w:del w:id="1144" w:author="William Lamb" w:date="2017-10-25T15:53:00Z"/>
              <w:sz w:val="20"/>
              <w:szCs w:val="20"/>
              <w:lang w:val="en-GB"/>
            </w:rPr>
          </w:rPrChange>
        </w:rPr>
        <w:pPrChange w:id="1145" w:author="William Lamb" w:date="2017-10-25T15:53:00Z">
          <w:pPr>
            <w:pStyle w:val="Caption"/>
          </w:pPr>
        </w:pPrChange>
      </w:pPr>
    </w:p>
    <w:p w14:paraId="79E17AC8" w14:textId="660A1B6E" w:rsidR="007B426D" w:rsidRDefault="001E7F7C">
      <w:pPr>
        <w:pStyle w:val="Heading2"/>
        <w:rPr>
          <w:lang w:val="en-US"/>
        </w:rPr>
        <w:pPrChange w:id="1146" w:author="William Lamb" w:date="2017-10-23T16:53:00Z">
          <w:pPr/>
        </w:pPrChange>
      </w:pPr>
      <w:del w:id="1147"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1148" w:author="William Lamb" w:date="2017-10-23T16:53:00Z">
        <w:r w:rsidR="007B426D">
          <w:rPr>
            <w:lang w:val="en-US"/>
          </w:rPr>
          <w:t>Epistemic communities in urban mitigation research</w:t>
        </w:r>
      </w:ins>
    </w:p>
    <w:p w14:paraId="29D2BFE8" w14:textId="77777777" w:rsidR="00DF4E4B" w:rsidRDefault="00053D8E">
      <w:pPr>
        <w:rPr>
          <w:ins w:id="1149" w:author="William Lamb" w:date="2017-11-03T14:43:00Z"/>
          <w:lang w:val="en-US"/>
        </w:rPr>
      </w:pPr>
      <w:r>
        <w:rPr>
          <w:lang w:val="en-US"/>
        </w:rPr>
        <w:t xml:space="preserve">What are the epistemic </w:t>
      </w:r>
      <w:ins w:id="1150" w:author="William Lamb" w:date="2017-10-25T11:21:00Z">
        <w:r w:rsidR="00E32EB9">
          <w:rPr>
            <w:lang w:val="en-US"/>
          </w:rPr>
          <w:t xml:space="preserve">research </w:t>
        </w:r>
      </w:ins>
      <w:ins w:id="1151" w:author="William Lamb" w:date="2017-10-25T11:18:00Z">
        <w:r w:rsidR="00E32EB9">
          <w:rPr>
            <w:lang w:val="en-US"/>
          </w:rPr>
          <w:t>communities</w:t>
        </w:r>
      </w:ins>
      <w:r>
        <w:rPr>
          <w:lang w:val="en-US"/>
        </w:rPr>
        <w:t xml:space="preserve"> that drive the urban literature</w:t>
      </w:r>
      <w:ins w:id="1152" w:author="William Lamb" w:date="2017-10-25T11:18:00Z">
        <w:r w:rsidR="00E32EB9">
          <w:rPr>
            <w:lang w:val="en-US"/>
          </w:rPr>
          <w:t xml:space="preserve">? </w:t>
        </w:r>
      </w:ins>
      <w:r>
        <w:rPr>
          <w:lang w:val="en-US"/>
        </w:rPr>
        <w:t xml:space="preserve">Here we examine this question from the perspective of prevailing citation patterns. </w:t>
      </w:r>
      <w:ins w:id="1153" w:author="William Lamb" w:date="2017-10-25T11:18:00Z">
        <w:r w:rsidR="00E32EB9">
          <w:rPr>
            <w:lang w:val="en-US"/>
          </w:rPr>
          <w:t xml:space="preserve">Figure 4 </w:t>
        </w:r>
      </w:ins>
      <w:ins w:id="1154" w:author="William Lamb" w:date="2017-10-25T11:19:00Z">
        <w:r w:rsidR="00E32EB9">
          <w:rPr>
            <w:lang w:val="en-US"/>
          </w:rPr>
          <w:t xml:space="preserve">shows 8 clusters of </w:t>
        </w:r>
      </w:ins>
      <w:ins w:id="1155" w:author="William Lamb" w:date="2017-10-25T11:20:00Z">
        <w:r w:rsidR="00E32EB9">
          <w:rPr>
            <w:lang w:val="en-US"/>
          </w:rPr>
          <w:t>documents</w:t>
        </w:r>
      </w:ins>
      <w:ins w:id="1156" w:author="William Lamb" w:date="2017-10-25T11:19:00Z">
        <w:r w:rsidR="00E32EB9">
          <w:rPr>
            <w:lang w:val="en-US"/>
          </w:rPr>
          <w:t>, grouped by the</w:t>
        </w:r>
      </w:ins>
      <w:ins w:id="1157" w:author="William Lamb" w:date="2017-10-25T11:22:00Z">
        <w:r w:rsidR="00456DE9">
          <w:rPr>
            <w:lang w:val="en-US"/>
          </w:rPr>
          <w:t xml:space="preserve"> references they share in common</w:t>
        </w:r>
        <w:r w:rsidR="00E32EB9">
          <w:rPr>
            <w:lang w:val="en-US"/>
          </w:rPr>
          <w:t xml:space="preserve">, </w:t>
        </w:r>
      </w:ins>
      <w:ins w:id="1158" w:author="William Lamb" w:date="2017-10-25T11:20:00Z">
        <w:r w:rsidR="00E32EB9">
          <w:rPr>
            <w:lang w:val="en-US"/>
          </w:rPr>
          <w:t xml:space="preserve">and labelled by the topics </w:t>
        </w:r>
      </w:ins>
      <w:ins w:id="1159" w:author="William Lamb" w:date="2017-10-25T11:22:00Z">
        <w:r w:rsidR="00E32EB9">
          <w:rPr>
            <w:lang w:val="en-US"/>
          </w:rPr>
          <w:t xml:space="preserve">of research they contain. </w:t>
        </w:r>
      </w:ins>
      <w:ins w:id="1160" w:author="William Lamb" w:date="2017-10-25T11:23:00Z">
        <w:r w:rsidR="00B75146">
          <w:rPr>
            <w:lang w:val="en-US"/>
          </w:rPr>
          <w:t xml:space="preserve">For instance, cluster </w:t>
        </w:r>
        <w:r w:rsidR="00E32EB9">
          <w:rPr>
            <w:lang w:val="en-US"/>
          </w:rPr>
          <w:t xml:space="preserve">1 is a community of research </w:t>
        </w:r>
      </w:ins>
      <w:ins w:id="1161" w:author="William Lamb" w:date="2017-10-25T11:24:00Z">
        <w:r w:rsidR="00E32EB9">
          <w:rPr>
            <w:lang w:val="en-US"/>
          </w:rPr>
          <w:t xml:space="preserve">focused </w:t>
        </w:r>
      </w:ins>
      <w:ins w:id="1162" w:author="William Lamb" w:date="2017-10-25T11:23:00Z">
        <w:r w:rsidR="00E32EB9">
          <w:rPr>
            <w:lang w:val="en-US"/>
          </w:rPr>
          <w:t>on building energy use</w:t>
        </w:r>
      </w:ins>
      <w:ins w:id="1163" w:author="William Lamb" w:date="2017-10-25T11:25:00Z">
        <w:r w:rsidR="00E32EB9">
          <w:rPr>
            <w:lang w:val="en-US"/>
          </w:rPr>
          <w:t>; i</w:t>
        </w:r>
        <w:r w:rsidR="00B75146">
          <w:rPr>
            <w:lang w:val="en-US"/>
          </w:rPr>
          <w:t xml:space="preserve">t is closely linked to cluster </w:t>
        </w:r>
        <w:r w:rsidR="00E32EB9">
          <w:rPr>
            <w:lang w:val="en-US"/>
          </w:rPr>
          <w:t>7</w:t>
        </w:r>
      </w:ins>
      <w:ins w:id="1164" w:author="William Lamb" w:date="2017-10-25T15:54:00Z">
        <w:r w:rsidR="00456DE9">
          <w:rPr>
            <w:lang w:val="en-US"/>
          </w:rPr>
          <w:t>,</w:t>
        </w:r>
      </w:ins>
      <w:ins w:id="1165" w:author="William Lamb" w:date="2017-10-25T11:25:00Z">
        <w:r w:rsidR="00E32EB9">
          <w:rPr>
            <w:lang w:val="en-US"/>
          </w:rPr>
          <w:t xml:space="preserve"> on </w:t>
        </w:r>
      </w:ins>
      <w:ins w:id="1166" w:author="William Lamb" w:date="2017-10-25T11:49:00Z">
        <w:r w:rsidR="00B75146">
          <w:rPr>
            <w:lang w:val="en-US"/>
          </w:rPr>
          <w:t>the</w:t>
        </w:r>
      </w:ins>
      <w:ins w:id="1167" w:author="William Lamb" w:date="2017-10-25T11:25:00Z">
        <w:r w:rsidR="00E32EB9">
          <w:rPr>
            <w:lang w:val="en-US"/>
          </w:rPr>
          <w:t xml:space="preserve"> waste </w:t>
        </w:r>
      </w:ins>
      <w:ins w:id="1168" w:author="William Lamb" w:date="2017-10-25T11:49:00Z">
        <w:r w:rsidR="00B75146">
          <w:rPr>
            <w:lang w:val="en-US"/>
          </w:rPr>
          <w:t xml:space="preserve">topics </w:t>
        </w:r>
      </w:ins>
      <w:ins w:id="1169" w:author="William Lamb" w:date="2017-10-25T11:25:00Z">
        <w:r w:rsidR="00E32EB9">
          <w:rPr>
            <w:lang w:val="en-US"/>
          </w:rPr>
          <w:t>(proximity in this figure denotes a tendency to cite similar literatures)</w:t>
        </w:r>
      </w:ins>
      <w:ins w:id="1170" w:author="William Lamb" w:date="2017-10-25T11:26:00Z">
        <w:r w:rsidR="009356DE">
          <w:rPr>
            <w:lang w:val="en-US"/>
          </w:rPr>
          <w:t xml:space="preserve">. </w:t>
        </w:r>
      </w:ins>
      <w:ins w:id="1171" w:author="William Lamb" w:date="2017-10-25T11:27:00Z">
        <w:r w:rsidR="00B75146">
          <w:rPr>
            <w:lang w:val="en-US"/>
          </w:rPr>
          <w:t xml:space="preserve">Clusters </w:t>
        </w:r>
      </w:ins>
      <w:ins w:id="1172" w:author="William Lamb" w:date="2017-10-25T11:28:00Z">
        <w:r w:rsidR="00B75146">
          <w:rPr>
            <w:lang w:val="en-US"/>
          </w:rPr>
          <w:t xml:space="preserve">4, 5 and </w:t>
        </w:r>
        <w:r w:rsidR="009356DE">
          <w:rPr>
            <w:lang w:val="en-US"/>
          </w:rPr>
          <w:t xml:space="preserve">6 </w:t>
        </w:r>
      </w:ins>
      <w:ins w:id="1173" w:author="William Lamb" w:date="2017-10-25T11:43:00Z">
        <w:r w:rsidR="00E37458">
          <w:rPr>
            <w:lang w:val="en-US"/>
          </w:rPr>
          <w:t>identify</w:t>
        </w:r>
      </w:ins>
      <w:ins w:id="1174" w:author="William Lamb" w:date="2017-10-25T11:28:00Z">
        <w:r w:rsidR="009356DE">
          <w:rPr>
            <w:lang w:val="en-US"/>
          </w:rPr>
          <w:t xml:space="preserve"> focused communities of </w:t>
        </w:r>
      </w:ins>
      <w:ins w:id="1175" w:author="William Lamb" w:date="2017-10-25T11:31:00Z">
        <w:r w:rsidR="009356DE">
          <w:rPr>
            <w:lang w:val="en-US"/>
          </w:rPr>
          <w:t xml:space="preserve">transportation </w:t>
        </w:r>
      </w:ins>
      <w:ins w:id="1176" w:author="William Lamb" w:date="2017-10-25T11:28:00Z">
        <w:r w:rsidR="009356DE">
          <w:rPr>
            <w:lang w:val="en-US"/>
          </w:rPr>
          <w:t>research</w:t>
        </w:r>
      </w:ins>
      <w:ins w:id="1177" w:author="William Lamb" w:date="2017-10-25T15:55:00Z">
        <w:r w:rsidR="00456DE9">
          <w:rPr>
            <w:lang w:val="en-US"/>
          </w:rPr>
          <w:t>;</w:t>
        </w:r>
      </w:ins>
      <w:ins w:id="1178" w:author="William Lamb" w:date="2017-10-25T11:28:00Z">
        <w:r w:rsidR="009356DE">
          <w:rPr>
            <w:lang w:val="en-US"/>
          </w:rPr>
          <w:t xml:space="preserve"> </w:t>
        </w:r>
      </w:ins>
      <w:ins w:id="1179" w:author="William Lamb" w:date="2017-10-25T11:43:00Z">
        <w:r w:rsidR="00E37458">
          <w:rPr>
            <w:lang w:val="en-US"/>
          </w:rPr>
          <w:t>on</w:t>
        </w:r>
      </w:ins>
      <w:ins w:id="1180" w:author="William Lamb" w:date="2017-10-25T11:28:00Z">
        <w:r w:rsidR="009356DE">
          <w:rPr>
            <w:lang w:val="en-US"/>
          </w:rPr>
          <w:t xml:space="preserve"> congestion charging, car parking and active travel, respectively.</w:t>
        </w:r>
      </w:ins>
      <w:ins w:id="1181" w:author="William Lamb" w:date="2017-10-25T11:29:00Z">
        <w:r w:rsidR="009356DE">
          <w:rPr>
            <w:lang w:val="en-US"/>
          </w:rPr>
          <w:t xml:space="preserve"> </w:t>
        </w:r>
      </w:ins>
    </w:p>
    <w:p w14:paraId="360E8757" w14:textId="1614EAB2" w:rsidR="005C11A3" w:rsidRDefault="009356DE">
      <w:pPr>
        <w:rPr>
          <w:ins w:id="1182" w:author="William Lamb" w:date="2017-11-03T14:39:00Z"/>
          <w:lang w:val="en-US"/>
        </w:rPr>
      </w:pPr>
      <w:ins w:id="1183" w:author="William Lamb" w:date="2017-10-25T11:32:00Z">
        <w:r>
          <w:rPr>
            <w:lang w:val="en-US"/>
          </w:rPr>
          <w:t xml:space="preserve">More interesting are </w:t>
        </w:r>
      </w:ins>
      <w:ins w:id="1184" w:author="William Lamb" w:date="2017-10-25T11:49:00Z">
        <w:r w:rsidR="00B75146">
          <w:rPr>
            <w:lang w:val="en-US"/>
          </w:rPr>
          <w:t>communities</w:t>
        </w:r>
      </w:ins>
      <w:ins w:id="1185" w:author="William Lamb" w:date="2017-10-25T11:32:00Z">
        <w:r>
          <w:rPr>
            <w:lang w:val="en-US"/>
          </w:rPr>
          <w:t xml:space="preserve"> of research where multiple topics intersect</w:t>
        </w:r>
      </w:ins>
      <w:ins w:id="1186" w:author="William Lamb" w:date="2017-10-25T11:49:00Z">
        <w:r w:rsidR="00B75146">
          <w:rPr>
            <w:lang w:val="en-US"/>
          </w:rPr>
          <w:t xml:space="preserve">, </w:t>
        </w:r>
      </w:ins>
      <w:ins w:id="1187" w:author="William Lamb" w:date="2017-11-10T12:55:00Z">
        <w:r w:rsidR="00C80F58">
          <w:rPr>
            <w:lang w:val="en-US"/>
          </w:rPr>
          <w:t xml:space="preserve">such </w:t>
        </w:r>
      </w:ins>
      <w:ins w:id="1188" w:author="William Lamb" w:date="2017-10-25T11:49:00Z">
        <w:r w:rsidR="00B75146">
          <w:rPr>
            <w:lang w:val="en-US"/>
          </w:rPr>
          <w:t>as in</w:t>
        </w:r>
      </w:ins>
      <w:ins w:id="1189" w:author="William Lamb" w:date="2017-10-25T11:32:00Z">
        <w:r>
          <w:rPr>
            <w:lang w:val="en-US"/>
          </w:rPr>
          <w:t xml:space="preserve"> </w:t>
        </w:r>
      </w:ins>
      <w:ins w:id="1190" w:author="William Lamb" w:date="2017-10-25T11:33:00Z">
        <w:r>
          <w:rPr>
            <w:lang w:val="en-US"/>
          </w:rPr>
          <w:t>cluster</w:t>
        </w:r>
        <w:r w:rsidR="00B75146">
          <w:rPr>
            <w:lang w:val="en-US"/>
          </w:rPr>
          <w:t xml:space="preserve"> </w:t>
        </w:r>
        <w:r>
          <w:rPr>
            <w:lang w:val="en-US"/>
          </w:rPr>
          <w:t>2</w:t>
        </w:r>
      </w:ins>
      <w:ins w:id="1191" w:author="William Lamb" w:date="2017-10-25T11:50:00Z">
        <w:r w:rsidR="00DF4E4B">
          <w:rPr>
            <w:lang w:val="en-US"/>
          </w:rPr>
          <w:t xml:space="preserve">, which </w:t>
        </w:r>
      </w:ins>
      <w:del w:id="1192" w:author="William Lamb" w:date="2017-11-03T14:42:00Z">
        <w:r w:rsidR="00B23AD7" w:rsidDel="00DF4E4B">
          <w:rPr>
            <w:lang w:val="en-US"/>
          </w:rPr>
          <w:delText xml:space="preserve">Cluster 2 </w:delText>
        </w:r>
      </w:del>
      <w:r w:rsidR="00B23AD7">
        <w:rPr>
          <w:lang w:val="en-US"/>
        </w:rPr>
        <w:t xml:space="preserve">appears to be the main </w:t>
      </w:r>
      <w:del w:id="1193" w:author="William Lamb" w:date="2017-11-03T14:43:00Z">
        <w:r w:rsidR="00B23AD7" w:rsidDel="00DF4E4B">
          <w:rPr>
            <w:lang w:val="en-US"/>
          </w:rPr>
          <w:delText xml:space="preserve">community </w:delText>
        </w:r>
      </w:del>
      <w:ins w:id="1194" w:author="William Lamb" w:date="2017-11-03T14:43:00Z">
        <w:r w:rsidR="00DF4E4B">
          <w:rPr>
            <w:lang w:val="en-US"/>
          </w:rPr>
          <w:t xml:space="preserve">group of papers </w:t>
        </w:r>
      </w:ins>
      <w:r w:rsidR="00B23AD7">
        <w:rPr>
          <w:lang w:val="en-US"/>
        </w:rPr>
        <w:t xml:space="preserve">in which </w:t>
      </w:r>
      <w:ins w:id="1195" w:author="William Lamb" w:date="2017-11-03T14:46:00Z">
        <w:r w:rsidR="00682AD6">
          <w:rPr>
            <w:lang w:val="en-US"/>
          </w:rPr>
          <w:t xml:space="preserve">urban </w:t>
        </w:r>
      </w:ins>
      <w:ins w:id="1196" w:author="William Lamb" w:date="2017-11-03T14:32:00Z">
        <w:r w:rsidR="008A176C">
          <w:rPr>
            <w:lang w:val="en-US"/>
          </w:rPr>
          <w:t xml:space="preserve">climate change </w:t>
        </w:r>
      </w:ins>
      <w:r w:rsidR="00B23AD7">
        <w:rPr>
          <w:lang w:val="en-US"/>
        </w:rPr>
        <w:t xml:space="preserve">mitigation is a key priority. </w:t>
      </w:r>
      <w:del w:id="1197" w:author="William Lamb" w:date="2017-11-03T14:42:00Z">
        <w:r w:rsidR="00B23AD7" w:rsidDel="00DF4E4B">
          <w:rPr>
            <w:lang w:val="en-US"/>
          </w:rPr>
          <w:delText xml:space="preserve">Note again the macro-focus of this </w:delText>
        </w:r>
      </w:del>
      <w:del w:id="1198" w:author="William Lamb" w:date="2017-11-03T13:38:00Z">
        <w:r w:rsidR="00B23AD7" w:rsidDel="00E542C8">
          <w:rPr>
            <w:lang w:val="en-US"/>
          </w:rPr>
          <w:delText>community</w:delText>
        </w:r>
      </w:del>
      <w:del w:id="1199" w:author="William Lamb" w:date="2017-11-03T14:42:00Z">
        <w:r w:rsidR="00B23AD7" w:rsidDel="00DF4E4B">
          <w:rPr>
            <w:lang w:val="en-US"/>
          </w:rPr>
          <w:delText xml:space="preserve">: on planning, urban form, and GHG emissions. </w:delText>
        </w:r>
      </w:del>
      <w:ins w:id="1200" w:author="William Lamb" w:date="2017-11-03T14:29:00Z">
        <w:r w:rsidR="008A176C">
          <w:rPr>
            <w:lang w:val="en-US"/>
          </w:rPr>
          <w:t xml:space="preserve">Highly cited papers </w:t>
        </w:r>
      </w:ins>
      <w:ins w:id="1201" w:author="William Lamb" w:date="2017-11-03T14:43:00Z">
        <w:r w:rsidR="00DF4E4B">
          <w:rPr>
            <w:lang w:val="en-US"/>
          </w:rPr>
          <w:t xml:space="preserve">here </w:t>
        </w:r>
      </w:ins>
      <w:ins w:id="1202" w:author="William Lamb" w:date="2017-11-03T14:29:00Z">
        <w:r w:rsidR="008A176C">
          <w:rPr>
            <w:lang w:val="en-US"/>
          </w:rPr>
          <w:t>include</w:t>
        </w:r>
      </w:ins>
      <w:ins w:id="1203" w:author="William Lamb" w:date="2017-11-03T14:35:00Z">
        <w:r w:rsidR="00DF4E4B">
          <w:rPr>
            <w:lang w:val="en-US"/>
          </w:rPr>
          <w:t xml:space="preserve"> Bulkeley and Bestill</w:t>
        </w:r>
      </w:ins>
      <w:ins w:id="1204" w:author="William Lamb" w:date="2017-11-10T12:56:00Z">
        <w:r w:rsidR="00C80F58">
          <w:rPr>
            <w:lang w:val="en-US"/>
          </w:rPr>
          <w:t>’s</w:t>
        </w:r>
      </w:ins>
      <w:ins w:id="1205" w:author="William Lamb" w:date="2017-11-03T14:36:00Z">
        <w:r w:rsidR="00C80F58">
          <w:rPr>
            <w:lang w:val="en-US"/>
          </w:rPr>
          <w:t xml:space="preserve"> (2005)</w:t>
        </w:r>
      </w:ins>
      <w:ins w:id="1206" w:author="William Lamb" w:date="2017-11-03T14:35:00Z">
        <w:r w:rsidR="00DF4E4B">
          <w:rPr>
            <w:lang w:val="en-US"/>
          </w:rPr>
          <w:t xml:space="preserve"> </w:t>
        </w:r>
      </w:ins>
      <w:ins w:id="1207" w:author="William Lamb" w:date="2017-11-03T14:36:00Z">
        <w:r w:rsidR="00DF4E4B">
          <w:rPr>
            <w:lang w:val="en-US"/>
          </w:rPr>
          <w:t xml:space="preserve">study on </w:t>
        </w:r>
      </w:ins>
      <w:ins w:id="1208" w:author="William Lamb" w:date="2017-11-03T14:32:00Z">
        <w:r w:rsidR="008A176C">
          <w:rPr>
            <w:lang w:val="en-US"/>
          </w:rPr>
          <w:t>cities in the multi-level governance of climate change</w:t>
        </w:r>
      </w:ins>
      <w:ins w:id="1209" w:author="William Lamb" w:date="2017-11-03T14:36:00Z">
        <w:r w:rsidR="00DF4E4B">
          <w:rPr>
            <w:lang w:val="en-US"/>
          </w:rPr>
          <w:t xml:space="preserve"> </w:t>
        </w:r>
        <w:r w:rsidR="00DF4E4B">
          <w:rPr>
            <w:lang w:val="en-US"/>
          </w:rPr>
          <w:fldChar w:fldCharType="begin" w:fldLock="1"/>
        </w:r>
      </w:ins>
      <w:r w:rsidR="00C9732A">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3]", "plainTextFormattedCitation" : "[43]", "previouslyFormattedCitation" : "[43]" }, "properties" : { "noteIndex" : 12 }, "schema" : "https://github.com/citation-style-language/schema/raw/master/csl-citation.json" }</w:instrText>
      </w:r>
      <w:ins w:id="1210" w:author="William Lamb" w:date="2017-11-03T14:36:00Z">
        <w:r w:rsidR="00DF4E4B">
          <w:rPr>
            <w:lang w:val="en-US"/>
          </w:rPr>
          <w:fldChar w:fldCharType="separate"/>
        </w:r>
      </w:ins>
      <w:r w:rsidR="00C9732A" w:rsidRPr="00C9732A">
        <w:rPr>
          <w:noProof/>
          <w:lang w:val="en-US"/>
        </w:rPr>
        <w:t>[43]</w:t>
      </w:r>
      <w:ins w:id="1211" w:author="William Lamb" w:date="2017-11-03T14:36:00Z">
        <w:r w:rsidR="00DF4E4B">
          <w:rPr>
            <w:lang w:val="en-US"/>
          </w:rPr>
          <w:fldChar w:fldCharType="end"/>
        </w:r>
      </w:ins>
      <w:ins w:id="1212" w:author="William Lamb" w:date="2017-11-03T14:32:00Z">
        <w:r w:rsidR="008A176C">
          <w:rPr>
            <w:lang w:val="en-US"/>
          </w:rPr>
          <w:t xml:space="preserve">, and </w:t>
        </w:r>
      </w:ins>
      <w:ins w:id="1213" w:author="William Lamb" w:date="2017-11-03T14:36:00Z">
        <w:r w:rsidR="00DF4E4B">
          <w:rPr>
            <w:lang w:val="en-US"/>
          </w:rPr>
          <w:t xml:space="preserve">Pataki et al. (2011), </w:t>
        </w:r>
      </w:ins>
      <w:ins w:id="1214" w:author="William Lamb" w:date="2017-11-03T14:34:00Z">
        <w:r w:rsidR="008A176C">
          <w:rPr>
            <w:lang w:val="en-US"/>
          </w:rPr>
          <w:t xml:space="preserve">where </w:t>
        </w:r>
      </w:ins>
      <w:ins w:id="1215" w:author="William Lamb" w:date="2017-11-03T14:33:00Z">
        <w:r w:rsidR="008A176C">
          <w:rPr>
            <w:lang w:val="en-US"/>
          </w:rPr>
          <w:t>the role of urban green spaces in reducing GHG emissions</w:t>
        </w:r>
      </w:ins>
      <w:ins w:id="1216" w:author="William Lamb" w:date="2017-11-03T14:34:00Z">
        <w:r w:rsidR="008A176C">
          <w:rPr>
            <w:lang w:val="en-US"/>
          </w:rPr>
          <w:t xml:space="preserve"> is examined</w:t>
        </w:r>
      </w:ins>
      <w:ins w:id="1217" w:author="William Lamb" w:date="2017-11-03T14:36:00Z">
        <w:r w:rsidR="00DF4E4B">
          <w:rPr>
            <w:lang w:val="en-US"/>
          </w:rPr>
          <w:t xml:space="preserve"> </w:t>
        </w:r>
        <w:r w:rsidR="00DF4E4B">
          <w:rPr>
            <w:lang w:val="en-US"/>
          </w:rPr>
          <w:fldChar w:fldCharType="begin" w:fldLock="1"/>
        </w:r>
      </w:ins>
      <w:r w:rsidR="00C9732A">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4]", "plainTextFormattedCitation" : "[44]", "previouslyFormattedCitation" : "[44]" }, "properties" : { "noteIndex" : 8 }, "schema" : "https://github.com/citation-style-language/schema/raw/master/csl-citation.json" }</w:instrText>
      </w:r>
      <w:ins w:id="1218" w:author="William Lamb" w:date="2017-11-03T14:36:00Z">
        <w:r w:rsidR="00DF4E4B">
          <w:rPr>
            <w:lang w:val="en-US"/>
          </w:rPr>
          <w:fldChar w:fldCharType="separate"/>
        </w:r>
      </w:ins>
      <w:r w:rsidR="00C9732A" w:rsidRPr="00C9732A">
        <w:rPr>
          <w:noProof/>
          <w:lang w:val="en-US"/>
        </w:rPr>
        <w:t>[44]</w:t>
      </w:r>
      <w:ins w:id="1219" w:author="William Lamb" w:date="2017-11-03T14:36:00Z">
        <w:r w:rsidR="00DF4E4B">
          <w:rPr>
            <w:lang w:val="en-US"/>
          </w:rPr>
          <w:fldChar w:fldCharType="end"/>
        </w:r>
      </w:ins>
      <w:ins w:id="1220" w:author="William Lamb" w:date="2017-11-03T14:34:00Z">
        <w:r w:rsidR="008A176C">
          <w:rPr>
            <w:lang w:val="en-US"/>
          </w:rPr>
          <w:t>.</w:t>
        </w:r>
      </w:ins>
      <w:ins w:id="1221" w:author="William Lamb" w:date="2017-11-03T14:42:00Z">
        <w:r w:rsidR="00DF4E4B">
          <w:rPr>
            <w:lang w:val="en-US"/>
          </w:rPr>
          <w:t xml:space="preserve"> Note again the macro-focus of the topics in this cluster: on planning, urban form, and GHG emissions.</w:t>
        </w:r>
      </w:ins>
      <w:ins w:id="1222" w:author="William Lamb" w:date="2017-11-03T14:35:00Z">
        <w:r w:rsidR="00DF4E4B">
          <w:rPr>
            <w:lang w:val="en-US"/>
          </w:rPr>
          <w:t xml:space="preserve"> W</w:t>
        </w:r>
      </w:ins>
      <w:ins w:id="1223" w:author="William Lamb" w:date="2017-10-25T15:56:00Z">
        <w:r w:rsidR="00456DE9">
          <w:rPr>
            <w:lang w:val="en-US"/>
          </w:rPr>
          <w:t xml:space="preserve">hile </w:t>
        </w:r>
      </w:ins>
      <w:del w:id="1224" w:author="William Lamb" w:date="2017-11-03T14:43:00Z">
        <w:r w:rsidR="00B23AD7" w:rsidDel="00DF4E4B">
          <w:rPr>
            <w:lang w:val="en-US"/>
          </w:rPr>
          <w:delText xml:space="preserve">cluster 2 </w:delText>
        </w:r>
      </w:del>
      <w:ins w:id="1225" w:author="William Lamb" w:date="2017-11-03T14:44:00Z">
        <w:r w:rsidR="00DF4E4B">
          <w:rPr>
            <w:lang w:val="en-US"/>
          </w:rPr>
          <w:t xml:space="preserve">we do see </w:t>
        </w:r>
      </w:ins>
      <w:ins w:id="1226" w:author="William Lamb" w:date="2017-10-25T11:50:00Z">
        <w:r w:rsidR="00B75146">
          <w:rPr>
            <w:lang w:val="en-US"/>
          </w:rPr>
          <w:t>a promising convergence in literatures on buildings, active travel and public transportation</w:t>
        </w:r>
      </w:ins>
      <w:ins w:id="1227" w:author="William Lamb" w:date="2017-11-03T14:44:00Z">
        <w:r w:rsidR="00DF4E4B">
          <w:rPr>
            <w:lang w:val="en-US"/>
          </w:rPr>
          <w:t xml:space="preserve"> around cluster 2</w:t>
        </w:r>
      </w:ins>
      <w:ins w:id="1228" w:author="William Lamb" w:date="2017-10-25T15:56:00Z">
        <w:r w:rsidR="00456DE9">
          <w:rPr>
            <w:lang w:val="en-US"/>
          </w:rPr>
          <w:t>,</w:t>
        </w:r>
      </w:ins>
      <w:r w:rsidR="00B23AD7">
        <w:rPr>
          <w:lang w:val="en-US"/>
        </w:rPr>
        <w:t xml:space="preserve"> it is nonetheless only indirectly connected to a</w:t>
      </w:r>
      <w:ins w:id="1229" w:author="William Lamb" w:date="2017-10-25T11:42:00Z">
        <w:r w:rsidR="00E37458">
          <w:rPr>
            <w:lang w:val="en-US"/>
          </w:rPr>
          <w:t xml:space="preserve"> </w:t>
        </w:r>
      </w:ins>
      <w:del w:id="1230"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w:t>
      </w:r>
      <w:ins w:id="1231" w:author="William Lamb" w:date="2017-11-03T14:46:00Z">
        <w:r w:rsidR="00682AD6">
          <w:rPr>
            <w:lang w:val="en-US"/>
          </w:rPr>
          <w:t xml:space="preserve">work </w:t>
        </w:r>
      </w:ins>
      <w:del w:id="1232" w:author="William Lamb" w:date="2017-11-03T14:46:00Z">
        <w:r w:rsidR="005C11A3" w:rsidDel="00682AD6">
          <w:rPr>
            <w:lang w:val="en-US"/>
          </w:rPr>
          <w:delText xml:space="preserve">research </w:delText>
        </w:r>
      </w:del>
      <w:del w:id="1233" w:author="William Lamb" w:date="2017-10-25T11:42:00Z">
        <w:r w:rsidR="005C11A3" w:rsidDel="00E37458">
          <w:rPr>
            <w:lang w:val="en-US"/>
          </w:rPr>
          <w:delText xml:space="preserve">communities </w:delText>
        </w:r>
      </w:del>
      <w:r w:rsidR="00B23AD7">
        <w:rPr>
          <w:lang w:val="en-US"/>
        </w:rPr>
        <w:t>on</w:t>
      </w:r>
      <w:ins w:id="1234" w:author="William Lamb" w:date="2017-10-25T11:41:00Z">
        <w:r w:rsidR="00E37458">
          <w:rPr>
            <w:lang w:val="en-US"/>
          </w:rPr>
          <w:t xml:space="preserve"> </w:t>
        </w:r>
      </w:ins>
      <w:del w:id="1235"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1236" w:author="William Lamb" w:date="2017-10-25T11:41:00Z">
        <w:r w:rsidR="00E37458">
          <w:rPr>
            <w:lang w:val="en-US"/>
          </w:rPr>
          <w:t>,</w:t>
        </w:r>
      </w:ins>
      <w:r w:rsidR="005C11A3">
        <w:rPr>
          <w:lang w:val="en-US"/>
        </w:rPr>
        <w:t xml:space="preserve"> </w:t>
      </w:r>
      <w:del w:id="1237" w:author="William Lamb" w:date="2017-10-25T11:41:00Z">
        <w:r w:rsidR="005C11A3" w:rsidDel="00E37458">
          <w:rPr>
            <w:lang w:val="en-US"/>
          </w:rPr>
          <w:delText xml:space="preserve">and </w:delText>
        </w:r>
      </w:del>
      <w:r w:rsidR="005C11A3">
        <w:rPr>
          <w:lang w:val="en-US"/>
        </w:rPr>
        <w:t xml:space="preserve">car parking, </w:t>
      </w:r>
      <w:del w:id="1238" w:author="William Lamb" w:date="2017-10-25T11:41:00Z">
        <w:r w:rsidR="005C11A3" w:rsidDel="00E37458">
          <w:rPr>
            <w:lang w:val="en-US"/>
          </w:rPr>
          <w:delText xml:space="preserve">but also </w:delText>
        </w:r>
      </w:del>
      <w:ins w:id="1239" w:author="William Lamb" w:date="2017-10-25T11:41:00Z">
        <w:r w:rsidR="00E37458">
          <w:rPr>
            <w:lang w:val="en-US"/>
          </w:rPr>
          <w:t xml:space="preserve">and </w:t>
        </w:r>
      </w:ins>
      <w:r w:rsidR="005477A6">
        <w:rPr>
          <w:lang w:val="en-US"/>
        </w:rPr>
        <w:t>waste management</w:t>
      </w:r>
      <w:del w:id="1240" w:author="William Lamb" w:date="2017-10-25T11:41:00Z">
        <w:r w:rsidR="005C11A3" w:rsidDel="00E37458">
          <w:rPr>
            <w:lang w:val="en-US"/>
          </w:rPr>
          <w:delText>and active travel</w:delText>
        </w:r>
      </w:del>
      <w:del w:id="1241" w:author="William Lamb" w:date="2017-10-25T11:43:00Z">
        <w:r w:rsidR="005C11A3" w:rsidDel="00E37458">
          <w:rPr>
            <w:lang w:val="en-US"/>
          </w:rPr>
          <w:delText>.</w:delText>
        </w:r>
      </w:del>
      <w:r w:rsidR="00B23AD7">
        <w:rPr>
          <w:lang w:val="en-US"/>
        </w:rPr>
        <w:t>.</w:t>
      </w:r>
    </w:p>
    <w:p w14:paraId="0F5F9A2C" w14:textId="46ED0A53" w:rsidR="00DF4E4B" w:rsidRPr="00B4774A" w:rsidRDefault="00DF4E4B">
      <w:pPr>
        <w:rPr>
          <w:lang w:val="en-GB"/>
        </w:rPr>
      </w:pPr>
      <w:ins w:id="1242" w:author="William Lamb" w:date="2017-11-03T14:39:00Z">
        <w:r w:rsidRPr="00DF4E4B">
          <w:rPr>
            <w:lang w:val="en-GB"/>
            <w:rPrChange w:id="1243" w:author="William Lamb" w:date="2017-11-03T14:39:00Z">
              <w:rPr>
                <w:sz w:val="20"/>
                <w:lang w:val="en-GB"/>
              </w:rPr>
            </w:rPrChange>
          </w:rPr>
          <w:t xml:space="preserve">In contrast to cluster 2, the epistemic community </w:t>
        </w:r>
      </w:ins>
      <w:ins w:id="1244" w:author="William Lamb" w:date="2017-11-03T14:46:00Z">
        <w:r w:rsidR="00682AD6">
          <w:rPr>
            <w:lang w:val="en-GB"/>
          </w:rPr>
          <w:t xml:space="preserve">around </w:t>
        </w:r>
      </w:ins>
      <w:ins w:id="1245" w:author="William Lamb" w:date="2017-11-03T14:39:00Z">
        <w:r w:rsidRPr="00DF4E4B">
          <w:rPr>
            <w:lang w:val="en-GB"/>
            <w:rPrChange w:id="1246" w:author="William Lamb" w:date="2017-11-03T14:39:00Z">
              <w:rPr>
                <w:sz w:val="20"/>
                <w:lang w:val="en-GB"/>
              </w:rPr>
            </w:rPrChange>
          </w:rPr>
          <w:t xml:space="preserve">buildings (cluster 1) offers a more focused discourse: on direct energy demand reduction via standards </w:t>
        </w:r>
        <w:r w:rsidRPr="00DF4E4B">
          <w:rPr>
            <w:lang w:val="en-GB"/>
            <w:rPrChange w:id="1247" w:author="William Lamb" w:date="2017-11-03T14:39:00Z">
              <w:rPr>
                <w:sz w:val="20"/>
                <w:lang w:val="en-GB"/>
              </w:rPr>
            </w:rPrChange>
          </w:rPr>
          <w:fldChar w:fldCharType="begin" w:fldLock="1"/>
        </w:r>
      </w:ins>
      <w:r w:rsidR="00C9732A">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5]", "plainTextFormattedCitation" : "[45]", "previouslyFormattedCitation" : "[45]" }, "properties" : { "noteIndex" : 8 }, "schema" : "https://github.com/citation-style-language/schema/raw/master/csl-citation.json" }</w:instrText>
      </w:r>
      <w:ins w:id="1248" w:author="William Lamb" w:date="2017-11-03T14:39:00Z">
        <w:r w:rsidRPr="00DF4E4B">
          <w:rPr>
            <w:lang w:val="en-GB"/>
            <w:rPrChange w:id="1249" w:author="William Lamb" w:date="2017-11-03T14:39:00Z">
              <w:rPr>
                <w:sz w:val="20"/>
                <w:lang w:val="en-GB"/>
              </w:rPr>
            </w:rPrChange>
          </w:rPr>
          <w:fldChar w:fldCharType="separate"/>
        </w:r>
      </w:ins>
      <w:r w:rsidR="00C9732A" w:rsidRPr="00C9732A">
        <w:rPr>
          <w:noProof/>
          <w:lang w:val="en-GB"/>
        </w:rPr>
        <w:t>[45]</w:t>
      </w:r>
      <w:ins w:id="1250" w:author="William Lamb" w:date="2017-11-03T14:39:00Z">
        <w:r w:rsidRPr="00DF4E4B">
          <w:rPr>
            <w:lang w:val="en-GB"/>
            <w:rPrChange w:id="1251" w:author="William Lamb" w:date="2017-11-03T14:39:00Z">
              <w:rPr>
                <w:sz w:val="20"/>
                <w:lang w:val="en-GB"/>
              </w:rPr>
            </w:rPrChange>
          </w:rPr>
          <w:fldChar w:fldCharType="end"/>
        </w:r>
        <w:r w:rsidRPr="00DF4E4B">
          <w:rPr>
            <w:lang w:val="en-GB"/>
            <w:rPrChange w:id="1252" w:author="William Lamb" w:date="2017-11-03T14:39:00Z">
              <w:rPr>
                <w:sz w:val="20"/>
                <w:lang w:val="en-GB"/>
              </w:rPr>
            </w:rPrChange>
          </w:rPr>
          <w:t xml:space="preserve">, behaviours </w:t>
        </w:r>
        <w:r w:rsidRPr="00DF4E4B">
          <w:rPr>
            <w:lang w:val="en-GB"/>
            <w:rPrChange w:id="1253" w:author="William Lamb" w:date="2017-11-03T14:39:00Z">
              <w:rPr>
                <w:sz w:val="20"/>
                <w:lang w:val="en-GB"/>
              </w:rPr>
            </w:rPrChange>
          </w:rPr>
          <w:fldChar w:fldCharType="begin" w:fldLock="1"/>
        </w:r>
      </w:ins>
      <w:r w:rsidR="00C9732A">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6]", "plainTextFormattedCitation" : "[46]", "previouslyFormattedCitation" : "[46]" }, "properties" : { "noteIndex" : 13 }, "schema" : "https://github.com/citation-style-language/schema/raw/master/csl-citation.json" }</w:instrText>
      </w:r>
      <w:ins w:id="1254" w:author="William Lamb" w:date="2017-11-03T14:39:00Z">
        <w:r w:rsidRPr="00DF4E4B">
          <w:rPr>
            <w:lang w:val="en-GB"/>
            <w:rPrChange w:id="1255" w:author="William Lamb" w:date="2017-11-03T14:39:00Z">
              <w:rPr>
                <w:sz w:val="20"/>
                <w:lang w:val="en-GB"/>
              </w:rPr>
            </w:rPrChange>
          </w:rPr>
          <w:fldChar w:fldCharType="separate"/>
        </w:r>
      </w:ins>
      <w:r w:rsidR="00C9732A" w:rsidRPr="00C9732A">
        <w:rPr>
          <w:noProof/>
          <w:lang w:val="en-GB"/>
        </w:rPr>
        <w:t>[46]</w:t>
      </w:r>
      <w:ins w:id="1256" w:author="William Lamb" w:date="2017-11-03T14:39:00Z">
        <w:r w:rsidRPr="00DF4E4B">
          <w:rPr>
            <w:lang w:val="en-GB"/>
            <w:rPrChange w:id="1257" w:author="William Lamb" w:date="2017-11-03T14:39:00Z">
              <w:rPr>
                <w:sz w:val="20"/>
                <w:lang w:val="en-GB"/>
              </w:rPr>
            </w:rPrChange>
          </w:rPr>
          <w:fldChar w:fldCharType="end"/>
        </w:r>
        <w:r w:rsidRPr="00DF4E4B">
          <w:rPr>
            <w:i/>
            <w:iCs/>
            <w:lang w:val="en-GB"/>
            <w:rPrChange w:id="1258" w:author="William Lamb" w:date="2017-11-03T14:39:00Z">
              <w:rPr>
                <w:i/>
                <w:iCs/>
                <w:sz w:val="20"/>
                <w:lang w:val="en-GB"/>
              </w:rPr>
            </w:rPrChange>
          </w:rPr>
          <w:t xml:space="preserve"> </w:t>
        </w:r>
        <w:r w:rsidRPr="00DF4E4B">
          <w:rPr>
            <w:lang w:val="en-GB"/>
            <w:rPrChange w:id="1259" w:author="William Lamb" w:date="2017-11-03T14:39:00Z">
              <w:rPr>
                <w:sz w:val="20"/>
                <w:lang w:val="en-GB"/>
              </w:rPr>
            </w:rPrChange>
          </w:rPr>
          <w:t xml:space="preserve">and technical interventions </w:t>
        </w:r>
        <w:r w:rsidRPr="00DF4E4B">
          <w:rPr>
            <w:lang w:val="en-GB"/>
            <w:rPrChange w:id="1260" w:author="William Lamb" w:date="2017-11-03T14:39:00Z">
              <w:rPr>
                <w:sz w:val="20"/>
                <w:lang w:val="en-GB"/>
              </w:rPr>
            </w:rPrChange>
          </w:rPr>
          <w:fldChar w:fldCharType="begin" w:fldLock="1"/>
        </w:r>
      </w:ins>
      <w:r w:rsidR="00C9732A">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7]", "plainTextFormattedCitation" : "[47]", "previouslyFormattedCitation" : "[47]" }, "properties" : { "noteIndex" : 13 }, "schema" : "https://github.com/citation-style-language/schema/raw/master/csl-citation.json" }</w:instrText>
      </w:r>
      <w:ins w:id="1261" w:author="William Lamb" w:date="2017-11-03T14:39:00Z">
        <w:r w:rsidRPr="00DF4E4B">
          <w:rPr>
            <w:lang w:val="en-GB"/>
            <w:rPrChange w:id="1262" w:author="William Lamb" w:date="2017-11-03T14:39:00Z">
              <w:rPr>
                <w:sz w:val="20"/>
                <w:lang w:val="en-GB"/>
              </w:rPr>
            </w:rPrChange>
          </w:rPr>
          <w:fldChar w:fldCharType="separate"/>
        </w:r>
      </w:ins>
      <w:r w:rsidR="00C9732A" w:rsidRPr="00C9732A">
        <w:rPr>
          <w:noProof/>
          <w:lang w:val="en-GB"/>
        </w:rPr>
        <w:t>[47]</w:t>
      </w:r>
      <w:ins w:id="1263" w:author="William Lamb" w:date="2017-11-03T14:39:00Z">
        <w:r w:rsidRPr="00DF4E4B">
          <w:rPr>
            <w:lang w:val="en-GB"/>
            <w:rPrChange w:id="1264" w:author="William Lamb" w:date="2017-11-03T14:39:00Z">
              <w:rPr>
                <w:sz w:val="20"/>
                <w:lang w:val="en-GB"/>
              </w:rPr>
            </w:rPrChange>
          </w:rPr>
          <w:fldChar w:fldCharType="end"/>
        </w:r>
        <w:r w:rsidRPr="00DF4E4B">
          <w:rPr>
            <w:lang w:val="en-GB"/>
            <w:rPrChange w:id="1265" w:author="William Lamb" w:date="2017-11-03T14:39:00Z">
              <w:rPr>
                <w:sz w:val="20"/>
                <w:lang w:val="en-GB"/>
              </w:rPr>
            </w:rPrChange>
          </w:rPr>
          <w:t xml:space="preserve">. </w:t>
        </w:r>
      </w:ins>
      <w:ins w:id="1266" w:author="William Lamb" w:date="2017-11-03T14:45:00Z">
        <w:r w:rsidR="00682AD6">
          <w:rPr>
            <w:lang w:val="en-GB"/>
          </w:rPr>
          <w:t>This research is direct</w:t>
        </w:r>
      </w:ins>
      <w:ins w:id="1267" w:author="William Lamb" w:date="2017-11-03T14:47:00Z">
        <w:r w:rsidR="00682AD6">
          <w:rPr>
            <w:lang w:val="en-GB"/>
          </w:rPr>
          <w:t>ly</w:t>
        </w:r>
      </w:ins>
      <w:ins w:id="1268" w:author="William Lamb" w:date="2017-11-03T14:45:00Z">
        <w:r w:rsidR="00682AD6">
          <w:rPr>
            <w:lang w:val="en-GB"/>
          </w:rPr>
          <w:t xml:space="preserve"> relevant to mitigation, although it is firmly framed in terms of households and buildings, not </w:t>
        </w:r>
      </w:ins>
      <w:ins w:id="1269" w:author="William Lamb" w:date="2017-11-03T14:47:00Z">
        <w:r w:rsidR="00682AD6">
          <w:rPr>
            <w:lang w:val="en-GB"/>
          </w:rPr>
          <w:t xml:space="preserve">the urban areas in which </w:t>
        </w:r>
      </w:ins>
      <w:ins w:id="1270" w:author="William Lamb" w:date="2017-11-03T14:56:00Z">
        <w:r w:rsidR="00B4774A">
          <w:rPr>
            <w:lang w:val="en-GB"/>
          </w:rPr>
          <w:t xml:space="preserve">they </w:t>
        </w:r>
      </w:ins>
      <w:ins w:id="1271" w:author="William Lamb" w:date="2017-11-03T14:47:00Z">
        <w:r w:rsidR="00682AD6">
          <w:rPr>
            <w:lang w:val="en-GB"/>
          </w:rPr>
          <w:t>are situated.</w:t>
        </w:r>
      </w:ins>
    </w:p>
    <w:p w14:paraId="29311ECC" w14:textId="5C63DC26" w:rsidR="00C1790B" w:rsidDel="00682AD6" w:rsidRDefault="000072DA">
      <w:pPr>
        <w:rPr>
          <w:del w:id="1272" w:author="William Lamb" w:date="2017-11-03T14:47:00Z"/>
          <w:lang w:val="en-US"/>
        </w:rPr>
      </w:pPr>
      <w:del w:id="1273" w:author="William Lamb" w:date="2017-11-03T14:47:00Z">
        <w:r w:rsidDel="00682AD6">
          <w:rPr>
            <w:rStyle w:val="CommentReference"/>
          </w:rPr>
          <w:commentReference w:id="1274"/>
        </w:r>
        <w:r w:rsidR="005477A6" w:rsidDel="00682AD6">
          <w:rPr>
            <w:lang w:val="en-US"/>
          </w:rPr>
          <w:delText xml:space="preserve">the mitigation-focused  </w:delText>
        </w:r>
      </w:del>
      <w:del w:id="1275"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1276" w:author="William Lamb" w:date="2017-10-09T13:58:00Z">
        <w:r w:rsidR="0010383B" w:rsidDel="000E5FEC">
          <w:rPr>
            <w:lang w:val="en-US"/>
          </w:rPr>
          <w:delText xml:space="preserve">that the </w:delText>
        </w:r>
      </w:del>
      <w:del w:id="1277" w:author="William Lamb" w:date="2017-10-25T13:17:00Z">
        <w:r w:rsidR="007A7422" w:rsidDel="00273682">
          <w:rPr>
            <w:lang w:val="en-US"/>
          </w:rPr>
          <w:delText xml:space="preserve">coverage of urban mitigation literature </w:delText>
        </w:r>
      </w:del>
      <w:del w:id="1278" w:author="William Lamb" w:date="2017-10-09T13:58:00Z">
        <w:r w:rsidR="007A7422" w:rsidDel="000E5FEC">
          <w:rPr>
            <w:lang w:val="en-US"/>
          </w:rPr>
          <w:delText xml:space="preserve">identified here </w:delText>
        </w:r>
      </w:del>
      <w:del w:id="1279" w:author="William Lamb" w:date="2017-10-25T13:17:00Z">
        <w:r w:rsidR="007A7422" w:rsidDel="00273682">
          <w:rPr>
            <w:lang w:val="en-US"/>
          </w:rPr>
          <w:delText xml:space="preserve">extends to a total of </w:delText>
        </w:r>
      </w:del>
      <w:del w:id="1280" w:author="William Lamb" w:date="2017-10-25T12:03:00Z">
        <w:r w:rsidR="007A7422" w:rsidDel="00D7493F">
          <w:rPr>
            <w:lang w:val="en-US"/>
          </w:rPr>
          <w:delText xml:space="preserve">111 </w:delText>
        </w:r>
      </w:del>
      <w:del w:id="1281" w:author="William Lamb" w:date="2017-10-25T13:17:00Z">
        <w:r w:rsidR="007A7422" w:rsidDel="00273682">
          <w:rPr>
            <w:lang w:val="en-US"/>
          </w:rPr>
          <w:delText xml:space="preserve">direct citations, out of 9,328 references in the report. </w:delText>
        </w:r>
      </w:del>
      <w:moveFromRangeStart w:id="1282" w:author="William Lamb" w:date="2017-10-25T13:20:00Z" w:name="move496700953"/>
      <w:moveFrom w:id="1283" w:author="William Lamb" w:date="2017-10-25T13:20:00Z">
        <w:del w:id="1284"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1282"/>
      <w:del w:id="1285"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del w:id="1286" w:author="William Lamb" w:date="2017-11-03T14:47:00Z">
        <w:r w:rsidR="00124A69" w:rsidDel="00682AD6">
          <w:rPr>
            <w:lang w:val="en-US"/>
          </w:rPr>
          <w:delText xml:space="preserve">urban form, </w:delText>
        </w:r>
        <w:r w:rsidR="005477A6" w:rsidDel="00682AD6">
          <w:rPr>
            <w:lang w:val="en-US"/>
          </w:rPr>
          <w:delText xml:space="preserve">emissions accounting, </w:delText>
        </w:r>
        <w:r w:rsidR="00124A69" w:rsidDel="00682AD6">
          <w:rPr>
            <w:lang w:val="en-US"/>
          </w:rPr>
          <w:delText>building energy consumption, public transportation</w:delText>
        </w:r>
        <w:r w:rsidR="0037617C" w:rsidDel="00682AD6">
          <w:rPr>
            <w:lang w:val="en-US"/>
          </w:rPr>
          <w:delText>,</w:delText>
        </w:r>
        <w:r w:rsidR="00124A69" w:rsidDel="00682AD6">
          <w:rPr>
            <w:lang w:val="en-US"/>
          </w:rPr>
          <w:delText xml:space="preserve"> </w:delText>
        </w:r>
      </w:del>
      <w:del w:id="1287" w:author="William Lamb" w:date="2017-10-25T14:04:00Z">
        <w:r w:rsidR="0037617C" w:rsidDel="00225725">
          <w:rPr>
            <w:lang w:val="en-US"/>
          </w:rPr>
          <w:delText xml:space="preserve">or </w:delText>
        </w:r>
      </w:del>
      <w:del w:id="1288" w:author="William Lamb" w:date="2017-11-03T14:47:00Z">
        <w:r w:rsidR="00124A69" w:rsidDel="00682AD6">
          <w:rPr>
            <w:lang w:val="en-US"/>
          </w:rPr>
          <w:delText>active travel (</w:delText>
        </w:r>
        <w:r w:rsidR="0045398A" w:rsidDel="00682AD6">
          <w:rPr>
            <w:lang w:val="en-US"/>
          </w:rPr>
          <w:delText>Supplementary Materials</w:delText>
        </w:r>
        <w:r w:rsidR="00124A69" w:rsidRPr="003B146E" w:rsidDel="00682AD6">
          <w:rPr>
            <w:lang w:val="en-US"/>
          </w:rPr>
          <w:delText xml:space="preserve"> Fig 2</w:delText>
        </w:r>
        <w:r w:rsidR="00124A69" w:rsidDel="00682AD6">
          <w:rPr>
            <w:lang w:val="en-US"/>
          </w:rPr>
          <w:delText>).</w:delText>
        </w:r>
        <w:r w:rsidR="005477A6" w:rsidDel="00682AD6">
          <w:rPr>
            <w:lang w:val="en-US"/>
          </w:rPr>
          <w:delText xml:space="preserve"> Topics on parking, waste management and </w:delText>
        </w:r>
      </w:del>
      <w:del w:id="1289" w:author="William Lamb" w:date="2017-11-02T13:55:00Z">
        <w:r w:rsidR="005477A6" w:rsidDel="00AC24A3">
          <w:rPr>
            <w:lang w:val="en-US"/>
          </w:rPr>
          <w:delText xml:space="preserve">congestion </w:delText>
        </w:r>
      </w:del>
      <w:del w:id="1290" w:author="William Lamb" w:date="2017-11-03T14:47:00Z">
        <w:r w:rsidR="005477A6" w:rsidDel="00682AD6">
          <w:rPr>
            <w:lang w:val="en-US"/>
          </w:rPr>
          <w:delText>are underrepresented in the report.</w:delText>
        </w:r>
      </w:del>
    </w:p>
    <w:p w14:paraId="27703054" w14:textId="4C32E902" w:rsidR="00DF2488" w:rsidRDefault="00B17D0D" w:rsidP="00C56197">
      <w:pPr>
        <w:keepNext/>
      </w:pPr>
      <w:commentRangeStart w:id="1291"/>
      <w:del w:id="1292"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1291"/>
      <w:r w:rsidR="00BA1635">
        <w:rPr>
          <w:rStyle w:val="CommentReference"/>
        </w:rPr>
        <w:commentReference w:id="1291"/>
      </w:r>
      <w:ins w:id="1293"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34BE4F12" w14:textId="60356D0D" w:rsidR="00682AD6" w:rsidRPr="005D1A45" w:rsidRDefault="00DF2488" w:rsidP="0039533E">
      <w:pPr>
        <w:pStyle w:val="Caption"/>
        <w:rPr>
          <w:ins w:id="1294" w:author="William Lamb" w:date="2017-11-03T14:47:00Z"/>
          <w:sz w:val="20"/>
          <w:lang w:val="en-GB"/>
          <w:rPrChange w:id="1295" w:author="William Lamb" w:date="2017-11-10T13:36:00Z">
            <w:rPr>
              <w:ins w:id="1296" w:author="William Lamb" w:date="2017-11-03T14:47:00Z"/>
              <w:sz w:val="20"/>
              <w:lang w:val="en-GB"/>
            </w:rPr>
          </w:rPrChange>
        </w:rPr>
        <w:pPrChange w:id="1297" w:author="William Lamb" w:date="2017-11-10T13:43:00Z">
          <w:pPr/>
        </w:pPrChange>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1298" w:author="William Lamb" w:date="2017-10-23T15:47:00Z">
        <w:r w:rsidR="00D26764">
          <w:rPr>
            <w:sz w:val="20"/>
            <w:lang w:val="en-GB"/>
          </w:rPr>
          <w:t xml:space="preserve">Each </w:t>
        </w:r>
      </w:ins>
      <w:ins w:id="1299" w:author="William Lamb" w:date="2017-10-23T15:49:00Z">
        <w:r w:rsidR="00D26764">
          <w:rPr>
            <w:sz w:val="20"/>
            <w:lang w:val="en-GB"/>
          </w:rPr>
          <w:t>node</w:t>
        </w:r>
      </w:ins>
      <w:ins w:id="1300" w:author="William Lamb" w:date="2017-10-23T15:57:00Z">
        <w:r w:rsidR="001A04ED">
          <w:rPr>
            <w:sz w:val="20"/>
            <w:lang w:val="en-GB"/>
          </w:rPr>
          <w:t xml:space="preserve"> (circle)</w:t>
        </w:r>
      </w:ins>
      <w:ins w:id="1301" w:author="William Lamb" w:date="2017-10-23T15:48:00Z">
        <w:r w:rsidR="00D26764">
          <w:rPr>
            <w:sz w:val="20"/>
            <w:lang w:val="en-GB"/>
          </w:rPr>
          <w:t xml:space="preserve"> </w:t>
        </w:r>
      </w:ins>
      <w:ins w:id="1302" w:author="William Lamb" w:date="2017-10-23T15:47:00Z">
        <w:r w:rsidR="00D26764">
          <w:rPr>
            <w:sz w:val="20"/>
            <w:lang w:val="en-GB"/>
          </w:rPr>
          <w:t xml:space="preserve">represents </w:t>
        </w:r>
      </w:ins>
      <w:ins w:id="1303" w:author="William Lamb" w:date="2017-10-23T15:49:00Z">
        <w:r w:rsidR="00D26764">
          <w:rPr>
            <w:sz w:val="20"/>
            <w:lang w:val="en-GB"/>
          </w:rPr>
          <w:t xml:space="preserve">a </w:t>
        </w:r>
      </w:ins>
      <w:ins w:id="1304" w:author="William Lamb" w:date="2017-10-23T15:48:00Z">
        <w:r w:rsidR="00D26764">
          <w:rPr>
            <w:sz w:val="20"/>
            <w:lang w:val="en-GB"/>
          </w:rPr>
          <w:t>publication, scaled by total citations</w:t>
        </w:r>
      </w:ins>
      <w:ins w:id="1305" w:author="William Lamb" w:date="2017-10-23T15:49:00Z">
        <w:r w:rsidR="00D26764">
          <w:rPr>
            <w:sz w:val="20"/>
            <w:lang w:val="en-GB"/>
          </w:rPr>
          <w:t>.</w:t>
        </w:r>
      </w:ins>
      <w:ins w:id="1306" w:author="William Lamb" w:date="2017-10-23T15:47:00Z">
        <w:r w:rsidR="00D26764">
          <w:rPr>
            <w:sz w:val="20"/>
            <w:lang w:val="en-GB"/>
          </w:rPr>
          <w:t xml:space="preserve"> </w:t>
        </w:r>
      </w:ins>
      <w:ins w:id="1307" w:author="William Lamb" w:date="2017-10-23T15:57:00Z">
        <w:r w:rsidR="001A04ED">
          <w:rPr>
            <w:sz w:val="20"/>
            <w:lang w:val="en-GB"/>
          </w:rPr>
          <w:t>P</w:t>
        </w:r>
      </w:ins>
      <w:ins w:id="1308" w:author="William Lamb" w:date="2017-10-23T15:54:00Z">
        <w:r w:rsidR="001A04ED">
          <w:rPr>
            <w:sz w:val="20"/>
            <w:lang w:val="en-GB"/>
          </w:rPr>
          <w:t xml:space="preserve">roximity </w:t>
        </w:r>
      </w:ins>
      <w:ins w:id="1309" w:author="William Lamb" w:date="2017-10-23T15:57:00Z">
        <w:r w:rsidR="001A04ED">
          <w:rPr>
            <w:sz w:val="20"/>
            <w:lang w:val="en-GB"/>
          </w:rPr>
          <w:t xml:space="preserve">between nodes </w:t>
        </w:r>
      </w:ins>
      <w:ins w:id="1310" w:author="William Lamb" w:date="2017-10-23T15:54:00Z">
        <w:r w:rsidR="001A04ED">
          <w:rPr>
            <w:sz w:val="20"/>
            <w:lang w:val="en-GB"/>
          </w:rPr>
          <w:t xml:space="preserve">indicates </w:t>
        </w:r>
      </w:ins>
      <w:ins w:id="1311" w:author="William Lamb" w:date="2017-10-25T11:33:00Z">
        <w:r w:rsidR="009356DE">
          <w:rPr>
            <w:sz w:val="20"/>
            <w:lang w:val="en-GB"/>
          </w:rPr>
          <w:t xml:space="preserve">similar </w:t>
        </w:r>
      </w:ins>
      <w:ins w:id="1312" w:author="William Lamb" w:date="2017-10-23T15:55:00Z">
        <w:r w:rsidR="009356DE">
          <w:rPr>
            <w:sz w:val="20"/>
            <w:lang w:val="en-GB"/>
          </w:rPr>
          <w:t>citing patterns</w:t>
        </w:r>
        <w:r w:rsidR="001A04ED">
          <w:rPr>
            <w:sz w:val="20"/>
            <w:lang w:val="en-GB"/>
          </w:rPr>
          <w:t xml:space="preserve">. </w:t>
        </w:r>
      </w:ins>
      <w:ins w:id="1313" w:author="William Lamb" w:date="2017-10-23T16:06:00Z">
        <w:r w:rsidR="00FA0D4B">
          <w:rPr>
            <w:sz w:val="20"/>
            <w:lang w:val="en-GB"/>
          </w:rPr>
          <w:t>To identify epistemic communities</w:t>
        </w:r>
      </w:ins>
      <w:ins w:id="1314" w:author="William Lamb" w:date="2017-10-23T16:07:00Z">
        <w:r w:rsidR="00FA0D4B">
          <w:rPr>
            <w:sz w:val="20"/>
            <w:lang w:val="en-GB"/>
          </w:rPr>
          <w:t xml:space="preserve">, we </w:t>
        </w:r>
      </w:ins>
      <w:ins w:id="1315" w:author="William Lamb" w:date="2017-10-23T16:09:00Z">
        <w:r w:rsidR="00FA0D4B">
          <w:rPr>
            <w:sz w:val="20"/>
            <w:lang w:val="en-GB"/>
          </w:rPr>
          <w:t>specify</w:t>
        </w:r>
      </w:ins>
      <w:ins w:id="1316" w:author="William Lamb" w:date="2017-10-23T16:07:00Z">
        <w:r w:rsidR="00FA0D4B">
          <w:rPr>
            <w:sz w:val="20"/>
            <w:lang w:val="en-GB"/>
          </w:rPr>
          <w:t xml:space="preserve"> clusters of proximate nodes using a community detection algorithm</w:t>
        </w:r>
      </w:ins>
      <w:ins w:id="1317" w:author="William Lamb" w:date="2017-11-03T13:31:00Z">
        <w:r w:rsidR="00E542C8">
          <w:rPr>
            <w:sz w:val="20"/>
            <w:lang w:val="en-GB"/>
          </w:rPr>
          <w:t xml:space="preserve"> (displayed as colour)</w:t>
        </w:r>
      </w:ins>
      <w:ins w:id="1318" w:author="William Lamb" w:date="2017-10-23T16:07:00Z">
        <w:r w:rsidR="00FA0D4B">
          <w:rPr>
            <w:sz w:val="20"/>
            <w:lang w:val="en-GB"/>
          </w:rPr>
          <w:t xml:space="preserve">, </w:t>
        </w:r>
      </w:ins>
      <w:ins w:id="1319" w:author="William Lamb" w:date="2017-11-10T13:40:00Z">
        <w:r w:rsidR="0039533E">
          <w:rPr>
            <w:sz w:val="20"/>
            <w:lang w:val="en-GB"/>
          </w:rPr>
          <w:t xml:space="preserve">sum all document-topic scores within each cluster (derived from the preceding automated </w:t>
        </w:r>
      </w:ins>
      <w:ins w:id="1320" w:author="William Lamb" w:date="2017-11-10T13:41:00Z">
        <w:r w:rsidR="0039533E">
          <w:rPr>
            <w:sz w:val="20"/>
            <w:lang w:val="en-GB"/>
          </w:rPr>
          <w:t>content</w:t>
        </w:r>
      </w:ins>
      <w:ins w:id="1321" w:author="William Lamb" w:date="2017-11-10T13:40:00Z">
        <w:r w:rsidR="0039533E">
          <w:rPr>
            <w:sz w:val="20"/>
            <w:lang w:val="en-GB"/>
          </w:rPr>
          <w:t xml:space="preserve"> </w:t>
        </w:r>
      </w:ins>
      <w:ins w:id="1322" w:author="William Lamb" w:date="2017-11-10T13:41:00Z">
        <w:r w:rsidR="0039533E">
          <w:rPr>
            <w:sz w:val="20"/>
            <w:lang w:val="en-GB"/>
          </w:rPr>
          <w:t xml:space="preserve">analysis), then display </w:t>
        </w:r>
      </w:ins>
      <w:ins w:id="1323" w:author="William Lamb" w:date="2017-11-10T13:42:00Z">
        <w:r w:rsidR="0039533E">
          <w:rPr>
            <w:sz w:val="20"/>
            <w:lang w:val="en-GB"/>
          </w:rPr>
          <w:t>the topics that exceed 10% of the total topic score</w:t>
        </w:r>
      </w:ins>
      <w:ins w:id="1324" w:author="William Lamb" w:date="2017-11-10T13:41:00Z">
        <w:r w:rsidR="0039533E">
          <w:rPr>
            <w:sz w:val="20"/>
            <w:lang w:val="en-GB"/>
          </w:rPr>
          <w:t xml:space="preserve"> </w:t>
        </w:r>
      </w:ins>
      <w:ins w:id="1325" w:author="William Lamb" w:date="2017-11-10T13:42:00Z">
        <w:r w:rsidR="0039533E">
          <w:rPr>
            <w:sz w:val="20"/>
            <w:lang w:val="en-GB"/>
          </w:rPr>
          <w:t xml:space="preserve">in each cluster. For instance, in cluster 7 (coloured in yellow), 32% of </w:t>
        </w:r>
      </w:ins>
      <w:ins w:id="1326" w:author="William Lamb" w:date="2017-11-10T13:43:00Z">
        <w:r w:rsidR="0039533E">
          <w:rPr>
            <w:sz w:val="20"/>
            <w:lang w:val="en-GB"/>
          </w:rPr>
          <w:t xml:space="preserve">the sum of </w:t>
        </w:r>
      </w:ins>
      <w:ins w:id="1327" w:author="William Lamb" w:date="2017-11-10T13:42:00Z">
        <w:r w:rsidR="0039533E">
          <w:rPr>
            <w:sz w:val="20"/>
            <w:lang w:val="en-GB"/>
          </w:rPr>
          <w:t xml:space="preserve">all topic scores are related to </w:t>
        </w:r>
      </w:ins>
      <w:ins w:id="1328" w:author="William Lamb" w:date="2017-11-10T13:43:00Z">
        <w:r w:rsidR="0039533E">
          <w:rPr>
            <w:sz w:val="20"/>
            <w:lang w:val="en-GB"/>
          </w:rPr>
          <w:t>“Household Recycling”, and 23% are related to “Waste Management”.</w:t>
        </w:r>
      </w:ins>
    </w:p>
    <w:p w14:paraId="724D1BD1" w14:textId="1C5117C6" w:rsidR="00682AD6" w:rsidRDefault="00682AD6" w:rsidP="00682AD6">
      <w:pPr>
        <w:rPr>
          <w:ins w:id="1329" w:author="William Lamb" w:date="2017-11-03T14:47:00Z"/>
          <w:lang w:val="en-US"/>
        </w:rPr>
      </w:pPr>
      <w:ins w:id="1330" w:author="William Lamb" w:date="2017-11-03T14:47:00Z">
        <w:r>
          <w:rPr>
            <w:lang w:val="en-US"/>
          </w:rPr>
          <w:t xml:space="preserve">To what extent are assessments of urban mitigation likely to be constrained by this community structure? If we assume IPCC authors are drawn from the </w:t>
        </w:r>
      </w:ins>
      <w:ins w:id="1331" w:author="William Lamb" w:date="2017-11-03T14:48:00Z">
        <w:r>
          <w:rPr>
            <w:lang w:val="en-US"/>
          </w:rPr>
          <w:t>mitigation</w:t>
        </w:r>
      </w:ins>
      <w:ins w:id="1332" w:author="William Lamb" w:date="2017-11-03T14:47:00Z">
        <w:r>
          <w:rPr>
            <w:lang w:val="en-US"/>
          </w:rPr>
          <w:t>-focused cluster</w:t>
        </w:r>
      </w:ins>
      <w:ins w:id="1333" w:author="William Lamb" w:date="2017-11-03T14:48:00Z">
        <w:r>
          <w:rPr>
            <w:lang w:val="en-US"/>
          </w:rPr>
          <w:t>s 1 and</w:t>
        </w:r>
      </w:ins>
      <w:ins w:id="1334" w:author="William Lamb" w:date="2017-11-03T14:47:00Z">
        <w:r>
          <w:rPr>
            <w:lang w:val="en-US"/>
          </w:rPr>
          <w:t xml:space="preserve"> 2</w:t>
        </w:r>
      </w:ins>
      <w:ins w:id="1335" w:author="William Lamb" w:date="2017-11-03T14:48:00Z">
        <w:r>
          <w:rPr>
            <w:lang w:val="en-US"/>
          </w:rPr>
          <w:t xml:space="preserve">, </w:t>
        </w:r>
      </w:ins>
      <w:ins w:id="1336" w:author="William Lamb" w:date="2017-11-03T14:47:00Z">
        <w:r>
          <w:rPr>
            <w:lang w:val="en-US"/>
          </w:rPr>
          <w:t xml:space="preserve">and </w:t>
        </w:r>
      </w:ins>
      <w:ins w:id="1337" w:author="William Lamb" w:date="2017-11-03T14:48:00Z">
        <w:r>
          <w:rPr>
            <w:lang w:val="en-US"/>
          </w:rPr>
          <w:t xml:space="preserve">they </w:t>
        </w:r>
      </w:ins>
      <w:ins w:id="1338" w:author="William Lamb" w:date="2017-11-03T14:47:00Z">
        <w:r>
          <w:rPr>
            <w:lang w:val="en-US"/>
          </w:rPr>
          <w:t xml:space="preserve">primarily review literature they are familiar with, then certain topics risk being overlooked. </w:t>
        </w:r>
        <w:r>
          <w:rPr>
            <w:lang w:val="en-US"/>
          </w:rPr>
          <w:lastRenderedPageBreak/>
          <w:t xml:space="preserve">Indeed, within the 129 references in AR5 that we match with this set of urban mitigation literature, there is a predominant focus on urban form, </w:t>
        </w:r>
      </w:ins>
      <w:ins w:id="1339" w:author="William Lamb" w:date="2017-11-03T14:49:00Z">
        <w:r>
          <w:rPr>
            <w:lang w:val="en-US"/>
          </w:rPr>
          <w:t xml:space="preserve">GHG </w:t>
        </w:r>
      </w:ins>
      <w:ins w:id="1340" w:author="William Lamb" w:date="2017-11-03T14:47:00Z">
        <w:r>
          <w:rPr>
            <w:lang w:val="en-US"/>
          </w:rPr>
          <w:t>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w:t>
        </w:r>
      </w:ins>
      <w:ins w:id="1341" w:author="William Lamb" w:date="2017-11-03T14:49:00Z">
        <w:r>
          <w:rPr>
            <w:lang w:val="en-US"/>
          </w:rPr>
          <w:t xml:space="preserve"> </w:t>
        </w:r>
      </w:ins>
      <w:ins w:id="1342" w:author="William Lamb" w:date="2017-11-03T14:47:00Z">
        <w:r>
          <w:rPr>
            <w:lang w:val="en-US"/>
          </w:rPr>
          <w:t xml:space="preserve">cluster </w:t>
        </w:r>
      </w:ins>
      <w:ins w:id="1343" w:author="William Lamb" w:date="2017-11-03T14:49:00Z">
        <w:r>
          <w:rPr>
            <w:lang w:val="en-US"/>
          </w:rPr>
          <w:t xml:space="preserve">1 and </w:t>
        </w:r>
      </w:ins>
      <w:ins w:id="1344" w:author="William Lamb" w:date="2017-11-03T14:47:00Z">
        <w:r>
          <w:rPr>
            <w:lang w:val="en-US"/>
          </w:rPr>
          <w:t>2)</w:t>
        </w:r>
      </w:ins>
      <w:ins w:id="1345" w:author="William Lamb" w:date="2017-11-10T12:57:00Z">
        <w:r w:rsidR="001638C1">
          <w:rPr>
            <w:lang w:val="en-US"/>
          </w:rPr>
          <w:t>.</w:t>
        </w:r>
        <w:r w:rsidR="001638C1" w:rsidRPr="001638C1" w:rsidDel="001638C1">
          <w:rPr>
            <w:rStyle w:val="CommentReference"/>
            <w:lang w:val="en-GB"/>
            <w:rPrChange w:id="1346" w:author="William Lamb" w:date="2017-11-10T12:59:00Z">
              <w:rPr>
                <w:rStyle w:val="CommentReference"/>
              </w:rPr>
            </w:rPrChange>
          </w:rPr>
          <w:t xml:space="preserve"> </w:t>
        </w:r>
      </w:ins>
    </w:p>
    <w:p w14:paraId="282E16C4" w14:textId="03EC3C03" w:rsidR="00DF2488" w:rsidRPr="00DF2488" w:rsidDel="00FA0D4B" w:rsidRDefault="00DF2488" w:rsidP="00B4774A">
      <w:pPr>
        <w:pStyle w:val="Caption"/>
        <w:rPr>
          <w:del w:id="1347" w:author="William Lamb" w:date="2017-10-23T16:08:00Z"/>
          <w:sz w:val="20"/>
          <w:lang w:val="en-GB"/>
        </w:rPr>
      </w:pPr>
      <w:del w:id="1348"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0CC1D1FF" w:rsidR="003B146E" w:rsidDel="00722DC3" w:rsidRDefault="001E7F7C">
      <w:pPr>
        <w:pStyle w:val="Caption"/>
        <w:rPr>
          <w:del w:id="1349" w:author="William Lamb" w:date="2017-11-03T13:50:00Z"/>
          <w:lang w:val="en-US"/>
        </w:rPr>
        <w:pPrChange w:id="1350" w:author="William Lamb" w:date="2017-11-03T14:39:00Z">
          <w:pPr/>
        </w:pPrChange>
      </w:pPr>
      <w:commentRangeStart w:id="1351"/>
      <w:commentRangeStart w:id="1352"/>
      <w:commentRangeStart w:id="1353"/>
      <w:del w:id="1354" w:author="William Lamb" w:date="2017-11-03T13:50:00Z">
        <w:r w:rsidDel="00722DC3">
          <w:rPr>
            <w:lang w:val="en-US"/>
          </w:rPr>
          <w:delText>Finally, and related to the timescale discussion (Figure 1), we perform a simple search on the document abstracts to identify years that are associated with projections or scenarios (</w:delText>
        </w:r>
        <w:r w:rsidR="00AD0FC8" w:rsidDel="00722DC3">
          <w:rPr>
            <w:lang w:val="en-US"/>
          </w:rPr>
          <w:delText>extracting any 4 digit integer</w:delText>
        </w:r>
        <w:r w:rsidR="001F507A" w:rsidDel="00722DC3">
          <w:rPr>
            <w:lang w:val="en-US"/>
          </w:rPr>
          <w:delText>s</w:delText>
        </w:r>
        <w:r w:rsidR="00AD0FC8" w:rsidDel="00722DC3">
          <w:rPr>
            <w:lang w:val="en-US"/>
          </w:rPr>
          <w:delText xml:space="preserve"> </w:delText>
        </w:r>
        <w:r w:rsidR="003B146E" w:rsidDel="00722DC3">
          <w:rPr>
            <w:lang w:val="en-US"/>
          </w:rPr>
          <w:delText>with</w:delText>
        </w:r>
        <w:r w:rsidDel="00722DC3">
          <w:rPr>
            <w:lang w:val="en-US"/>
          </w:rPr>
          <w:delText>in the range 2020-2100).</w:delText>
        </w:r>
        <w:r w:rsidR="003319DF" w:rsidDel="00722DC3">
          <w:rPr>
            <w:lang w:val="en-US"/>
          </w:rPr>
          <w:delText xml:space="preserve"> </w:delText>
        </w:r>
        <w:r w:rsidR="003B146E" w:rsidDel="00722DC3">
          <w:rPr>
            <w:lang w:val="en-US"/>
          </w:rPr>
          <w:delText>Where sufficient data is available, t</w:delText>
        </w:r>
        <w:r w:rsidR="003319DF" w:rsidDel="00722DC3">
          <w:rPr>
            <w:lang w:val="en-US"/>
          </w:rPr>
          <w:delText xml:space="preserve">he average timescales ranged between 2020 and 2040, </w:delText>
        </w:r>
        <w:r w:rsidR="003B146E" w:rsidDel="00722DC3">
          <w:rPr>
            <w:lang w:val="en-US"/>
          </w:rPr>
          <w:delText>increasing to the upper end of this range for the topic cluster on urban form</w:delText>
        </w:r>
      </w:del>
      <w:del w:id="1355" w:author="William Lamb" w:date="2017-11-02T16:31:00Z">
        <w:r w:rsidR="003B146E" w:rsidDel="008F7593">
          <w:rPr>
            <w:lang w:val="en-US"/>
          </w:rPr>
          <w:delText xml:space="preserve"> and planning and governance</w:delText>
        </w:r>
      </w:del>
      <w:del w:id="1356" w:author="William Lamb" w:date="2017-11-03T13:50:00Z">
        <w:r w:rsidR="003B146E" w:rsidDel="00722DC3">
          <w:rPr>
            <w:lang w:val="en-US"/>
          </w:rPr>
          <w:delText>, and decreasing towards 2020 for waste management, building energy performance</w:delText>
        </w:r>
      </w:del>
      <w:del w:id="1357" w:author="William Lamb" w:date="2017-11-02T16:32:00Z">
        <w:r w:rsidR="003B146E" w:rsidDel="008F7593">
          <w:rPr>
            <w:lang w:val="en-US"/>
          </w:rPr>
          <w:delText>, and e-Vehicles</w:delText>
        </w:r>
      </w:del>
      <w:del w:id="1358" w:author="William Lamb" w:date="2017-11-03T13:50:00Z">
        <w:r w:rsidR="003B146E" w:rsidDel="00722DC3">
          <w:rPr>
            <w:lang w:val="en-US"/>
          </w:rPr>
          <w:delText>. The sparse timescales beyond 2050 suggest little in the way of medium and long-term planning</w:delText>
        </w:r>
        <w:r w:rsidR="00B2235C" w:rsidDel="00722DC3">
          <w:rPr>
            <w:lang w:val="en-US"/>
          </w:rPr>
          <w:delText>, even for topics related to fixed infrastructures.</w:delText>
        </w:r>
        <w:commentRangeEnd w:id="1351"/>
        <w:r w:rsidR="002E2B5D" w:rsidDel="00722DC3">
          <w:rPr>
            <w:rStyle w:val="CommentReference"/>
          </w:rPr>
          <w:commentReference w:id="1351"/>
        </w:r>
        <w:commentRangeEnd w:id="1352"/>
        <w:r w:rsidR="00567F2B" w:rsidDel="00722DC3">
          <w:rPr>
            <w:rStyle w:val="CommentReference"/>
          </w:rPr>
          <w:commentReference w:id="1352"/>
        </w:r>
        <w:commentRangeEnd w:id="1353"/>
        <w:r w:rsidR="008F7593" w:rsidDel="00722DC3">
          <w:rPr>
            <w:rStyle w:val="CommentReference"/>
          </w:rPr>
          <w:commentReference w:id="1353"/>
        </w:r>
      </w:del>
    </w:p>
    <w:p w14:paraId="39C8B895" w14:textId="0A96A36F" w:rsidR="00DB4EC9" w:rsidRDefault="00DB4EC9" w:rsidP="001638C1">
      <w:pPr>
        <w:rPr>
          <w:b/>
          <w:bCs/>
          <w:lang w:val="en-US"/>
        </w:rPr>
        <w:pPrChange w:id="1359" w:author="William Lamb" w:date="2017-11-10T13:06:00Z">
          <w:pPr/>
        </w:pPrChange>
      </w:pPr>
      <w:r w:rsidRPr="00DB4EC9">
        <w:rPr>
          <w:b/>
          <w:bCs/>
          <w:lang w:val="en-US"/>
        </w:rPr>
        <w:t>Discussion and conclusion</w:t>
      </w:r>
    </w:p>
    <w:p w14:paraId="0DFD167D" w14:textId="2249E0A7" w:rsidR="00B4774A" w:rsidRDefault="003B77E3" w:rsidP="009863D6">
      <w:pPr>
        <w:rPr>
          <w:ins w:id="1360" w:author="William Lamb" w:date="2017-11-03T15:00:00Z"/>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C9732A">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8]", "plainTextFormattedCitation" : "[48]", "previouslyFormattedCitation" : "[48]" }, "properties" : { "noteIndex" : 0 }, "schema" : "https://github.com/citation-style-language/schema/raw/master/csl-citation.json" }</w:instrText>
      </w:r>
      <w:r w:rsidR="00C56197">
        <w:rPr>
          <w:bCs/>
          <w:lang w:val="en-US"/>
        </w:rPr>
        <w:fldChar w:fldCharType="separate"/>
      </w:r>
      <w:r w:rsidR="00C9732A" w:rsidRPr="00C9732A">
        <w:rPr>
          <w:bCs/>
          <w:noProof/>
          <w:lang w:val="en-US"/>
        </w:rPr>
        <w:t>[48]</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C9732A">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6]", "plainTextFormattedCitation" : "[16]", "previouslyFormattedCitation" : "[16]" }, "properties" : { "noteIndex" : 0 }, "schema" : "https://github.com/citation-style-language/schema/raw/master/csl-citation.json" }</w:instrText>
      </w:r>
      <w:r w:rsidR="00C56197">
        <w:rPr>
          <w:bCs/>
          <w:lang w:val="en-US"/>
        </w:rPr>
        <w:fldChar w:fldCharType="separate"/>
      </w:r>
      <w:r w:rsidR="00C9732A" w:rsidRPr="00C9732A">
        <w:rPr>
          <w:bCs/>
          <w:noProof/>
          <w:lang w:val="en-US"/>
        </w:rPr>
        <w:t>[16]</w:t>
      </w:r>
      <w:r w:rsidR="00C56197">
        <w:rPr>
          <w:bCs/>
          <w:lang w:val="en-US"/>
        </w:rPr>
        <w:fldChar w:fldCharType="end"/>
      </w:r>
      <w:r w:rsidR="00784CDF">
        <w:rPr>
          <w:bCs/>
          <w:lang w:val="en-US"/>
        </w:rPr>
        <w:t xml:space="preserve"> that it will be increasingly </w:t>
      </w:r>
      <w:del w:id="1361" w:author="William Lamb" w:date="2017-11-02T13:18:00Z">
        <w:r w:rsidR="00784CDF" w:rsidDel="00BA33AC">
          <w:rPr>
            <w:bCs/>
            <w:lang w:val="en-US"/>
          </w:rPr>
          <w:delText xml:space="preserve">challenging </w:delText>
        </w:r>
      </w:del>
      <w:ins w:id="1362" w:author="William Lamb" w:date="2017-11-02T13:18:00Z">
        <w:r w:rsidR="00BA33AC">
          <w:rPr>
            <w:bCs/>
            <w:lang w:val="en-US"/>
          </w:rPr>
          <w:t xml:space="preserve">problematic </w:t>
        </w:r>
      </w:ins>
      <w:r w:rsidR="00784CDF">
        <w:rPr>
          <w:bCs/>
          <w:lang w:val="en-US"/>
        </w:rPr>
        <w:t xml:space="preserve">to fulfill this mandate in times of </w:t>
      </w:r>
      <w:ins w:id="1363" w:author="William Lamb" w:date="2017-11-02T13:12:00Z">
        <w:r w:rsidR="00BA33AC">
          <w:rPr>
            <w:bCs/>
            <w:lang w:val="en-US"/>
          </w:rPr>
          <w:t xml:space="preserve">an </w:t>
        </w:r>
      </w:ins>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del w:id="1364" w:author="William Lamb" w:date="2017-11-02T13:12:00Z">
        <w:r w:rsidR="00184123" w:rsidDel="00BA33AC">
          <w:rPr>
            <w:bCs/>
            <w:lang w:val="en-US"/>
          </w:rPr>
          <w:delText>E</w:delText>
        </w:r>
        <w:r w:rsidR="00E97CDE" w:rsidDel="00BA33AC">
          <w:rPr>
            <w:bCs/>
            <w:lang w:val="en-US"/>
          </w:rPr>
          <w:delText xml:space="preserve">xperts selected by the IPCC themselves no longer </w:delText>
        </w:r>
        <w:r w:rsidR="00B2235C" w:rsidDel="00BA33AC">
          <w:rPr>
            <w:bCs/>
            <w:lang w:val="en-US"/>
          </w:rPr>
          <w:delText xml:space="preserve">have </w:delText>
        </w:r>
        <w:r w:rsidR="00E97CDE" w:rsidDel="00BA33AC">
          <w:rPr>
            <w:bCs/>
            <w:lang w:val="en-US"/>
          </w:rPr>
          <w:delText>a comprehensive overview of the field – even as a group</w:delText>
        </w:r>
        <w:r w:rsidR="00B2235C" w:rsidDel="00BA33AC">
          <w:rPr>
            <w:bCs/>
            <w:lang w:val="en-US"/>
          </w:rPr>
          <w:delText xml:space="preserve">. </w:delText>
        </w:r>
      </w:del>
      <w:r w:rsidR="00475856">
        <w:rPr>
          <w:bCs/>
          <w:lang w:val="en-US"/>
        </w:rPr>
        <w:t>In recognition of the</w:t>
      </w:r>
      <w:r w:rsidR="00B2235C">
        <w:rPr>
          <w:bCs/>
          <w:lang w:val="en-US"/>
        </w:rPr>
        <w:t>se</w:t>
      </w:r>
      <w:r w:rsidR="00475856">
        <w:rPr>
          <w:bCs/>
          <w:lang w:val="en-US"/>
        </w:rPr>
        <w:t xml:space="preserve"> new challenges</w:t>
      </w:r>
      <w:ins w:id="1365" w:author="William Lamb" w:date="2017-11-02T13:15:00Z">
        <w:r w:rsidR="00BA33AC">
          <w:rPr>
            <w:bCs/>
            <w:lang w:val="en-US"/>
          </w:rPr>
          <w:t xml:space="preserve"> </w:t>
        </w:r>
      </w:ins>
      <w:ins w:id="1366" w:author="William Lamb" w:date="2017-11-02T13:19:00Z">
        <w:r w:rsidR="00BA33AC">
          <w:rPr>
            <w:bCs/>
            <w:lang w:val="en-US"/>
          </w:rPr>
          <w:t>and the inclusion o</w:t>
        </w:r>
      </w:ins>
      <w:ins w:id="1367" w:author="William Lamb" w:date="2017-11-02T13:20:00Z">
        <w:r w:rsidR="00BA33AC">
          <w:rPr>
            <w:bCs/>
            <w:lang w:val="en-US"/>
          </w:rPr>
          <w:t>f</w:t>
        </w:r>
      </w:ins>
      <w:ins w:id="1368" w:author="William Lamb" w:date="2017-11-02T13:19:00Z">
        <w:r w:rsidR="00BA33AC">
          <w:rPr>
            <w:bCs/>
            <w:lang w:val="en-US"/>
          </w:rPr>
          <w:t xml:space="preserve"> cities as a distinct topic in the </w:t>
        </w:r>
      </w:ins>
      <w:ins w:id="1369" w:author="William Lamb" w:date="2017-11-02T13:15:00Z">
        <w:r w:rsidR="00BA33AC">
          <w:rPr>
            <w:bCs/>
            <w:lang w:val="en-US"/>
          </w:rPr>
          <w:t>1.5°C</w:t>
        </w:r>
      </w:ins>
      <w:ins w:id="1370" w:author="William Lamb" w:date="2017-11-02T13:19:00Z">
        <w:r w:rsidR="00BA33AC">
          <w:rPr>
            <w:bCs/>
            <w:lang w:val="en-US"/>
          </w:rPr>
          <w:t xml:space="preserve"> SR</w:t>
        </w:r>
      </w:ins>
      <w:r w:rsidR="00475856">
        <w:rPr>
          <w:bCs/>
          <w:lang w:val="en-US"/>
        </w:rPr>
        <w:t xml:space="preserve">, we delineate </w:t>
      </w:r>
      <w:ins w:id="1371" w:author="William Lamb" w:date="2017-11-02T13:14:00Z">
        <w:r w:rsidR="00BA33AC">
          <w:rPr>
            <w:bCs/>
            <w:lang w:val="en-US"/>
          </w:rPr>
          <w:t xml:space="preserve">a body of literature on urban climate change mitigation, arguing for a demand-side focus on buildings, transportation, waste management, and urban form. </w:t>
        </w:r>
      </w:ins>
      <w:ins w:id="1372" w:author="William Lamb" w:date="2017-11-02T13:16:00Z">
        <w:r w:rsidR="00BA33AC">
          <w:rPr>
            <w:bCs/>
            <w:lang w:val="en-US"/>
          </w:rPr>
          <w:t>Justifying</w:t>
        </w:r>
      </w:ins>
      <w:ins w:id="1373" w:author="William Lamb" w:date="2017-11-02T17:19:00Z">
        <w:r w:rsidR="002E4899">
          <w:rPr>
            <w:bCs/>
            <w:lang w:val="en-US"/>
          </w:rPr>
          <w:t xml:space="preserve"> a</w:t>
        </w:r>
      </w:ins>
      <w:ins w:id="1374" w:author="William Lamb" w:date="2017-11-02T13:16:00Z">
        <w:r w:rsidR="00BA33AC">
          <w:rPr>
            <w:bCs/>
            <w:lang w:val="en-US"/>
          </w:rPr>
          <w:t xml:space="preserve"> literature selection and identifying it </w:t>
        </w:r>
      </w:ins>
      <w:ins w:id="1375" w:author="William Lamb" w:date="2017-11-02T13:21:00Z">
        <w:r w:rsidR="008C2537">
          <w:rPr>
            <w:bCs/>
            <w:lang w:val="en-US"/>
          </w:rPr>
          <w:t>through</w:t>
        </w:r>
      </w:ins>
      <w:ins w:id="1376" w:author="William Lamb" w:date="2017-11-02T13:17:00Z">
        <w:r w:rsidR="00BA33AC">
          <w:rPr>
            <w:bCs/>
            <w:lang w:val="en-US"/>
          </w:rPr>
          <w:t xml:space="preserve"> a</w:t>
        </w:r>
      </w:ins>
      <w:ins w:id="1377" w:author="William Lamb" w:date="2017-11-10T13:26:00Z">
        <w:r w:rsidR="00C9732A">
          <w:rPr>
            <w:bCs/>
            <w:lang w:val="en-US"/>
          </w:rPr>
          <w:t>n</w:t>
        </w:r>
      </w:ins>
      <w:ins w:id="1378" w:author="William Lamb" w:date="2017-11-02T13:17:00Z">
        <w:r w:rsidR="00BA33AC">
          <w:rPr>
            <w:bCs/>
            <w:lang w:val="en-US"/>
          </w:rPr>
          <w:t xml:space="preserve"> </w:t>
        </w:r>
      </w:ins>
      <w:ins w:id="1379" w:author="William Lamb" w:date="2017-11-10T13:26:00Z">
        <w:r w:rsidR="00C9732A">
          <w:rPr>
            <w:bCs/>
            <w:lang w:val="en-US"/>
          </w:rPr>
          <w:t>explicit and reproducible</w:t>
        </w:r>
      </w:ins>
      <w:del w:id="1380" w:author="William Lamb" w:date="2017-11-10T13:26:00Z">
        <w:r w:rsidR="00B27FA0" w:rsidDel="00C9732A">
          <w:rPr>
            <w:rStyle w:val="CommentReference"/>
          </w:rPr>
          <w:commentReference w:id="1381"/>
        </w:r>
      </w:del>
      <w:ins w:id="1382" w:author="William Lamb" w:date="2017-11-02T13:17:00Z">
        <w:r w:rsidR="00BA33AC">
          <w:rPr>
            <w:bCs/>
            <w:lang w:val="en-US"/>
          </w:rPr>
          <w:t xml:space="preserve"> search query is </w:t>
        </w:r>
      </w:ins>
      <w:del w:id="1383" w:author="William Lamb" w:date="2017-11-02T13:17:00Z">
        <w:r w:rsidR="00475856" w:rsidDel="00BA33AC">
          <w:rPr>
            <w:bCs/>
            <w:lang w:val="en-US"/>
          </w:rPr>
          <w:delText xml:space="preserve">a literature corpus on urban climate change mitigation for the upcoming </w:delText>
        </w:r>
        <w:r w:rsidR="00184123" w:rsidDel="00BA33AC">
          <w:rPr>
            <w:bCs/>
            <w:lang w:val="en-US"/>
          </w:rPr>
          <w:delText>special report</w:delText>
        </w:r>
        <w:r w:rsidR="00475856" w:rsidDel="00BA33AC">
          <w:rPr>
            <w:bCs/>
            <w:lang w:val="en-US"/>
          </w:rPr>
          <w:delText xml:space="preserve"> on the 1.5°C limit based on a transparent search query. </w:delText>
        </w:r>
        <w:r w:rsidR="00CD1A87" w:rsidDel="00BA33AC">
          <w:rPr>
            <w:bCs/>
            <w:lang w:val="en-US"/>
          </w:rPr>
          <w:delText xml:space="preserve">This is </w:delText>
        </w:r>
      </w:del>
      <w:r w:rsidR="00CD1A87">
        <w:rPr>
          <w:bCs/>
          <w:lang w:val="en-US"/>
        </w:rPr>
        <w:t>a crucial precondition for any comprehensive scientific assessment, yet commonly neglected in practice.</w:t>
      </w:r>
      <w:r w:rsidR="00E53D4A">
        <w:rPr>
          <w:bCs/>
          <w:lang w:val="en-US"/>
        </w:rPr>
        <w:t xml:space="preserve"> </w:t>
      </w:r>
      <w:ins w:id="1384" w:author="William Lamb" w:date="2017-11-10T13:29:00Z">
        <w:r w:rsidR="00F560AF">
          <w:rPr>
            <w:bCs/>
            <w:lang w:val="en-US"/>
          </w:rPr>
          <w:t>We aim to assist such a process t</w:t>
        </w:r>
      </w:ins>
      <w:ins w:id="1385" w:author="William Lamb" w:date="2017-11-10T13:27:00Z">
        <w:r w:rsidR="00C9732A">
          <w:rPr>
            <w:bCs/>
            <w:lang w:val="en-US"/>
          </w:rPr>
          <w:t xml:space="preserve">hrough our analysis </w:t>
        </w:r>
      </w:ins>
      <w:ins w:id="1386" w:author="William Lamb" w:date="2017-11-10T13:29:00Z">
        <w:r w:rsidR="00F560AF">
          <w:rPr>
            <w:bCs/>
            <w:lang w:val="en-US"/>
          </w:rPr>
          <w:t>in this paper</w:t>
        </w:r>
      </w:ins>
      <w:ins w:id="1387" w:author="William Lamb" w:date="2017-11-10T13:27:00Z">
        <w:r w:rsidR="00C9732A">
          <w:rPr>
            <w:bCs/>
            <w:lang w:val="en-US"/>
          </w:rPr>
          <w:t xml:space="preserve"> and</w:t>
        </w:r>
      </w:ins>
      <w:ins w:id="1388" w:author="William Lamb" w:date="2017-11-10T13:29:00Z">
        <w:r w:rsidR="00F560AF">
          <w:rPr>
            <w:bCs/>
            <w:lang w:val="en-US"/>
          </w:rPr>
          <w:t xml:space="preserve"> in the material we provide.</w:t>
        </w:r>
      </w:ins>
      <w:del w:id="1389" w:author="William Lamb" w:date="2017-11-03T15:00:00Z">
        <w:r w:rsidR="00CD1A87" w:rsidDel="00B4774A">
          <w:rPr>
            <w:bCs/>
            <w:lang w:val="en-US"/>
          </w:rPr>
          <w:delText xml:space="preserve"> </w:delText>
        </w:r>
      </w:del>
    </w:p>
    <w:p w14:paraId="075FB887" w14:textId="073C2E91" w:rsidR="008C2537" w:rsidRDefault="00CD1A87" w:rsidP="009863D6">
      <w:pPr>
        <w:rPr>
          <w:ins w:id="1390" w:author="William Lamb" w:date="2017-11-02T13:24:00Z"/>
          <w:bCs/>
          <w:lang w:val="en-US"/>
        </w:rPr>
      </w:pPr>
      <w:del w:id="1391" w:author="William Lamb" w:date="2017-11-03T15:00:00Z">
        <w:r w:rsidDel="00B4774A">
          <w:rPr>
            <w:bCs/>
            <w:lang w:val="en-US"/>
          </w:rPr>
          <w:delText>While</w:delText>
        </w:r>
        <w:r w:rsidR="00E53D4A" w:rsidDel="00B4774A">
          <w:rPr>
            <w:bCs/>
            <w:lang w:val="en-US"/>
          </w:rPr>
          <w:delText xml:space="preserve"> </w:delText>
        </w:r>
        <w:r w:rsidDel="00B4774A">
          <w:rPr>
            <w:bCs/>
            <w:lang w:val="en-US"/>
          </w:rPr>
          <w:delText>t</w:delText>
        </w:r>
      </w:del>
      <w:ins w:id="1392" w:author="William Lamb" w:date="2017-11-03T15:00:00Z">
        <w:r w:rsidR="00B4774A">
          <w:rPr>
            <w:bCs/>
            <w:lang w:val="en-US"/>
          </w:rPr>
          <w:t>T</w:t>
        </w:r>
      </w:ins>
      <w:r>
        <w:rPr>
          <w:bCs/>
          <w:lang w:val="en-US"/>
        </w:rPr>
        <w:t>here</w:t>
      </w:r>
      <w:r w:rsidR="00475856">
        <w:rPr>
          <w:bCs/>
          <w:lang w:val="en-US"/>
        </w:rPr>
        <w:t xml:space="preserve"> are </w:t>
      </w:r>
      <w:del w:id="1393" w:author="William Lamb" w:date="2017-11-03T14:58:00Z">
        <w:r w:rsidR="00475856" w:rsidDel="00B4774A">
          <w:rPr>
            <w:bCs/>
            <w:lang w:val="en-US"/>
          </w:rPr>
          <w:delText xml:space="preserve">many </w:delText>
        </w:r>
      </w:del>
      <w:r w:rsidR="00475856">
        <w:rPr>
          <w:bCs/>
          <w:lang w:val="en-US"/>
        </w:rPr>
        <w:t xml:space="preserve">different ways </w:t>
      </w:r>
      <w:r w:rsidR="00B2235C">
        <w:rPr>
          <w:bCs/>
          <w:lang w:val="en-US"/>
        </w:rPr>
        <w:t xml:space="preserve">in which </w:t>
      </w:r>
      <w:del w:id="1394" w:author="William Lamb" w:date="2017-11-03T15:00:00Z">
        <w:r w:rsidR="00475856" w:rsidDel="00B4774A">
          <w:rPr>
            <w:bCs/>
            <w:lang w:val="en-US"/>
          </w:rPr>
          <w:delText xml:space="preserve">this </w:delText>
        </w:r>
      </w:del>
      <w:ins w:id="1395" w:author="William Lamb" w:date="2017-11-03T15:00:00Z">
        <w:r w:rsidR="00B4774A">
          <w:rPr>
            <w:bCs/>
            <w:lang w:val="en-US"/>
          </w:rPr>
          <w:t xml:space="preserve">an urban mitigation search </w:t>
        </w:r>
      </w:ins>
      <w:r w:rsidR="00475856">
        <w:rPr>
          <w:bCs/>
          <w:lang w:val="en-US"/>
        </w:rPr>
        <w:t>query could have been constructed</w:t>
      </w:r>
      <w:ins w:id="1396" w:author="William Lamb" w:date="2017-11-03T14:58:00Z">
        <w:r w:rsidR="00B4774A">
          <w:rPr>
            <w:bCs/>
            <w:lang w:val="en-US"/>
          </w:rPr>
          <w:t xml:space="preserve">. </w:t>
        </w:r>
      </w:ins>
      <w:ins w:id="1397" w:author="William Lamb" w:date="2017-11-03T15:00:00Z">
        <w:r w:rsidR="00B4774A">
          <w:rPr>
            <w:bCs/>
            <w:lang w:val="en-US"/>
          </w:rPr>
          <w:t>F</w:t>
        </w:r>
      </w:ins>
      <w:ins w:id="1398" w:author="William Lamb" w:date="2017-11-03T14:58:00Z">
        <w:r w:rsidR="00B4774A">
          <w:rPr>
            <w:bCs/>
            <w:lang w:val="en-US"/>
          </w:rPr>
          <w:t>or instance</w:t>
        </w:r>
      </w:ins>
      <w:ins w:id="1399" w:author="William Lamb" w:date="2017-11-03T15:00:00Z">
        <w:r w:rsidR="00B4774A">
          <w:rPr>
            <w:bCs/>
            <w:lang w:val="en-US"/>
          </w:rPr>
          <w:t xml:space="preserve">, we might have included </w:t>
        </w:r>
      </w:ins>
      <w:ins w:id="1400" w:author="William Lamb" w:date="2017-11-03T14:58:00Z">
        <w:r w:rsidR="00B4774A">
          <w:rPr>
            <w:bCs/>
            <w:lang w:val="en-US"/>
          </w:rPr>
          <w:t>supply-side</w:t>
        </w:r>
      </w:ins>
      <w:ins w:id="1401" w:author="William Lamb" w:date="2017-11-03T14:59:00Z">
        <w:r w:rsidR="00B4774A">
          <w:rPr>
            <w:bCs/>
            <w:lang w:val="en-US"/>
          </w:rPr>
          <w:t xml:space="preserve"> options like </w:t>
        </w:r>
      </w:ins>
      <w:ins w:id="1402" w:author="William Lamb" w:date="2017-11-03T15:01:00Z">
        <w:r w:rsidR="00B4774A">
          <w:rPr>
            <w:bCs/>
            <w:lang w:val="en-US"/>
          </w:rPr>
          <w:t>building-scale electricity generation</w:t>
        </w:r>
      </w:ins>
      <w:ins w:id="1403" w:author="William Lamb" w:date="2017-11-03T14:58:00Z">
        <w:r w:rsidR="00B4774A">
          <w:rPr>
            <w:bCs/>
            <w:lang w:val="en-US"/>
          </w:rPr>
          <w:t>,</w:t>
        </w:r>
      </w:ins>
      <w:ins w:id="1404" w:author="William Lamb" w:date="2017-11-03T15:01:00Z">
        <w:r w:rsidR="00B4774A">
          <w:rPr>
            <w:bCs/>
            <w:lang w:val="en-US"/>
          </w:rPr>
          <w:t xml:space="preserve"> or </w:t>
        </w:r>
      </w:ins>
      <w:ins w:id="1405" w:author="William Lamb" w:date="2017-11-03T15:02:00Z">
        <w:r w:rsidR="00B4774A">
          <w:rPr>
            <w:bCs/>
            <w:lang w:val="en-US"/>
          </w:rPr>
          <w:t>access to health, education and leisure services, which are themselves relevant for patterns of energy consumption.</w:t>
        </w:r>
      </w:ins>
      <w:ins w:id="1406" w:author="William Lamb" w:date="2017-11-03T15:04:00Z">
        <w:r w:rsidR="00B4774A">
          <w:rPr>
            <w:bCs/>
            <w:lang w:val="en-US"/>
          </w:rPr>
          <w:t xml:space="preserve"> In choosing a more restricted scope, we focus attention on areas of demand-side research that are less well represented in current assessments </w:t>
        </w:r>
      </w:ins>
      <w:ins w:id="1407" w:author="William Lamb" w:date="2017-11-03T15:05:00Z">
        <w:r w:rsidR="00B4774A">
          <w:rPr>
            <w:bCs/>
            <w:lang w:val="en-US"/>
          </w:rPr>
          <w:t>–</w:t>
        </w:r>
      </w:ins>
      <w:ins w:id="1408" w:author="William Lamb" w:date="2017-11-03T15:04:00Z">
        <w:r w:rsidR="00B4774A">
          <w:rPr>
            <w:bCs/>
            <w:lang w:val="en-US"/>
          </w:rPr>
          <w:t xml:space="preserve"> and </w:t>
        </w:r>
      </w:ins>
      <w:del w:id="1409" w:author="William Lamb" w:date="2017-11-03T15:03:00Z">
        <w:r w:rsidR="00475856" w:rsidDel="00B4774A">
          <w:rPr>
            <w:bCs/>
            <w:lang w:val="en-US"/>
          </w:rPr>
          <w:delText xml:space="preserve">, </w:delText>
        </w:r>
        <w:r w:rsidR="00AD65F4" w:rsidDel="00B4774A">
          <w:rPr>
            <w:bCs/>
            <w:lang w:val="en-US"/>
          </w:rPr>
          <w:delText>w</w:delText>
        </w:r>
      </w:del>
      <w:del w:id="1410" w:author="William Lamb" w:date="2017-11-03T15:05:00Z">
        <w:r w:rsidR="00AD65F4" w:rsidDel="00B4774A">
          <w:rPr>
            <w:bCs/>
            <w:lang w:val="en-US"/>
          </w:rPr>
          <w:delText xml:space="preserve">e aim </w:delText>
        </w:r>
      </w:del>
      <w:r w:rsidR="00AD65F4">
        <w:rPr>
          <w:bCs/>
          <w:lang w:val="en-US"/>
        </w:rPr>
        <w:t>to</w:t>
      </w:r>
      <w:r>
        <w:rPr>
          <w:bCs/>
          <w:lang w:val="en-US"/>
        </w:rPr>
        <w:t xml:space="preserve"> stimulate discussion</w:t>
      </w:r>
      <w:ins w:id="1411" w:author="William Lamb" w:date="2017-11-03T15:05:00Z">
        <w:r w:rsidR="00B4774A">
          <w:rPr>
            <w:bCs/>
            <w:lang w:val="en-US"/>
          </w:rPr>
          <w:t>s</w:t>
        </w:r>
      </w:ins>
      <w:r>
        <w:rPr>
          <w:bCs/>
          <w:lang w:val="en-US"/>
        </w:rPr>
        <w:t xml:space="preserve"> on such fundamental questions </w:t>
      </w:r>
      <w:del w:id="1412" w:author="William Lamb" w:date="2017-11-03T15:10:00Z">
        <w:r w:rsidDel="00E63573">
          <w:rPr>
            <w:bCs/>
            <w:lang w:val="en-US"/>
          </w:rPr>
          <w:delText>and provide a basic resource to IPCC authors</w:delText>
        </w:r>
      </w:del>
      <w:ins w:id="1413" w:author="William Lamb" w:date="2017-11-03T15:10:00Z">
        <w:r w:rsidR="00E63573">
          <w:rPr>
            <w:bCs/>
            <w:lang w:val="en-US"/>
          </w:rPr>
          <w:t>for the upcoming 1.5°C SR</w:t>
        </w:r>
      </w:ins>
      <w:r>
        <w:rPr>
          <w:bCs/>
          <w:lang w:val="en-US"/>
        </w:rPr>
        <w:t>.</w:t>
      </w:r>
    </w:p>
    <w:p w14:paraId="6DDEE072" w14:textId="0C8E1339" w:rsidR="00E53D4A" w:rsidDel="009C3713" w:rsidRDefault="001638C1" w:rsidP="00F251BC">
      <w:pPr>
        <w:rPr>
          <w:del w:id="1414" w:author="minx" w:date="2017-11-08T12:17:00Z"/>
          <w:bCs/>
          <w:lang w:val="en-US"/>
        </w:rPr>
      </w:pPr>
      <w:ins w:id="1415" w:author="William Lamb" w:date="2017-11-10T13:03:00Z">
        <w:r w:rsidRPr="00290554">
          <w:rPr>
            <w:lang w:val="en-US"/>
          </w:rPr>
          <w:t>How is the literature organized in terms of key objectives</w:t>
        </w:r>
      </w:ins>
      <w:ins w:id="1416" w:author="William Lamb" w:date="2017-11-10T13:04:00Z">
        <w:r>
          <w:rPr>
            <w:lang w:val="en-US"/>
          </w:rPr>
          <w:t xml:space="preserve"> </w:t>
        </w:r>
      </w:ins>
      <w:ins w:id="1417" w:author="William Lamb" w:date="2017-11-10T13:03:00Z">
        <w:r w:rsidRPr="00290554">
          <w:rPr>
            <w:lang w:val="en-US"/>
          </w:rPr>
          <w:t>for the short, medium and long-term?</w:t>
        </w:r>
        <w:r>
          <w:rPr>
            <w:lang w:val="en-US"/>
          </w:rPr>
          <w:t xml:space="preserve"> </w:t>
        </w:r>
      </w:ins>
      <w:ins w:id="1418" w:author="William Lamb" w:date="2017-11-10T13:05:00Z">
        <w:r>
          <w:rPr>
            <w:lang w:val="en-US"/>
          </w:rPr>
          <w:t xml:space="preserve">Our short review points to widely varying timescales in </w:t>
        </w:r>
      </w:ins>
      <w:ins w:id="1419" w:author="William Lamb" w:date="2017-11-02T13:40:00Z">
        <w:r w:rsidR="005376BE">
          <w:rPr>
            <w:bCs/>
            <w:lang w:val="en-US"/>
          </w:rPr>
          <w:t xml:space="preserve">urban mitigation policies, from immediate measures that target behavior change, to longer-term </w:t>
        </w:r>
      </w:ins>
      <w:ins w:id="1420" w:author="William Lamb" w:date="2017-11-02T13:41:00Z">
        <w:r w:rsidR="005376BE">
          <w:rPr>
            <w:bCs/>
            <w:lang w:val="en-US"/>
          </w:rPr>
          <w:t>interventions in transportation and building use</w:t>
        </w:r>
        <w:r w:rsidR="002B1E71">
          <w:rPr>
            <w:bCs/>
            <w:lang w:val="en-US"/>
          </w:rPr>
          <w:t xml:space="preserve"> that ultimately </w:t>
        </w:r>
      </w:ins>
      <w:ins w:id="1421" w:author="William Lamb" w:date="2017-11-02T13:46:00Z">
        <w:r w:rsidR="002B1E71">
          <w:rPr>
            <w:bCs/>
            <w:lang w:val="en-US"/>
          </w:rPr>
          <w:t xml:space="preserve">stimulate </w:t>
        </w:r>
      </w:ins>
      <w:ins w:id="1422" w:author="William Lamb" w:date="2017-11-02T13:42:00Z">
        <w:r w:rsidR="002B1E71">
          <w:rPr>
            <w:bCs/>
            <w:lang w:val="en-US"/>
          </w:rPr>
          <w:t xml:space="preserve">a structural </w:t>
        </w:r>
      </w:ins>
      <w:ins w:id="1423" w:author="William Lamb" w:date="2017-11-02T13:41:00Z">
        <w:r w:rsidR="002B1E71">
          <w:rPr>
            <w:bCs/>
            <w:lang w:val="en-US"/>
          </w:rPr>
          <w:t xml:space="preserve">shift towards low-carbon compact </w:t>
        </w:r>
      </w:ins>
      <w:del w:id="1424" w:author="minx" w:date="2017-11-08T12:17:00Z">
        <w:r w:rsidR="00CD1A87" w:rsidDel="009C3713">
          <w:rPr>
            <w:bCs/>
            <w:lang w:val="en-US"/>
          </w:rPr>
          <w:delText xml:space="preserve"> </w:delText>
        </w:r>
      </w:del>
    </w:p>
    <w:p w14:paraId="388C6BF4" w14:textId="6AB39D99" w:rsidR="002B1E71" w:rsidRDefault="002B1E71" w:rsidP="00F251BC">
      <w:pPr>
        <w:rPr>
          <w:ins w:id="1425" w:author="William Lamb" w:date="2017-11-02T13:51:00Z"/>
          <w:bCs/>
          <w:lang w:val="en-US"/>
        </w:rPr>
      </w:pPr>
      <w:ins w:id="1426" w:author="William Lamb" w:date="2017-11-02T13:42:00Z">
        <w:r>
          <w:rPr>
            <w:bCs/>
            <w:lang w:val="en-US"/>
          </w:rPr>
          <w:t>urban forms.</w:t>
        </w:r>
      </w:ins>
      <w:ins w:id="1427" w:author="William Lamb" w:date="2017-11-10T13:30:00Z">
        <w:r w:rsidR="00F560AF">
          <w:rPr>
            <w:bCs/>
            <w:lang w:val="en-US"/>
          </w:rPr>
          <w:t xml:space="preserve"> M</w:t>
        </w:r>
      </w:ins>
      <w:ins w:id="1428" w:author="William Lamb" w:date="2017-11-02T17:20:00Z">
        <w:r w:rsidR="002E4899">
          <w:rPr>
            <w:bCs/>
            <w:lang w:val="en-US"/>
          </w:rPr>
          <w:t xml:space="preserve">itigating to </w:t>
        </w:r>
      </w:ins>
      <w:ins w:id="1429" w:author="William Lamb" w:date="2017-11-02T13:43:00Z">
        <w:r>
          <w:rPr>
            <w:bCs/>
            <w:lang w:val="en-US"/>
          </w:rPr>
          <w:t xml:space="preserve">1.5°C would require harnessing all available </w:t>
        </w:r>
      </w:ins>
      <w:ins w:id="1430" w:author="William Lamb" w:date="2017-11-02T13:44:00Z">
        <w:r>
          <w:rPr>
            <w:bCs/>
            <w:lang w:val="en-US"/>
          </w:rPr>
          <w:t>measures</w:t>
        </w:r>
      </w:ins>
      <w:ins w:id="1431" w:author="William Lamb" w:date="2017-11-02T13:46:00Z">
        <w:r>
          <w:rPr>
            <w:bCs/>
            <w:lang w:val="en-US"/>
          </w:rPr>
          <w:t xml:space="preserve"> and initiating them </w:t>
        </w:r>
        <w:r w:rsidR="00AC24A3">
          <w:rPr>
            <w:bCs/>
            <w:lang w:val="en-US"/>
          </w:rPr>
          <w:t xml:space="preserve">with </w:t>
        </w:r>
      </w:ins>
      <w:ins w:id="1432" w:author="William Lamb" w:date="2017-11-02T13:57:00Z">
        <w:r w:rsidR="00AC24A3">
          <w:rPr>
            <w:bCs/>
            <w:lang w:val="en-US"/>
          </w:rPr>
          <w:t>immediacy</w:t>
        </w:r>
      </w:ins>
      <w:ins w:id="1433" w:author="William Lamb" w:date="2017-11-02T13:46:00Z">
        <w:r w:rsidR="00AC24A3">
          <w:rPr>
            <w:bCs/>
            <w:lang w:val="en-US"/>
          </w:rPr>
          <w:t>.</w:t>
        </w:r>
      </w:ins>
      <w:ins w:id="1434" w:author="William Lamb" w:date="2017-11-02T13:57:00Z">
        <w:r w:rsidR="00AC24A3">
          <w:rPr>
            <w:bCs/>
            <w:lang w:val="en-US"/>
          </w:rPr>
          <w:t xml:space="preserve"> I</w:t>
        </w:r>
      </w:ins>
      <w:ins w:id="1435" w:author="William Lamb" w:date="2017-11-02T13:44:00Z">
        <w:r>
          <w:rPr>
            <w:bCs/>
            <w:lang w:val="en-US"/>
          </w:rPr>
          <w:t xml:space="preserve">t is therefore instructive to examine </w:t>
        </w:r>
      </w:ins>
      <w:ins w:id="1436" w:author="William Lamb" w:date="2017-11-02T13:47:00Z">
        <w:r>
          <w:rPr>
            <w:bCs/>
            <w:lang w:val="en-US"/>
          </w:rPr>
          <w:t xml:space="preserve">current </w:t>
        </w:r>
      </w:ins>
      <w:ins w:id="1437" w:author="William Lamb" w:date="2017-11-02T13:57:00Z">
        <w:r w:rsidR="00AC24A3">
          <w:rPr>
            <w:bCs/>
            <w:lang w:val="en-US"/>
          </w:rPr>
          <w:t xml:space="preserve">trends in </w:t>
        </w:r>
      </w:ins>
      <w:ins w:id="1438" w:author="William Lamb" w:date="2017-11-02T13:47:00Z">
        <w:r>
          <w:rPr>
            <w:bCs/>
            <w:lang w:val="en-US"/>
          </w:rPr>
          <w:t>urban mitigation research</w:t>
        </w:r>
      </w:ins>
      <w:ins w:id="1439" w:author="William Lamb" w:date="2017-11-02T13:57:00Z">
        <w:r w:rsidR="00AC24A3">
          <w:rPr>
            <w:bCs/>
            <w:lang w:val="en-US"/>
          </w:rPr>
          <w:t xml:space="preserve">, </w:t>
        </w:r>
      </w:ins>
      <w:ins w:id="1440" w:author="William Lamb" w:date="2017-11-02T13:56:00Z">
        <w:r w:rsidR="00AC24A3">
          <w:rPr>
            <w:bCs/>
            <w:lang w:val="en-US"/>
          </w:rPr>
          <w:t xml:space="preserve">in terms of </w:t>
        </w:r>
      </w:ins>
      <w:ins w:id="1441" w:author="William Lamb" w:date="2017-11-02T13:58:00Z">
        <w:r w:rsidR="00AC24A3">
          <w:rPr>
            <w:bCs/>
            <w:lang w:val="en-US"/>
          </w:rPr>
          <w:t xml:space="preserve">prevailing </w:t>
        </w:r>
      </w:ins>
      <w:ins w:id="1442" w:author="William Lamb" w:date="2017-11-02T13:56:00Z">
        <w:r w:rsidR="00AC24A3">
          <w:rPr>
            <w:bCs/>
            <w:lang w:val="en-US"/>
          </w:rPr>
          <w:t xml:space="preserve">topics and epistemic communities, </w:t>
        </w:r>
      </w:ins>
      <w:ins w:id="1443" w:author="William Lamb" w:date="2017-11-02T13:57:00Z">
        <w:r w:rsidR="00AC24A3">
          <w:rPr>
            <w:bCs/>
            <w:lang w:val="en-US"/>
          </w:rPr>
          <w:t xml:space="preserve">to uncover </w:t>
        </w:r>
      </w:ins>
      <w:ins w:id="1444" w:author="William Lamb" w:date="2017-11-02T13:47:00Z">
        <w:r>
          <w:rPr>
            <w:bCs/>
            <w:lang w:val="en-US"/>
          </w:rPr>
          <w:t xml:space="preserve">the </w:t>
        </w:r>
      </w:ins>
      <w:ins w:id="1445" w:author="William Lamb" w:date="2017-11-02T13:48:00Z">
        <w:r>
          <w:rPr>
            <w:bCs/>
            <w:lang w:val="en-US"/>
          </w:rPr>
          <w:t xml:space="preserve">depth to which </w:t>
        </w:r>
      </w:ins>
      <w:ins w:id="1446" w:author="William Lamb" w:date="2017-11-02T13:57:00Z">
        <w:r w:rsidR="00AC24A3">
          <w:rPr>
            <w:bCs/>
            <w:lang w:val="en-US"/>
          </w:rPr>
          <w:t xml:space="preserve">a </w:t>
        </w:r>
      </w:ins>
      <w:ins w:id="1447" w:author="William Lamb" w:date="2017-11-02T13:49:00Z">
        <w:r>
          <w:rPr>
            <w:bCs/>
            <w:lang w:val="en-US"/>
          </w:rPr>
          <w:t xml:space="preserve">full array of options </w:t>
        </w:r>
      </w:ins>
      <w:ins w:id="1448" w:author="William Lamb" w:date="2017-11-02T13:58:00Z">
        <w:r w:rsidR="00AC24A3">
          <w:rPr>
            <w:bCs/>
            <w:lang w:val="en-US"/>
          </w:rPr>
          <w:t>is</w:t>
        </w:r>
      </w:ins>
      <w:ins w:id="1449" w:author="William Lamb" w:date="2017-11-02T13:49:00Z">
        <w:r>
          <w:rPr>
            <w:bCs/>
            <w:lang w:val="en-US"/>
          </w:rPr>
          <w:t xml:space="preserve"> being considered.</w:t>
        </w:r>
      </w:ins>
      <w:ins w:id="1450" w:author="William Lamb" w:date="2017-11-02T13:50:00Z">
        <w:r>
          <w:rPr>
            <w:bCs/>
            <w:lang w:val="en-US"/>
          </w:rPr>
          <w:t xml:space="preserve"> </w:t>
        </w:r>
      </w:ins>
    </w:p>
    <w:p w14:paraId="3BB7C411" w14:textId="7E1633AC" w:rsidR="0045499A" w:rsidDel="002B1E71" w:rsidRDefault="002B1E71">
      <w:pPr>
        <w:rPr>
          <w:del w:id="1451" w:author="William Lamb" w:date="2017-11-02T13:51:00Z"/>
          <w:bCs/>
          <w:lang w:val="en-US"/>
        </w:rPr>
      </w:pPr>
      <w:ins w:id="1452" w:author="William Lamb" w:date="2017-11-02T13:50:00Z">
        <w:r>
          <w:rPr>
            <w:bCs/>
            <w:lang w:val="en-US"/>
          </w:rPr>
          <w:t xml:space="preserve">To this end, we </w:t>
        </w:r>
      </w:ins>
      <w:del w:id="1453" w:author="William Lamb" w:date="2017-11-02T13:51:00Z">
        <w:r w:rsidR="00E53D4A" w:rsidDel="002B1E71">
          <w:rPr>
            <w:bCs/>
            <w:lang w:val="en-US"/>
          </w:rPr>
          <w:delText xml:space="preserve">We find a total number of </w:delText>
        </w:r>
        <w:r w:rsidR="00B2235C" w:rsidDel="002B1E71">
          <w:rPr>
            <w:bCs/>
            <w:lang w:val="en-US"/>
          </w:rPr>
          <w:delText>8,210 publications</w:delText>
        </w:r>
        <w:r w:rsidR="00E53D4A" w:rsidDel="002B1E71">
          <w:rPr>
            <w:bCs/>
            <w:lang w:val="en-US"/>
          </w:rPr>
          <w:delText xml:space="preserve"> growing annually at </w:delText>
        </w:r>
        <w:r w:rsidR="00B2235C" w:rsidDel="002B1E71">
          <w:rPr>
            <w:bCs/>
            <w:lang w:val="en-US"/>
          </w:rPr>
          <w:delText>20.5</w:delText>
        </w:r>
        <w:r w:rsidR="00E53D4A" w:rsidDel="002B1E71">
          <w:rPr>
            <w:bCs/>
            <w:lang w:val="en-US"/>
          </w:rPr>
          <w:delText>%. This is faster than the average expansion of the scientific enterprise as well as the climate change literature</w:delText>
        </w:r>
        <w:r w:rsidR="00472B32" w:rsidDel="002B1E71">
          <w:rPr>
            <w:bCs/>
            <w:lang w:val="en-US"/>
          </w:rPr>
          <w:delText xml:space="preserve"> as a whole</w:delText>
        </w:r>
        <w:r w:rsidR="00C56197" w:rsidDel="002B1E71">
          <w:rPr>
            <w:bCs/>
            <w:lang w:val="en-US"/>
          </w:rPr>
          <w:delText xml:space="preserve"> </w:delText>
        </w:r>
        <w:r w:rsidR="00C56197" w:rsidDel="002B1E71">
          <w:rPr>
            <w:bCs/>
            <w:lang w:val="en-US"/>
          </w:rPr>
          <w:fldChar w:fldCharType="begin" w:fldLock="1"/>
        </w:r>
        <w:r w:rsidR="00E021B6" w:rsidRPr="002B1E71" w:rsidDel="002B1E71">
          <w:rPr>
            <w:bCs/>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delInstrText>
        </w:r>
        <w:r w:rsidR="00C56197" w:rsidDel="002B1E71">
          <w:rPr>
            <w:bCs/>
            <w:lang w:val="en-US"/>
          </w:rPr>
          <w:fldChar w:fldCharType="separate"/>
        </w:r>
        <w:r w:rsidR="003002DF" w:rsidRPr="009863D6" w:rsidDel="002B1E71">
          <w:rPr>
            <w:bCs/>
            <w:noProof/>
            <w:lang w:val="en-US"/>
          </w:rPr>
          <w:delText>[17,43,44]</w:delText>
        </w:r>
        <w:r w:rsidR="00C56197" w:rsidDel="002B1E71">
          <w:rPr>
            <w:bCs/>
            <w:lang w:val="en-US"/>
          </w:rPr>
          <w:fldChar w:fldCharType="end"/>
        </w:r>
        <w:r w:rsidR="00681BF2" w:rsidDel="002B1E71">
          <w:rPr>
            <w:bCs/>
            <w:lang w:val="en-US"/>
          </w:rPr>
          <w:delText xml:space="preserve">. </w:delText>
        </w:r>
        <w:r w:rsidR="0045499A" w:rsidDel="002B1E71">
          <w:rPr>
            <w:bCs/>
            <w:lang w:val="en-US"/>
          </w:rPr>
          <w:delText>O</w:delText>
        </w:r>
        <w:r w:rsidR="00681BF2" w:rsidDel="002B1E71">
          <w:rPr>
            <w:bCs/>
            <w:lang w:val="en-US"/>
          </w:rPr>
          <w:delText xml:space="preserve">ur estimates do not </w:delText>
        </w:r>
        <w:r w:rsidR="0045499A" w:rsidDel="002B1E71">
          <w:rPr>
            <w:bCs/>
            <w:lang w:val="en-US"/>
          </w:rPr>
          <w:delText>reflect the entirety of the relevant literature for IPCC assessments due to our focus on</w:delText>
        </w:r>
        <w:r w:rsidR="00C56197" w:rsidDel="002B1E71">
          <w:rPr>
            <w:bCs/>
            <w:lang w:val="en-US"/>
          </w:rPr>
          <w:delText>: (1</w:delText>
        </w:r>
        <w:r w:rsidR="00CD1A87" w:rsidDel="002B1E71">
          <w:rPr>
            <w:bCs/>
            <w:lang w:val="en-US"/>
          </w:rPr>
          <w:delText>) energy demand and waste sectors</w:delText>
        </w:r>
        <w:r w:rsidR="00472B32" w:rsidDel="002B1E71">
          <w:rPr>
            <w:bCs/>
            <w:lang w:val="en-US"/>
          </w:rPr>
          <w:delText xml:space="preserve"> alone</w:delText>
        </w:r>
        <w:r w:rsidR="00CD1A87" w:rsidDel="002B1E71">
          <w:rPr>
            <w:bCs/>
            <w:lang w:val="en-US"/>
          </w:rPr>
          <w:delText xml:space="preserve">; </w:delText>
        </w:r>
        <w:r w:rsidR="00C56197" w:rsidDel="002B1E71">
          <w:rPr>
            <w:bCs/>
            <w:lang w:val="en-US"/>
          </w:rPr>
          <w:delText>(2</w:delText>
        </w:r>
        <w:r w:rsidR="00CD1A87" w:rsidDel="002B1E71">
          <w:rPr>
            <w:bCs/>
            <w:lang w:val="en-US"/>
          </w:rPr>
          <w:delText xml:space="preserve">) a narrow </w:delText>
        </w:r>
        <w:r w:rsidR="00C56197" w:rsidDel="002B1E71">
          <w:rPr>
            <w:bCs/>
            <w:lang w:val="en-US"/>
          </w:rPr>
          <w:delText xml:space="preserve">interpretation </w:delText>
        </w:r>
        <w:r w:rsidR="00CD1A87" w:rsidDel="002B1E71">
          <w:rPr>
            <w:bCs/>
            <w:lang w:val="en-US"/>
          </w:rPr>
          <w:delText xml:space="preserve">of climate change mitigation that does not </w:delText>
        </w:r>
        <w:r w:rsidR="0045499A" w:rsidDel="002B1E71">
          <w:rPr>
            <w:bCs/>
            <w:lang w:val="en-US"/>
          </w:rPr>
          <w:delText xml:space="preserve">systematically consider wider sustainable development </w:delText>
        </w:r>
        <w:r w:rsidR="00C56197" w:rsidDel="002B1E71">
          <w:rPr>
            <w:bCs/>
            <w:lang w:val="en-US"/>
          </w:rPr>
          <w:delText xml:space="preserve">issues </w:delText>
        </w:r>
        <w:r w:rsidR="005E6AD9" w:rsidDel="002B1E71">
          <w:rPr>
            <w:bCs/>
            <w:lang w:val="en-US"/>
          </w:rPr>
          <w:delText xml:space="preserve">(Figure 2) </w:delText>
        </w:r>
        <w:r w:rsidR="00C56197" w:rsidDel="002B1E71">
          <w:rPr>
            <w:bCs/>
            <w:lang w:val="en-US"/>
          </w:rPr>
          <w:delText xml:space="preserve">that </w:delText>
        </w:r>
        <w:r w:rsidR="00933BE0" w:rsidDel="002B1E71">
          <w:rPr>
            <w:bCs/>
            <w:lang w:val="en-US"/>
          </w:rPr>
          <w:delText xml:space="preserve">inevitably shape the mitigation solution space </w:delText>
        </w:r>
        <w:r w:rsidR="00933BE0" w:rsidDel="002B1E71">
          <w:rPr>
            <w:bCs/>
            <w:lang w:val="en-US"/>
          </w:rPr>
          <w:fldChar w:fldCharType="begin" w:fldLock="1"/>
        </w:r>
        <w:r w:rsidR="00E021B6" w:rsidDel="002B1E71">
          <w:rPr>
            <w:bCs/>
            <w:lang w:val="en-US"/>
          </w:rPr>
          <w:del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delInstrText>
        </w:r>
        <w:r w:rsidR="00933BE0" w:rsidDel="002B1E71">
          <w:rPr>
            <w:bCs/>
            <w:lang w:val="en-US"/>
          </w:rPr>
          <w:fldChar w:fldCharType="separate"/>
        </w:r>
        <w:r w:rsidR="003002DF" w:rsidRPr="003002DF" w:rsidDel="002B1E71">
          <w:rPr>
            <w:bCs/>
            <w:noProof/>
            <w:lang w:val="en-US"/>
          </w:rPr>
          <w:delText>[45]</w:delText>
        </w:r>
        <w:r w:rsidR="00933BE0" w:rsidDel="002B1E71">
          <w:rPr>
            <w:bCs/>
            <w:lang w:val="en-US"/>
          </w:rPr>
          <w:fldChar w:fldCharType="end"/>
        </w:r>
        <w:r w:rsidR="00933BE0" w:rsidDel="002B1E71">
          <w:rPr>
            <w:bCs/>
            <w:lang w:val="en-US"/>
          </w:rPr>
          <w:delText>;</w:delText>
        </w:r>
        <w:r w:rsidR="0045499A" w:rsidDel="002B1E71">
          <w:rPr>
            <w:bCs/>
            <w:lang w:val="en-US"/>
          </w:rPr>
          <w:delText xml:space="preserve"> </w:delText>
        </w:r>
        <w:r w:rsidR="00933BE0" w:rsidDel="002B1E71">
          <w:rPr>
            <w:bCs/>
            <w:lang w:val="en-US"/>
          </w:rPr>
          <w:delText>(3</w:delText>
        </w:r>
        <w:r w:rsidR="00CD1A87" w:rsidDel="002B1E71">
          <w:rPr>
            <w:bCs/>
            <w:lang w:val="en-US"/>
          </w:rPr>
          <w:delText xml:space="preserve">) </w:delText>
        </w:r>
        <w:r w:rsidR="00E53D4A" w:rsidDel="002B1E71">
          <w:rPr>
            <w:bCs/>
            <w:lang w:val="en-US"/>
          </w:rPr>
          <w:delText xml:space="preserve">the </w:delText>
        </w:r>
        <w:r w:rsidR="00CD1A87" w:rsidDel="002B1E71">
          <w:rPr>
            <w:bCs/>
            <w:lang w:val="en-US"/>
          </w:rPr>
          <w:delText>ISI Web of Science database</w:delText>
        </w:r>
        <w:r w:rsidR="00472B32" w:rsidDel="002B1E71">
          <w:rPr>
            <w:bCs/>
            <w:lang w:val="en-US"/>
          </w:rPr>
          <w:delText xml:space="preserve">, which </w:delText>
        </w:r>
        <w:r w:rsidR="00184123" w:rsidDel="002B1E71">
          <w:rPr>
            <w:bCs/>
            <w:lang w:val="en-US"/>
          </w:rPr>
          <w:delText>only incompletely covers</w:delText>
        </w:r>
        <w:r w:rsidR="00472B32" w:rsidDel="002B1E71">
          <w:rPr>
            <w:bCs/>
            <w:lang w:val="en-US"/>
          </w:rPr>
          <w:delText xml:space="preserve"> peer-reviewed and grey literature</w:delText>
        </w:r>
        <w:r w:rsidR="00E53D4A" w:rsidDel="002B1E71">
          <w:rPr>
            <w:bCs/>
            <w:lang w:val="en-US"/>
          </w:rPr>
          <w:delText>.</w:delText>
        </w:r>
        <w:r w:rsidR="0045499A" w:rsidDel="002B1E71">
          <w:rPr>
            <w:bCs/>
            <w:lang w:val="en-US"/>
          </w:rPr>
          <w:delText xml:space="preserve"> Nevertheless, our</w:delText>
        </w:r>
        <w:r w:rsidR="002969E4" w:rsidDel="002B1E71">
          <w:rPr>
            <w:bCs/>
            <w:lang w:val="en-US"/>
          </w:rPr>
          <w:delText xml:space="preserve"> sample is broadly representative in terms of the thematic structure of the available research.</w:delText>
        </w:r>
      </w:del>
    </w:p>
    <w:p w14:paraId="5F4DA71A" w14:textId="6CB151C8" w:rsidR="00301748" w:rsidRDefault="00472B32">
      <w:pPr>
        <w:rPr>
          <w:ins w:id="1454" w:author="William Lamb" w:date="2017-11-02T14:08:00Z"/>
          <w:bCs/>
          <w:lang w:val="en-US"/>
        </w:rPr>
      </w:pPr>
      <w:del w:id="1455" w:author="William Lamb" w:date="2017-11-02T13:51:00Z">
        <w:r w:rsidDel="002B1E71">
          <w:rPr>
            <w:bCs/>
            <w:lang w:val="en-US"/>
          </w:rPr>
          <w:delText xml:space="preserve">We </w:delText>
        </w:r>
      </w:del>
      <w:r>
        <w:rPr>
          <w:bCs/>
          <w:lang w:val="en-US"/>
        </w:rPr>
        <w:t xml:space="preserve">apply </w:t>
      </w:r>
      <w:del w:id="1456" w:author="William Lamb" w:date="2017-10-25T21:20:00Z">
        <w:r w:rsidDel="007B239D">
          <w:rPr>
            <w:bCs/>
            <w:lang w:val="en-US"/>
          </w:rPr>
          <w:delText>machine learning algorithms</w:delText>
        </w:r>
      </w:del>
      <w:ins w:id="1457" w:author="William Lamb" w:date="2017-10-25T21:20:00Z">
        <w:r w:rsidR="007B239D">
          <w:rPr>
            <w:bCs/>
            <w:lang w:val="en-US"/>
          </w:rPr>
          <w:t>automated content analysis</w:t>
        </w:r>
      </w:ins>
      <w:ins w:id="1458" w:author="William Lamb" w:date="2017-11-02T13:59:00Z">
        <w:r w:rsidR="00AC24A3">
          <w:rPr>
            <w:bCs/>
            <w:lang w:val="en-US"/>
          </w:rPr>
          <w:t xml:space="preserve"> and bibliographic coupling</w:t>
        </w:r>
      </w:ins>
      <w:r>
        <w:rPr>
          <w:bCs/>
          <w:lang w:val="en-US"/>
        </w:rPr>
        <w:t xml:space="preserve"> to digest the large amount of information </w:t>
      </w:r>
      <w:r w:rsidR="00E022A9">
        <w:rPr>
          <w:bCs/>
          <w:lang w:val="en-US"/>
        </w:rPr>
        <w:t xml:space="preserve">in this </w:t>
      </w:r>
      <w:del w:id="1459" w:author="William Lamb" w:date="2017-11-02T14:28:00Z">
        <w:r w:rsidR="00E022A9" w:rsidDel="009863D6">
          <w:rPr>
            <w:bCs/>
            <w:lang w:val="en-US"/>
          </w:rPr>
          <w:delText xml:space="preserve">corpus </w:delText>
        </w:r>
      </w:del>
      <w:ins w:id="1460" w:author="William Lamb" w:date="2017-11-02T14:28:00Z">
        <w:r w:rsidR="009863D6">
          <w:rPr>
            <w:bCs/>
            <w:lang w:val="en-US"/>
          </w:rPr>
          <w:t xml:space="preserve">literature </w:t>
        </w:r>
      </w:ins>
      <w:r w:rsidR="00E022A9">
        <w:rPr>
          <w:bCs/>
          <w:lang w:val="en-US"/>
        </w:rPr>
        <w:t>and map-out its</w:t>
      </w:r>
      <w:r>
        <w:rPr>
          <w:bCs/>
          <w:lang w:val="en-US"/>
        </w:rPr>
        <w:t xml:space="preserve"> topic</w:t>
      </w:r>
      <w:del w:id="1461" w:author="William Lamb" w:date="2017-11-10T13:06:00Z">
        <w:r w:rsidDel="001638C1">
          <w:rPr>
            <w:bCs/>
            <w:lang w:val="en-US"/>
          </w:rPr>
          <w:delText xml:space="preserve"> landscape</w:delText>
        </w:r>
      </w:del>
      <w:ins w:id="1462" w:author="William Lamb" w:date="2017-11-10T13:07:00Z">
        <w:r w:rsidR="00C32655">
          <w:rPr>
            <w:bCs/>
            <w:lang w:val="en-US"/>
          </w:rPr>
          <w:t xml:space="preserve"> landscape</w:t>
        </w:r>
      </w:ins>
      <w:r>
        <w:rPr>
          <w:bCs/>
          <w:lang w:val="en-US"/>
        </w:rPr>
        <w:t xml:space="preserve">. </w:t>
      </w:r>
      <w:ins w:id="1463" w:author="William Lamb" w:date="2017-10-25T21:20:00Z">
        <w:r w:rsidR="007B239D">
          <w:rPr>
            <w:bCs/>
            <w:lang w:val="en-US"/>
          </w:rPr>
          <w:t xml:space="preserve">Our results suggest that </w:t>
        </w:r>
      </w:ins>
      <w:ins w:id="1464" w:author="William Lamb" w:date="2017-10-25T21:33:00Z">
        <w:r w:rsidR="001A31DA">
          <w:rPr>
            <w:bCs/>
            <w:lang w:val="en-US"/>
          </w:rPr>
          <w:t>mitigation</w:t>
        </w:r>
      </w:ins>
      <w:ins w:id="1465" w:author="William Lamb" w:date="2017-11-02T14:06:00Z">
        <w:r w:rsidR="00886F1E">
          <w:rPr>
            <w:bCs/>
            <w:lang w:val="en-US"/>
          </w:rPr>
          <w:t>-</w:t>
        </w:r>
      </w:ins>
      <w:ins w:id="1466" w:author="William Lamb" w:date="2017-10-25T21:33:00Z">
        <w:r w:rsidR="001A31DA">
          <w:rPr>
            <w:bCs/>
            <w:lang w:val="en-US"/>
          </w:rPr>
          <w:t xml:space="preserve">focused </w:t>
        </w:r>
      </w:ins>
      <w:ins w:id="1467" w:author="William Lamb" w:date="2017-11-03T14:50:00Z">
        <w:r w:rsidR="000346B7">
          <w:rPr>
            <w:bCs/>
            <w:lang w:val="en-US"/>
          </w:rPr>
          <w:t xml:space="preserve">urban </w:t>
        </w:r>
      </w:ins>
      <w:ins w:id="1468" w:author="William Lamb" w:date="2017-11-02T14:28:00Z">
        <w:r w:rsidR="009863D6">
          <w:rPr>
            <w:bCs/>
            <w:lang w:val="en-US"/>
          </w:rPr>
          <w:t>studies are</w:t>
        </w:r>
      </w:ins>
      <w:ins w:id="1469" w:author="William Lamb" w:date="2017-10-25T21:33:00Z">
        <w:r w:rsidR="001A31DA">
          <w:rPr>
            <w:bCs/>
            <w:lang w:val="en-US"/>
          </w:rPr>
          <w:t xml:space="preserve"> </w:t>
        </w:r>
      </w:ins>
      <w:ins w:id="1470" w:author="William Lamb" w:date="2017-11-02T17:21:00Z">
        <w:r w:rsidR="002E4899">
          <w:rPr>
            <w:bCs/>
            <w:lang w:val="en-US"/>
          </w:rPr>
          <w:t>so</w:t>
        </w:r>
      </w:ins>
      <w:ins w:id="1471" w:author="William Lamb" w:date="2017-10-25T21:33:00Z">
        <w:r w:rsidR="001A31DA">
          <w:rPr>
            <w:bCs/>
            <w:lang w:val="en-US"/>
          </w:rPr>
          <w:t xml:space="preserve"> far </w:t>
        </w:r>
      </w:ins>
      <w:ins w:id="1472" w:author="William Lamb" w:date="2017-10-25T21:34:00Z">
        <w:r w:rsidR="001A31DA">
          <w:rPr>
            <w:bCs/>
            <w:lang w:val="en-US"/>
          </w:rPr>
          <w:t xml:space="preserve">mainly </w:t>
        </w:r>
      </w:ins>
      <w:ins w:id="1473" w:author="William Lamb" w:date="2017-10-25T21:33:00Z">
        <w:r w:rsidR="001A31DA">
          <w:rPr>
            <w:bCs/>
            <w:lang w:val="en-US"/>
          </w:rPr>
          <w:t>concerned with urban form and GHG emissions accounting</w:t>
        </w:r>
      </w:ins>
      <w:ins w:id="1474" w:author="William Lamb" w:date="2017-11-02T13:52:00Z">
        <w:r w:rsidR="00AC24A3">
          <w:rPr>
            <w:bCs/>
            <w:lang w:val="en-US"/>
          </w:rPr>
          <w:t xml:space="preserve"> – important topics in their own right, but not fully representative of the broad</w:t>
        </w:r>
      </w:ins>
      <w:ins w:id="1475" w:author="William Lamb" w:date="2017-11-02T13:53:00Z">
        <w:r w:rsidR="00AC24A3">
          <w:rPr>
            <w:bCs/>
            <w:lang w:val="en-US"/>
          </w:rPr>
          <w:t xml:space="preserve"> solution space.</w:t>
        </w:r>
      </w:ins>
      <w:ins w:id="1476" w:author="William Lamb" w:date="2017-10-25T21:33:00Z">
        <w:r w:rsidR="001A31DA">
          <w:rPr>
            <w:bCs/>
            <w:lang w:val="en-US"/>
          </w:rPr>
          <w:t xml:space="preserve"> </w:t>
        </w:r>
      </w:ins>
      <w:ins w:id="1477" w:author="William Lamb" w:date="2017-10-25T21:34:00Z">
        <w:r w:rsidR="001A31DA">
          <w:rPr>
            <w:bCs/>
            <w:lang w:val="en-US"/>
          </w:rPr>
          <w:t>A</w:t>
        </w:r>
      </w:ins>
      <w:ins w:id="1478" w:author="William Lamb" w:date="2017-10-25T21:20:00Z">
        <w:r w:rsidR="007B239D">
          <w:rPr>
            <w:bCs/>
            <w:lang w:val="en-US"/>
          </w:rPr>
          <w:t xml:space="preserve"> wealth of</w:t>
        </w:r>
      </w:ins>
      <w:ins w:id="1479" w:author="William Lamb" w:date="2017-10-25T21:21:00Z">
        <w:r w:rsidR="007B239D">
          <w:rPr>
            <w:bCs/>
            <w:lang w:val="en-US"/>
          </w:rPr>
          <w:t xml:space="preserve"> policy-relevant</w:t>
        </w:r>
      </w:ins>
      <w:ins w:id="1480" w:author="William Lamb" w:date="2017-10-25T21:22:00Z">
        <w:r w:rsidR="007B239D">
          <w:rPr>
            <w:bCs/>
            <w:lang w:val="en-US"/>
          </w:rPr>
          <w:t xml:space="preserve"> research risk</w:t>
        </w:r>
      </w:ins>
      <w:ins w:id="1481" w:author="William Lamb" w:date="2017-10-25T21:23:00Z">
        <w:r w:rsidR="007B239D">
          <w:rPr>
            <w:bCs/>
            <w:lang w:val="en-US"/>
          </w:rPr>
          <w:t>s</w:t>
        </w:r>
      </w:ins>
      <w:ins w:id="1482" w:author="William Lamb" w:date="2017-10-25T21:22:00Z">
        <w:r w:rsidR="00AC24A3">
          <w:rPr>
            <w:bCs/>
            <w:lang w:val="en-US"/>
          </w:rPr>
          <w:t xml:space="preserve"> being overlooked: </w:t>
        </w:r>
      </w:ins>
      <w:ins w:id="1483" w:author="William Lamb" w:date="2017-11-02T13:53:00Z">
        <w:r w:rsidR="00AC24A3">
          <w:rPr>
            <w:bCs/>
            <w:lang w:val="en-US"/>
          </w:rPr>
          <w:t>p</w:t>
        </w:r>
      </w:ins>
      <w:ins w:id="1484" w:author="William Lamb" w:date="2017-10-25T21:31:00Z">
        <w:r w:rsidR="001A31DA">
          <w:rPr>
            <w:bCs/>
            <w:lang w:val="en-US"/>
          </w:rPr>
          <w:t>rincipally</w:t>
        </w:r>
      </w:ins>
      <w:ins w:id="1485" w:author="William Lamb" w:date="2017-10-25T21:21:00Z">
        <w:r w:rsidR="007B239D">
          <w:rPr>
            <w:bCs/>
            <w:lang w:val="en-US"/>
          </w:rPr>
          <w:t xml:space="preserve"> </w:t>
        </w:r>
      </w:ins>
      <w:ins w:id="1486" w:author="William Lamb" w:date="2017-10-25T21:23:00Z">
        <w:r w:rsidR="007B239D">
          <w:rPr>
            <w:bCs/>
            <w:lang w:val="en-US"/>
          </w:rPr>
          <w:t xml:space="preserve">work on </w:t>
        </w:r>
      </w:ins>
      <w:ins w:id="1487" w:author="William Lamb" w:date="2017-10-25T21:21:00Z">
        <w:r w:rsidR="007B239D">
          <w:rPr>
            <w:bCs/>
            <w:lang w:val="en-US"/>
          </w:rPr>
          <w:t>congestion</w:t>
        </w:r>
      </w:ins>
      <w:ins w:id="1488" w:author="William Lamb" w:date="2017-10-25T21:25:00Z">
        <w:r w:rsidR="00AC24A3">
          <w:rPr>
            <w:bCs/>
            <w:lang w:val="en-US"/>
          </w:rPr>
          <w:t xml:space="preserve">, </w:t>
        </w:r>
      </w:ins>
      <w:ins w:id="1489" w:author="William Lamb" w:date="2017-10-25T21:21:00Z">
        <w:r w:rsidR="007B239D">
          <w:rPr>
            <w:bCs/>
            <w:lang w:val="en-US"/>
          </w:rPr>
          <w:t xml:space="preserve">parking </w:t>
        </w:r>
      </w:ins>
      <w:ins w:id="1490" w:author="William Lamb" w:date="2017-10-25T21:22:00Z">
        <w:r w:rsidR="007B239D">
          <w:rPr>
            <w:bCs/>
            <w:lang w:val="en-US"/>
          </w:rPr>
          <w:t>charges</w:t>
        </w:r>
      </w:ins>
      <w:ins w:id="1491" w:author="William Lamb" w:date="2017-11-02T13:53:00Z">
        <w:r w:rsidR="00AC24A3">
          <w:rPr>
            <w:bCs/>
            <w:lang w:val="en-US"/>
          </w:rPr>
          <w:t>, and waste management</w:t>
        </w:r>
      </w:ins>
      <w:ins w:id="1492" w:author="William Lamb" w:date="2017-10-25T21:22:00Z">
        <w:r w:rsidR="007B239D">
          <w:rPr>
            <w:bCs/>
            <w:lang w:val="en-US"/>
          </w:rPr>
          <w:t xml:space="preserve">, </w:t>
        </w:r>
      </w:ins>
      <w:ins w:id="1493" w:author="William Lamb" w:date="2017-10-25T21:31:00Z">
        <w:r w:rsidR="001A31DA">
          <w:rPr>
            <w:bCs/>
            <w:lang w:val="en-US"/>
          </w:rPr>
          <w:t xml:space="preserve">but also </w:t>
        </w:r>
      </w:ins>
      <w:ins w:id="1494" w:author="William Lamb" w:date="2017-10-25T21:25:00Z">
        <w:r w:rsidR="007B239D">
          <w:rPr>
            <w:bCs/>
            <w:lang w:val="en-US"/>
          </w:rPr>
          <w:t xml:space="preserve">to some extent </w:t>
        </w:r>
      </w:ins>
      <w:ins w:id="1495" w:author="William Lamb" w:date="2017-10-25T21:22:00Z">
        <w:r w:rsidR="007B239D">
          <w:rPr>
            <w:bCs/>
            <w:lang w:val="en-US"/>
          </w:rPr>
          <w:t xml:space="preserve">active travel and public transportation provisioning. </w:t>
        </w:r>
      </w:ins>
      <w:ins w:id="1496" w:author="William Lamb" w:date="2017-10-25T21:24:00Z">
        <w:r w:rsidR="007B239D">
          <w:rPr>
            <w:bCs/>
            <w:lang w:val="en-US"/>
          </w:rPr>
          <w:t xml:space="preserve">These literatures </w:t>
        </w:r>
      </w:ins>
      <w:ins w:id="1497" w:author="William Lamb" w:date="2017-10-25T21:25:00Z">
        <w:r w:rsidR="007B239D">
          <w:rPr>
            <w:bCs/>
            <w:lang w:val="en-US"/>
          </w:rPr>
          <w:t xml:space="preserve">are based in distinct epistemic communities that </w:t>
        </w:r>
      </w:ins>
      <w:ins w:id="1498" w:author="William Lamb" w:date="2017-10-25T21:28:00Z">
        <w:r w:rsidR="001A31DA">
          <w:rPr>
            <w:bCs/>
            <w:lang w:val="en-US"/>
          </w:rPr>
          <w:t xml:space="preserve">tend to </w:t>
        </w:r>
      </w:ins>
      <w:ins w:id="1499" w:author="William Lamb" w:date="2017-10-25T21:26:00Z">
        <w:r w:rsidR="007B239D">
          <w:rPr>
            <w:bCs/>
            <w:lang w:val="en-US"/>
          </w:rPr>
          <w:t>prioritize</w:t>
        </w:r>
      </w:ins>
      <w:ins w:id="1500" w:author="William Lamb" w:date="2017-10-25T21:25:00Z">
        <w:r w:rsidR="007B239D">
          <w:rPr>
            <w:bCs/>
            <w:lang w:val="en-US"/>
          </w:rPr>
          <w:t xml:space="preserve"> </w:t>
        </w:r>
      </w:ins>
      <w:ins w:id="1501" w:author="William Lamb" w:date="2017-10-25T21:28:00Z">
        <w:r w:rsidR="001A31DA">
          <w:rPr>
            <w:bCs/>
            <w:lang w:val="en-US"/>
          </w:rPr>
          <w:t>non-mitigation</w:t>
        </w:r>
      </w:ins>
      <w:ins w:id="1502" w:author="William Lamb" w:date="2017-10-25T21:42:00Z">
        <w:r w:rsidR="00DB6ED3">
          <w:rPr>
            <w:bCs/>
            <w:lang w:val="en-US"/>
          </w:rPr>
          <w:t>, sector-specific</w:t>
        </w:r>
      </w:ins>
      <w:ins w:id="1503" w:author="William Lamb" w:date="2017-10-25T21:28:00Z">
        <w:r w:rsidR="001A31DA">
          <w:rPr>
            <w:bCs/>
            <w:lang w:val="en-US"/>
          </w:rPr>
          <w:t xml:space="preserve"> issues. </w:t>
        </w:r>
      </w:ins>
      <w:ins w:id="1504" w:author="William Lamb" w:date="2017-10-25T21:31:00Z">
        <w:r w:rsidR="001A31DA">
          <w:rPr>
            <w:bCs/>
            <w:lang w:val="en-US"/>
          </w:rPr>
          <w:t>By contrast, the buildings literature is</w:t>
        </w:r>
      </w:ins>
      <w:ins w:id="1505" w:author="William Lamb" w:date="2017-10-25T21:34:00Z">
        <w:r w:rsidR="001A31DA">
          <w:rPr>
            <w:bCs/>
            <w:lang w:val="en-US"/>
          </w:rPr>
          <w:t xml:space="preserve"> already</w:t>
        </w:r>
      </w:ins>
      <w:ins w:id="1506" w:author="William Lamb" w:date="2017-10-25T21:31:00Z">
        <w:r w:rsidR="001A31DA">
          <w:rPr>
            <w:bCs/>
            <w:lang w:val="en-US"/>
          </w:rPr>
          <w:t xml:space="preserve"> strongly aligned to</w:t>
        </w:r>
      </w:ins>
      <w:ins w:id="1507" w:author="William Lamb" w:date="2017-10-25T21:32:00Z">
        <w:r w:rsidR="001A31DA">
          <w:rPr>
            <w:bCs/>
            <w:lang w:val="en-US"/>
          </w:rPr>
          <w:t xml:space="preserve">wards energy efficiency, via technical as well as </w:t>
        </w:r>
      </w:ins>
      <w:ins w:id="1508" w:author="William Lamb" w:date="2017-10-25T21:33:00Z">
        <w:r w:rsidR="001A31DA">
          <w:rPr>
            <w:bCs/>
            <w:lang w:val="en-US"/>
          </w:rPr>
          <w:t>behavioral</w:t>
        </w:r>
      </w:ins>
      <w:ins w:id="1509" w:author="William Lamb" w:date="2017-10-25T21:32:00Z">
        <w:r w:rsidR="000346B7">
          <w:rPr>
            <w:bCs/>
            <w:lang w:val="en-US"/>
          </w:rPr>
          <w:t xml:space="preserve"> interventions, but is not yet </w:t>
        </w:r>
      </w:ins>
      <w:ins w:id="1510" w:author="William Lamb" w:date="2017-11-03T14:51:00Z">
        <w:r w:rsidR="00C96B7E">
          <w:rPr>
            <w:bCs/>
            <w:lang w:val="en-US"/>
          </w:rPr>
          <w:t xml:space="preserve">clearly </w:t>
        </w:r>
      </w:ins>
      <w:ins w:id="1511" w:author="William Lamb" w:date="2017-10-25T21:32:00Z">
        <w:r w:rsidR="000346B7">
          <w:rPr>
            <w:bCs/>
            <w:lang w:val="en-US"/>
          </w:rPr>
          <w:t>situated within urban</w:t>
        </w:r>
      </w:ins>
      <w:ins w:id="1512" w:author="William Lamb" w:date="2017-11-03T14:51:00Z">
        <w:r w:rsidR="000346B7">
          <w:rPr>
            <w:bCs/>
            <w:lang w:val="en-US"/>
          </w:rPr>
          <w:t xml:space="preserve"> systems</w:t>
        </w:r>
      </w:ins>
      <w:ins w:id="1513" w:author="William Lamb" w:date="2017-10-25T21:32:00Z">
        <w:r w:rsidR="000346B7">
          <w:rPr>
            <w:bCs/>
            <w:lang w:val="en-US"/>
          </w:rPr>
          <w:t xml:space="preserve">. </w:t>
        </w:r>
      </w:ins>
      <w:ins w:id="1514" w:author="William Lamb" w:date="2017-10-25T21:48:00Z">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ins>
      <w:r w:rsidR="00C9732A">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9,15]", "plainTextFormattedCitation" : "[9,15]", "previouslyFormattedCitation" : "[9,15]" }, "properties" : { "noteIndex" : 0 }, "schema" : "https://github.com/citation-style-language/schema/raw/master/csl-citation.json" }</w:instrText>
      </w:r>
      <w:ins w:id="1515" w:author="William Lamb" w:date="2017-10-25T21:48:00Z">
        <w:r w:rsidR="00301748">
          <w:rPr>
            <w:bCs/>
            <w:lang w:val="en-US"/>
          </w:rPr>
          <w:fldChar w:fldCharType="separate"/>
        </w:r>
      </w:ins>
      <w:r w:rsidR="00C9732A" w:rsidRPr="00C9732A">
        <w:rPr>
          <w:bCs/>
          <w:noProof/>
          <w:lang w:val="en-US"/>
        </w:rPr>
        <w:t>[9,15]</w:t>
      </w:r>
      <w:ins w:id="1516" w:author="William Lamb" w:date="2017-10-25T21:48:00Z">
        <w:r w:rsidR="00301748">
          <w:rPr>
            <w:bCs/>
            <w:lang w:val="en-US"/>
          </w:rPr>
          <w:fldChar w:fldCharType="end"/>
        </w:r>
      </w:ins>
      <w:ins w:id="1517" w:author="William Lamb" w:date="2017-11-10T13:08:00Z">
        <w:r w:rsidR="00C32655">
          <w:rPr>
            <w:bCs/>
            <w:lang w:val="en-US"/>
          </w:rPr>
          <w:t>.</w:t>
        </w:r>
      </w:ins>
    </w:p>
    <w:p w14:paraId="26B74EBA" w14:textId="6C134F06" w:rsidR="00886F1E" w:rsidRDefault="009863D6">
      <w:pPr>
        <w:rPr>
          <w:ins w:id="1518" w:author="Jan Minx" w:date="2017-11-09T22:35:00Z"/>
          <w:bCs/>
          <w:lang w:val="en-US"/>
        </w:rPr>
      </w:pPr>
      <w:ins w:id="1519" w:author="William Lamb" w:date="2017-11-02T14:22:00Z">
        <w:r>
          <w:rPr>
            <w:bCs/>
            <w:lang w:val="en-US"/>
          </w:rPr>
          <w:lastRenderedPageBreak/>
          <w:t xml:space="preserve">This broad picture of the research landscape is consistent with </w:t>
        </w:r>
      </w:ins>
      <w:ins w:id="1520" w:author="William Lamb" w:date="2017-11-02T14:23:00Z">
        <w:r>
          <w:rPr>
            <w:bCs/>
            <w:lang w:val="en-US"/>
          </w:rPr>
          <w:t xml:space="preserve">our analysis of the AR5, which captured a small fraction of the literature we identify, </w:t>
        </w:r>
      </w:ins>
      <w:ins w:id="1521" w:author="William Lamb" w:date="2017-11-02T14:24:00Z">
        <w:r>
          <w:rPr>
            <w:bCs/>
            <w:lang w:val="en-US"/>
          </w:rPr>
          <w:t xml:space="preserve">again with a predominant focus on urban form, emissions accounting, and buildings. </w:t>
        </w:r>
      </w:ins>
      <w:ins w:id="1522" w:author="William Lamb" w:date="2017-11-02T14:08:00Z">
        <w:r w:rsidR="00886F1E">
          <w:rPr>
            <w:bCs/>
            <w:lang w:val="en-US"/>
          </w:rPr>
          <w:t>While there might be very good reasons for th</w:t>
        </w:r>
      </w:ins>
      <w:ins w:id="1523" w:author="William Lamb" w:date="2017-11-02T14:28:00Z">
        <w:r>
          <w:rPr>
            <w:bCs/>
            <w:lang w:val="en-US"/>
          </w:rPr>
          <w:t>e</w:t>
        </w:r>
      </w:ins>
      <w:ins w:id="1524" w:author="William Lamb" w:date="2017-11-02T14:08:00Z">
        <w:r w:rsidR="00886F1E">
          <w:rPr>
            <w:bCs/>
            <w:lang w:val="en-US"/>
          </w:rPr>
          <w:t xml:space="preserve">se choices, we argue that systematic mappings of the literature landscape could help make assessment choices transparent and at the same time ensure that none of the major topics are neglected. </w:t>
        </w:r>
      </w:ins>
      <w:ins w:id="1525" w:author="William Lamb" w:date="2017-11-02T14:25:00Z">
        <w:r>
          <w:rPr>
            <w:bCs/>
            <w:lang w:val="en-US"/>
          </w:rPr>
          <w:t xml:space="preserve">Although </w:t>
        </w:r>
      </w:ins>
      <w:ins w:id="1526" w:author="William Lamb" w:date="2017-11-02T17:23:00Z">
        <w:r w:rsidR="002E4899">
          <w:rPr>
            <w:bCs/>
            <w:lang w:val="en-US"/>
          </w:rPr>
          <w:t xml:space="preserve">the </w:t>
        </w:r>
      </w:ins>
      <w:ins w:id="1527" w:author="William Lamb" w:date="2017-11-02T14:25:00Z">
        <w:r>
          <w:rPr>
            <w:bCs/>
            <w:lang w:val="en-US"/>
          </w:rPr>
          <w:t xml:space="preserve">literature set </w:t>
        </w:r>
      </w:ins>
      <w:ins w:id="1528" w:author="William Lamb" w:date="2017-11-02T17:23:00Z">
        <w:r w:rsidR="002E4899">
          <w:rPr>
            <w:bCs/>
            <w:lang w:val="en-US"/>
          </w:rPr>
          <w:t xml:space="preserve">we obtain </w:t>
        </w:r>
      </w:ins>
      <w:ins w:id="1529" w:author="William Lamb" w:date="2017-11-02T14:25:00Z">
        <w:r>
          <w:rPr>
            <w:bCs/>
            <w:lang w:val="en-US"/>
          </w:rPr>
          <w:t xml:space="preserve">is large </w:t>
        </w:r>
      </w:ins>
      <w:ins w:id="1530" w:author="William Lamb" w:date="2017-11-02T14:35:00Z">
        <w:r w:rsidR="003B6201">
          <w:rPr>
            <w:bCs/>
            <w:lang w:val="en-US"/>
          </w:rPr>
          <w:t>(</w:t>
        </w:r>
      </w:ins>
      <w:ins w:id="1531" w:author="William Lamb" w:date="2017-11-02T14:25:00Z">
        <w:r>
          <w:rPr>
            <w:lang w:val="en-US"/>
          </w:rPr>
          <w:t>9,525 publications</w:t>
        </w:r>
        <w:r w:rsidR="003B6201">
          <w:rPr>
            <w:lang w:val="en-US"/>
          </w:rPr>
          <w:t>)</w:t>
        </w:r>
      </w:ins>
      <w:ins w:id="1532" w:author="William Lamb" w:date="2017-11-02T14:35:00Z">
        <w:r w:rsidR="003B6201">
          <w:rPr>
            <w:lang w:val="en-US"/>
          </w:rPr>
          <w:t>,</w:t>
        </w:r>
      </w:ins>
      <w:ins w:id="1533" w:author="William Lamb" w:date="2017-11-02T14:25:00Z">
        <w:r>
          <w:rPr>
            <w:lang w:val="en-US"/>
          </w:rPr>
          <w:t xml:space="preserve"> </w:t>
        </w:r>
      </w:ins>
      <w:ins w:id="1534" w:author="William Lamb" w:date="2017-11-02T14:26:00Z">
        <w:r>
          <w:rPr>
            <w:lang w:val="en-US"/>
          </w:rPr>
          <w:t>review papers are easily identifiable (totaling 372</w:t>
        </w:r>
      </w:ins>
      <w:ins w:id="1535" w:author="William Lamb" w:date="2017-11-02T14:27:00Z">
        <w:r w:rsidR="003B6201">
          <w:rPr>
            <w:lang w:val="en-US"/>
          </w:rPr>
          <w:t>).</w:t>
        </w:r>
      </w:ins>
      <w:ins w:id="1536" w:author="William Lamb" w:date="2017-11-02T14:08:00Z">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ins>
    </w:p>
    <w:p w14:paraId="296CB919" w14:textId="265C4E74" w:rsidR="008736BC" w:rsidRDefault="008736BC" w:rsidP="00C9732A">
      <w:pPr>
        <w:rPr>
          <w:ins w:id="1537" w:author="William Lamb" w:date="2017-11-02T14:08:00Z"/>
          <w:bCs/>
          <w:lang w:val="en-US"/>
        </w:rPr>
      </w:pPr>
      <w:ins w:id="1538" w:author="Jan Minx" w:date="2017-11-09T22:36:00Z">
        <w:r>
          <w:rPr>
            <w:bCs/>
            <w:lang w:val="en-US"/>
          </w:rPr>
          <w:t>Moreover, our research approach can also help identify</w:t>
        </w:r>
        <w:del w:id="1539" w:author="William Lamb" w:date="2017-11-10T13:09:00Z">
          <w:r w:rsidDel="00C32655">
            <w:rPr>
              <w:bCs/>
              <w:lang w:val="en-US"/>
            </w:rPr>
            <w:delText>ing</w:delText>
          </w:r>
        </w:del>
        <w:r>
          <w:rPr>
            <w:bCs/>
            <w:lang w:val="en-US"/>
          </w:rPr>
          <w:t xml:space="preserve"> t</w:t>
        </w:r>
      </w:ins>
      <w:ins w:id="1540" w:author="Jan Minx" w:date="2017-11-09T22:37:00Z">
        <w:r>
          <w:rPr>
            <w:bCs/>
            <w:lang w:val="en-US"/>
          </w:rPr>
          <w:t xml:space="preserve">he most recent trends in the literature post AR5. </w:t>
        </w:r>
      </w:ins>
      <w:ins w:id="1541" w:author="Jan Minx" w:date="2017-11-09T22:38:00Z">
        <w:r>
          <w:rPr>
            <w:bCs/>
            <w:lang w:val="en-US"/>
          </w:rPr>
          <w:t>There is</w:t>
        </w:r>
      </w:ins>
      <w:ins w:id="1542" w:author="Jan Minx" w:date="2017-11-09T22:43:00Z">
        <w:r>
          <w:rPr>
            <w:bCs/>
            <w:lang w:val="en-US"/>
          </w:rPr>
          <w:t>, for example,</w:t>
        </w:r>
      </w:ins>
      <w:ins w:id="1543" w:author="Jan Minx" w:date="2017-11-09T22:38:00Z">
        <w:r>
          <w:rPr>
            <w:bCs/>
            <w:lang w:val="en-US"/>
          </w:rPr>
          <w:t xml:space="preserve"> a fast-growing research cluster around e-mobility </w:t>
        </w:r>
      </w:ins>
      <w:ins w:id="1544" w:author="Jan Minx" w:date="2017-11-09T22:39:00Z">
        <w:r>
          <w:rPr>
            <w:bCs/>
            <w:lang w:val="en-US"/>
          </w:rPr>
          <w:t>with topics on e-vehicles, charging station and parking spaces</w:t>
        </w:r>
      </w:ins>
      <w:ins w:id="1545" w:author="Jan Minx" w:date="2017-11-09T22:43:00Z">
        <w:r>
          <w:rPr>
            <w:bCs/>
            <w:lang w:val="en-US"/>
          </w:rPr>
          <w:t xml:space="preserve">. </w:t>
        </w:r>
      </w:ins>
      <w:ins w:id="1546" w:author="Jan Minx" w:date="2017-11-09T22:45:00Z">
        <w:r>
          <w:rPr>
            <w:bCs/>
            <w:lang w:val="en-US"/>
          </w:rPr>
          <w:t>As t</w:t>
        </w:r>
      </w:ins>
      <w:ins w:id="1547" w:author="Jan Minx" w:date="2017-11-09T22:43:00Z">
        <w:r>
          <w:rPr>
            <w:bCs/>
            <w:lang w:val="en-US"/>
          </w:rPr>
          <w:t>h</w:t>
        </w:r>
      </w:ins>
      <w:ins w:id="1548" w:author="William Lamb" w:date="2017-11-10T13:10:00Z">
        <w:r w:rsidR="00C32655">
          <w:rPr>
            <w:bCs/>
            <w:lang w:val="en-US"/>
          </w:rPr>
          <w:t>e</w:t>
        </w:r>
      </w:ins>
      <w:ins w:id="1549" w:author="Jan Minx" w:date="2017-11-09T22:43:00Z">
        <w:del w:id="1550" w:author="William Lamb" w:date="2017-11-10T13:10:00Z">
          <w:r w:rsidDel="00C32655">
            <w:rPr>
              <w:bCs/>
              <w:lang w:val="en-US"/>
            </w:rPr>
            <w:delText>o</w:delText>
          </w:r>
        </w:del>
        <w:r>
          <w:rPr>
            <w:bCs/>
            <w:lang w:val="en-US"/>
          </w:rPr>
          <w:t>se topics have been comparatively small in the past</w:t>
        </w:r>
      </w:ins>
      <w:ins w:id="1551" w:author="Jan Minx" w:date="2017-11-09T22:45:00Z">
        <w:r w:rsidR="00CB3C0F">
          <w:rPr>
            <w:bCs/>
            <w:lang w:val="en-US"/>
          </w:rPr>
          <w:t xml:space="preserve">, IPCC authors may </w:t>
        </w:r>
      </w:ins>
      <w:ins w:id="1552" w:author="Jan Minx" w:date="2017-11-09T22:55:00Z">
        <w:r w:rsidR="00CB3C0F">
          <w:rPr>
            <w:bCs/>
            <w:lang w:val="en-US"/>
          </w:rPr>
          <w:t>want to give</w:t>
        </w:r>
      </w:ins>
      <w:ins w:id="1553" w:author="Jan Minx" w:date="2017-11-09T22:45:00Z">
        <w:r w:rsidR="00CB3C0F">
          <w:rPr>
            <w:bCs/>
            <w:lang w:val="en-US"/>
          </w:rPr>
          <w:t xml:space="preserve"> them more consideration in </w:t>
        </w:r>
      </w:ins>
      <w:ins w:id="1554" w:author="Jan Minx" w:date="2017-11-09T22:55:00Z">
        <w:r w:rsidR="00CB3C0F">
          <w:rPr>
            <w:bCs/>
            <w:lang w:val="en-US"/>
          </w:rPr>
          <w:t>the future</w:t>
        </w:r>
      </w:ins>
      <w:ins w:id="1555" w:author="Jan Minx" w:date="2017-11-09T22:43:00Z">
        <w:r>
          <w:rPr>
            <w:bCs/>
            <w:lang w:val="en-US"/>
          </w:rPr>
          <w:t xml:space="preserve">. </w:t>
        </w:r>
      </w:ins>
      <w:ins w:id="1556" w:author="Jan Minx" w:date="2017-11-09T22:51:00Z">
        <w:r w:rsidR="00CB3C0F">
          <w:rPr>
            <w:bCs/>
            <w:lang w:val="en-US"/>
          </w:rPr>
          <w:t>Research on building</w:t>
        </w:r>
      </w:ins>
      <w:ins w:id="1557" w:author="Jan Minx" w:date="2017-11-09T22:52:00Z">
        <w:r w:rsidR="00CB3C0F">
          <w:rPr>
            <w:bCs/>
            <w:lang w:val="en-US"/>
          </w:rPr>
          <w:t>s</w:t>
        </w:r>
      </w:ins>
      <w:ins w:id="1558" w:author="Jan Minx" w:date="2017-11-09T22:51:00Z">
        <w:r w:rsidR="00CB3C0F">
          <w:rPr>
            <w:bCs/>
            <w:lang w:val="en-US"/>
          </w:rPr>
          <w:t xml:space="preserve"> evolves fast</w:t>
        </w:r>
      </w:ins>
      <w:ins w:id="1559" w:author="Jan Minx" w:date="2017-11-09T22:52:00Z">
        <w:r w:rsidR="00CB3C0F">
          <w:rPr>
            <w:bCs/>
            <w:lang w:val="en-US"/>
          </w:rPr>
          <w:t>est</w:t>
        </w:r>
      </w:ins>
      <w:ins w:id="1560" w:author="Jan Minx" w:date="2017-11-09T22:51:00Z">
        <w:r w:rsidR="00CB3C0F">
          <w:rPr>
            <w:bCs/>
            <w:lang w:val="en-US"/>
          </w:rPr>
          <w:t xml:space="preserve"> on water use, energy standards and thermal comfort. </w:t>
        </w:r>
      </w:ins>
      <w:ins w:id="1561" w:author="Jan Minx" w:date="2017-11-09T22:59:00Z">
        <w:r w:rsidR="00F4619B">
          <w:rPr>
            <w:bCs/>
            <w:lang w:val="en-US"/>
          </w:rPr>
          <w:t>Overall,</w:t>
        </w:r>
      </w:ins>
      <w:ins w:id="1562" w:author="William Lamb" w:date="2017-11-10T13:11:00Z">
        <w:r w:rsidR="00C32655">
          <w:rPr>
            <w:bCs/>
            <w:lang w:val="en-US"/>
          </w:rPr>
          <w:t xml:space="preserve"> urban form is </w:t>
        </w:r>
      </w:ins>
      <w:ins w:id="1563" w:author="Jan Minx" w:date="2017-11-09T22:59:00Z">
        <w:del w:id="1564" w:author="William Lamb" w:date="2017-11-10T13:11:00Z">
          <w:r w:rsidR="00F4619B" w:rsidDel="00C32655">
            <w:rPr>
              <w:bCs/>
              <w:lang w:val="en-US"/>
            </w:rPr>
            <w:delText xml:space="preserve"> </w:delText>
          </w:r>
        </w:del>
      </w:ins>
      <w:ins w:id="1565" w:author="William Lamb" w:date="2017-11-10T13:11:00Z">
        <w:r w:rsidR="00C32655">
          <w:rPr>
            <w:bCs/>
            <w:lang w:val="en-US"/>
          </w:rPr>
          <w:t xml:space="preserve">the </w:t>
        </w:r>
      </w:ins>
      <w:ins w:id="1566" w:author="Jan Minx" w:date="2017-11-09T22:59:00Z">
        <w:r w:rsidR="00F4619B">
          <w:rPr>
            <w:bCs/>
            <w:lang w:val="en-US"/>
          </w:rPr>
          <w:t>fastest</w:t>
        </w:r>
      </w:ins>
      <w:ins w:id="1567" w:author="Jan Minx" w:date="2017-11-09T22:44:00Z">
        <w:r>
          <w:rPr>
            <w:bCs/>
            <w:lang w:val="en-US"/>
          </w:rPr>
          <w:t xml:space="preserve"> grow</w:t>
        </w:r>
      </w:ins>
      <w:ins w:id="1568" w:author="William Lamb" w:date="2017-11-10T13:11:00Z">
        <w:r w:rsidR="00C32655">
          <w:rPr>
            <w:bCs/>
            <w:lang w:val="en-US"/>
          </w:rPr>
          <w:t>ing</w:t>
        </w:r>
      </w:ins>
      <w:ins w:id="1569" w:author="Jan Minx" w:date="2017-11-09T22:44:00Z">
        <w:del w:id="1570" w:author="William Lamb" w:date="2017-11-10T13:11:00Z">
          <w:r w:rsidDel="00C32655">
            <w:rPr>
              <w:bCs/>
              <w:lang w:val="en-US"/>
            </w:rPr>
            <w:delText>th</w:delText>
          </w:r>
        </w:del>
        <w:r>
          <w:rPr>
            <w:bCs/>
            <w:lang w:val="en-US"/>
          </w:rPr>
          <w:t xml:space="preserve"> </w:t>
        </w:r>
      </w:ins>
      <w:ins w:id="1571" w:author="William Lamb" w:date="2017-11-10T13:11:00Z">
        <w:r w:rsidR="00C32655">
          <w:rPr>
            <w:bCs/>
            <w:lang w:val="en-US"/>
          </w:rPr>
          <w:t xml:space="preserve">topic </w:t>
        </w:r>
      </w:ins>
      <w:ins w:id="1572" w:author="Jan Minx" w:date="2017-11-09T22:59:00Z">
        <w:r w:rsidR="00F4619B">
          <w:rPr>
            <w:bCs/>
            <w:lang w:val="en-US"/>
          </w:rPr>
          <w:t>post-AR5</w:t>
        </w:r>
        <w:del w:id="1573" w:author="William Lamb" w:date="2017-11-10T13:13:00Z">
          <w:r w:rsidR="00F4619B" w:rsidDel="00C32655">
            <w:rPr>
              <w:bCs/>
              <w:lang w:val="en-US"/>
            </w:rPr>
            <w:delText xml:space="preserve"> </w:delText>
          </w:r>
        </w:del>
      </w:ins>
      <w:ins w:id="1574" w:author="Jan Minx" w:date="2017-11-09T22:44:00Z">
        <w:del w:id="1575" w:author="William Lamb" w:date="2017-11-10T13:11:00Z">
          <w:r w:rsidDel="00C32655">
            <w:rPr>
              <w:bCs/>
              <w:lang w:val="en-US"/>
            </w:rPr>
            <w:delText xml:space="preserve">is encountered by the </w:delText>
          </w:r>
        </w:del>
      </w:ins>
      <w:ins w:id="1576" w:author="Jan Minx" w:date="2017-11-09T22:46:00Z">
        <w:del w:id="1577" w:author="William Lamb" w:date="2017-11-10T13:11:00Z">
          <w:r w:rsidR="00CB3C0F" w:rsidDel="00C32655">
            <w:rPr>
              <w:bCs/>
              <w:lang w:val="en-US"/>
            </w:rPr>
            <w:delText>“urban for</w:delText>
          </w:r>
        </w:del>
        <w:del w:id="1578" w:author="William Lamb" w:date="2017-11-10T13:12:00Z">
          <w:r w:rsidR="00CB3C0F" w:rsidDel="00C32655">
            <w:rPr>
              <w:bCs/>
              <w:lang w:val="en-US"/>
            </w:rPr>
            <w:delText xml:space="preserve">m” topic </w:delText>
          </w:r>
        </w:del>
        <w:del w:id="1579" w:author="William Lamb" w:date="2017-11-10T13:13:00Z">
          <w:r w:rsidR="00CB3C0F" w:rsidDel="00C32655">
            <w:rPr>
              <w:bCs/>
              <w:lang w:val="en-US"/>
            </w:rPr>
            <w:delText xml:space="preserve">– one that </w:delText>
          </w:r>
        </w:del>
      </w:ins>
      <w:ins w:id="1580" w:author="Jan Minx" w:date="2017-11-09T22:47:00Z">
        <w:del w:id="1581" w:author="William Lamb" w:date="2017-11-10T13:13:00Z">
          <w:r w:rsidR="00CB3C0F" w:rsidDel="00C32655">
            <w:rPr>
              <w:bCs/>
              <w:lang w:val="en-US"/>
            </w:rPr>
            <w:delText xml:space="preserve">has already been </w:delText>
          </w:r>
        </w:del>
      </w:ins>
      <w:ins w:id="1582" w:author="Jan Minx" w:date="2017-11-09T22:59:00Z">
        <w:del w:id="1583" w:author="William Lamb" w:date="2017-11-10T13:13:00Z">
          <w:r w:rsidR="00F4619B" w:rsidDel="00C32655">
            <w:rPr>
              <w:bCs/>
              <w:lang w:val="en-US"/>
            </w:rPr>
            <w:delText>duly considered in past assessment</w:delText>
          </w:r>
        </w:del>
      </w:ins>
      <w:ins w:id="1584" w:author="Jan Minx" w:date="2017-11-09T22:47:00Z">
        <w:r w:rsidR="00CB3C0F">
          <w:rPr>
            <w:bCs/>
            <w:lang w:val="en-US"/>
          </w:rPr>
          <w:t>.</w:t>
        </w:r>
      </w:ins>
      <w:ins w:id="1585" w:author="Jan Minx" w:date="2017-11-09T22:48:00Z">
        <w:r w:rsidR="00CB3C0F">
          <w:rPr>
            <w:bCs/>
            <w:lang w:val="en-US"/>
          </w:rPr>
          <w:t xml:space="preserve"> </w:t>
        </w:r>
      </w:ins>
      <w:ins w:id="1586" w:author="Jan Minx" w:date="2017-11-09T22:56:00Z">
        <w:r w:rsidR="00F4619B">
          <w:rPr>
            <w:bCs/>
            <w:lang w:val="en-US"/>
          </w:rPr>
          <w:t>More c</w:t>
        </w:r>
      </w:ins>
      <w:ins w:id="1587" w:author="Jan Minx" w:date="2017-11-09T22:52:00Z">
        <w:r w:rsidR="00CB3C0F">
          <w:rPr>
            <w:bCs/>
            <w:lang w:val="en-US"/>
          </w:rPr>
          <w:t>omprehensive data is provided in the SI. We do not suggest here that the fastest growing topics</w:t>
        </w:r>
      </w:ins>
      <w:ins w:id="1588" w:author="Jan Minx" w:date="2017-11-09T22:53:00Z">
        <w:r w:rsidR="00CB3C0F">
          <w:rPr>
            <w:bCs/>
            <w:lang w:val="en-US"/>
          </w:rPr>
          <w:t xml:space="preserve"> should be </w:t>
        </w:r>
        <w:del w:id="1589" w:author="William Lamb" w:date="2017-11-10T13:13:00Z">
          <w:r w:rsidR="00CB3C0F" w:rsidDel="00C32655">
            <w:rPr>
              <w:bCs/>
              <w:lang w:val="en-US"/>
            </w:rPr>
            <w:delText>the ones to be focused on in</w:delText>
          </w:r>
        </w:del>
      </w:ins>
      <w:ins w:id="1590" w:author="William Lamb" w:date="2017-11-10T13:13:00Z">
        <w:r w:rsidR="00C32655">
          <w:rPr>
            <w:bCs/>
            <w:lang w:val="en-US"/>
          </w:rPr>
          <w:t>the focus of</w:t>
        </w:r>
      </w:ins>
      <w:ins w:id="1591" w:author="Jan Minx" w:date="2017-11-09T22:53:00Z">
        <w:r w:rsidR="00CB3C0F">
          <w:rPr>
            <w:bCs/>
            <w:lang w:val="en-US"/>
          </w:rPr>
          <w:t xml:space="preserve"> upcoming assessments</w:t>
        </w:r>
      </w:ins>
      <w:ins w:id="1592" w:author="William Lamb" w:date="2017-11-10T13:13:00Z">
        <w:r w:rsidR="00C32655">
          <w:rPr>
            <w:bCs/>
            <w:lang w:val="en-US"/>
          </w:rPr>
          <w:t xml:space="preserve"> – urban form has already had due consideration</w:t>
        </w:r>
      </w:ins>
      <w:ins w:id="1593" w:author="William Lamb" w:date="2017-11-10T13:15:00Z">
        <w:r w:rsidR="00C32655">
          <w:rPr>
            <w:bCs/>
            <w:lang w:val="en-US"/>
          </w:rPr>
          <w:t>. I</w:t>
        </w:r>
      </w:ins>
      <w:ins w:id="1594" w:author="William Lamb" w:date="2017-11-10T13:16:00Z">
        <w:r w:rsidR="00C32655">
          <w:rPr>
            <w:bCs/>
            <w:lang w:val="en-US"/>
          </w:rPr>
          <w:t xml:space="preserve">nstead, topic mapping exercises such as this can provide the empirical foundation for discussions on </w:t>
        </w:r>
      </w:ins>
      <w:ins w:id="1595" w:author="Jan Minx" w:date="2017-11-09T22:53:00Z">
        <w:del w:id="1596" w:author="William Lamb" w:date="2017-11-10T13:16:00Z">
          <w:r w:rsidR="00CB3C0F" w:rsidDel="00C32655">
            <w:rPr>
              <w:bCs/>
              <w:lang w:val="en-US"/>
            </w:rPr>
            <w:delText xml:space="preserve">, but we argue </w:delText>
          </w:r>
        </w:del>
      </w:ins>
      <w:ins w:id="1597" w:author="Jan Minx" w:date="2017-11-09T22:54:00Z">
        <w:del w:id="1598" w:author="William Lamb" w:date="2017-11-10T13:16:00Z">
          <w:r w:rsidR="00CB3C0F" w:rsidDel="00C32655">
            <w:rPr>
              <w:bCs/>
              <w:lang w:val="en-US"/>
            </w:rPr>
            <w:delText>against</w:delText>
          </w:r>
        </w:del>
      </w:ins>
      <w:ins w:id="1599" w:author="Jan Minx" w:date="2017-11-09T22:53:00Z">
        <w:del w:id="1600" w:author="William Lamb" w:date="2017-11-10T13:16:00Z">
          <w:r w:rsidR="00CB3C0F" w:rsidDel="00C32655">
            <w:rPr>
              <w:bCs/>
              <w:lang w:val="en-US"/>
            </w:rPr>
            <w:delText xml:space="preserve"> past experiences that a systematic consideration of the literature lan</w:delText>
          </w:r>
          <w:r w:rsidR="00F4619B" w:rsidDel="00C32655">
            <w:rPr>
              <w:bCs/>
              <w:lang w:val="en-US"/>
            </w:rPr>
            <w:delText xml:space="preserve">dscape and its dynamics provides </w:delText>
          </w:r>
        </w:del>
      </w:ins>
      <w:ins w:id="1601" w:author="Jan Minx" w:date="2017-11-09T22:57:00Z">
        <w:del w:id="1602" w:author="William Lamb" w:date="2017-11-10T13:16:00Z">
          <w:r w:rsidR="00F4619B" w:rsidDel="00C32655">
            <w:rPr>
              <w:bCs/>
              <w:lang w:val="en-US"/>
            </w:rPr>
            <w:delText>the very</w:delText>
          </w:r>
        </w:del>
      </w:ins>
      <w:ins w:id="1603" w:author="Jan Minx" w:date="2017-11-09T22:53:00Z">
        <w:del w:id="1604" w:author="William Lamb" w:date="2017-11-10T13:16:00Z">
          <w:r w:rsidR="00F4619B" w:rsidDel="00C32655">
            <w:rPr>
              <w:bCs/>
              <w:lang w:val="en-US"/>
            </w:rPr>
            <w:delText xml:space="preserve"> empirical foundation </w:delText>
          </w:r>
        </w:del>
      </w:ins>
      <w:ins w:id="1605" w:author="Jan Minx" w:date="2017-11-09T22:57:00Z">
        <w:del w:id="1606" w:author="William Lamb" w:date="2017-11-10T13:16:00Z">
          <w:r w:rsidR="00F4619B" w:rsidDel="00C32655">
            <w:rPr>
              <w:bCs/>
              <w:lang w:val="en-US"/>
            </w:rPr>
            <w:delText xml:space="preserve">that is required for discussions </w:delText>
          </w:r>
        </w:del>
        <w:r w:rsidR="00F4619B">
          <w:rPr>
            <w:bCs/>
            <w:lang w:val="en-US"/>
          </w:rPr>
          <w:t>what may or may not constitute a balanced assessment.</w:t>
        </w:r>
      </w:ins>
    </w:p>
    <w:p w14:paraId="7AD2EFD0" w14:textId="41108B2E" w:rsidR="00E6332A" w:rsidRPr="00945DB5" w:rsidDel="00301748" w:rsidRDefault="00E022A9" w:rsidP="00DB6ED3">
      <w:pPr>
        <w:rPr>
          <w:del w:id="1607" w:author="William Lamb" w:date="2017-10-25T21:48:00Z"/>
          <w:lang w:val="en-GB"/>
        </w:rPr>
      </w:pPr>
      <w:del w:id="1608"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4230F5AF" w:rsidR="00E6332A" w:rsidRDefault="001A31DA" w:rsidP="003B6201">
      <w:pPr>
        <w:rPr>
          <w:ins w:id="1609" w:author="William Lamb" w:date="2017-11-02T14:33:00Z"/>
          <w:lang w:val="en-US"/>
        </w:rPr>
      </w:pPr>
      <w:ins w:id="1610" w:author="William Lamb" w:date="2017-10-25T21:36:00Z">
        <w:r>
          <w:rPr>
            <w:lang w:val="en-US"/>
          </w:rPr>
          <w:t xml:space="preserve">Ideally, the </w:t>
        </w:r>
      </w:ins>
      <w:ins w:id="1611" w:author="William Lamb" w:date="2017-11-02T14:07:00Z">
        <w:r w:rsidR="00886F1E">
          <w:rPr>
            <w:lang w:val="en-US"/>
          </w:rPr>
          <w:t xml:space="preserve">urban </w:t>
        </w:r>
      </w:ins>
      <w:ins w:id="1612" w:author="William Lamb" w:date="2017-10-25T21:36:00Z">
        <w:r>
          <w:rPr>
            <w:lang w:val="en-US"/>
          </w:rPr>
          <w:t>mitigation literature</w:t>
        </w:r>
      </w:ins>
      <w:ins w:id="1613" w:author="William Lamb" w:date="2017-11-02T14:07:00Z">
        <w:r w:rsidR="00886F1E">
          <w:rPr>
            <w:lang w:val="en-US"/>
          </w:rPr>
          <w:t xml:space="preserve"> </w:t>
        </w:r>
      </w:ins>
      <w:ins w:id="1614" w:author="William Lamb" w:date="2017-10-25T21:36:00Z">
        <w:r>
          <w:rPr>
            <w:lang w:val="en-US"/>
          </w:rPr>
          <w:t>would provide a platform for converging multiple streams of</w:t>
        </w:r>
      </w:ins>
      <w:ins w:id="1615" w:author="William Lamb" w:date="2017-11-02T14:27:00Z">
        <w:r w:rsidR="009863D6">
          <w:rPr>
            <w:lang w:val="en-US"/>
          </w:rPr>
          <w:t xml:space="preserve"> research</w:t>
        </w:r>
      </w:ins>
      <w:ins w:id="1616" w:author="William Lamb" w:date="2017-11-02T14:00:00Z">
        <w:r w:rsidR="00AC24A3">
          <w:rPr>
            <w:lang w:val="en-US"/>
          </w:rPr>
          <w:t xml:space="preserve">, identifying linkages and complementary policies. </w:t>
        </w:r>
      </w:ins>
      <w:del w:id="1617" w:author="William Lamb" w:date="2017-11-02T14:00:00Z">
        <w:r w:rsidR="0040745B" w:rsidDel="00AC24A3">
          <w:rPr>
            <w:rStyle w:val="CommentReference"/>
          </w:rPr>
          <w:commentReference w:id="1618"/>
        </w:r>
      </w:del>
      <w:del w:id="1619" w:author="William Lamb" w:date="2017-10-25T21:37:00Z">
        <w:r w:rsidR="00E6332A" w:rsidRPr="00E6332A" w:rsidDel="00DB6ED3">
          <w:rPr>
            <w:lang w:val="en-US"/>
          </w:rPr>
          <w:delText>On the other hand,</w:delText>
        </w:r>
      </w:del>
      <w:del w:id="1620" w:author="William Lamb" w:date="2017-11-02T14:01:00Z">
        <w:r w:rsidR="00E6332A" w:rsidRPr="00E6332A" w:rsidDel="00AC24A3">
          <w:rPr>
            <w:lang w:val="en-US"/>
          </w:rPr>
          <w:delText xml:space="preserve"> the embeddedness of building design and use within urban form and transportation systems has been largely overlooked</w:delText>
        </w:r>
        <w:r w:rsidR="00E6332A" w:rsidDel="00AC24A3">
          <w:rPr>
            <w:lang w:val="en-US"/>
          </w:rPr>
          <w:delText xml:space="preserve"> so far</w:delText>
        </w:r>
        <w:r w:rsidR="00E6332A" w:rsidRPr="00E6332A" w:rsidDel="00AC24A3">
          <w:rPr>
            <w:lang w:val="en-US"/>
          </w:rPr>
          <w:delText>.</w:delText>
        </w:r>
        <w:r w:rsidR="00E6332A" w:rsidDel="00AC24A3">
          <w:rPr>
            <w:lang w:val="en-US"/>
          </w:rPr>
          <w:delText xml:space="preserve"> </w:delText>
        </w:r>
      </w:del>
      <w:del w:id="1621" w:author="William Lamb" w:date="2017-10-25T21:40:00Z">
        <w:r w:rsidR="00E6332A" w:rsidDel="00DB6ED3">
          <w:rPr>
            <w:lang w:val="en-US"/>
          </w:rPr>
          <w:delText>This is evident in the</w:delText>
        </w:r>
      </w:del>
      <w:ins w:id="1622" w:author="William Lamb" w:date="2017-10-25T21:40:00Z">
        <w:r w:rsidR="00DB6ED3">
          <w:rPr>
            <w:lang w:val="en-US"/>
          </w:rPr>
          <w:t>For instance,</w:t>
        </w:r>
      </w:ins>
      <w:ins w:id="1623" w:author="William Lamb" w:date="2017-11-02T14:02:00Z">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ins>
      <w:ins w:id="1624" w:author="William Lamb" w:date="2017-11-02T14:30:00Z">
        <w:r w:rsidR="009863D6">
          <w:rPr>
            <w:rFonts w:cstheme="minorHAnsi"/>
            <w:lang w:val="en-US"/>
          </w:rPr>
          <w:t xml:space="preserve"> would</w:t>
        </w:r>
      </w:ins>
      <w:ins w:id="1625" w:author="William Lamb" w:date="2017-11-02T14:02:00Z">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ins>
      <w:ins w:id="1626" w:author="William Lamb" w:date="2017-11-02T14:30:00Z">
        <w:r w:rsidR="009863D6">
          <w:rPr>
            <w:rFonts w:cstheme="minorHAnsi"/>
            <w:lang w:val="en-US"/>
          </w:rPr>
          <w:t xml:space="preserve">, potentially </w:t>
        </w:r>
      </w:ins>
      <w:ins w:id="1627" w:author="William Lamb" w:date="2017-11-02T14:02:00Z">
        <w:r w:rsidR="009863D6">
          <w:rPr>
            <w:rFonts w:cstheme="minorHAnsi"/>
            <w:lang w:val="en-US"/>
          </w:rPr>
          <w:t>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ins>
      <w:ins w:id="1628" w:author="William Lamb" w:date="2017-11-10T13:23:00Z">
        <w:r w:rsidR="00C9732A" w:rsidRPr="00C9732A">
          <w:rPr>
            <w:rFonts w:cstheme="minorHAnsi"/>
            <w:lang w:val="en-US"/>
            <w:rPrChange w:id="1629" w:author="William Lamb" w:date="2017-11-10T13:23:00Z">
              <w:rPr>
                <w:rFonts w:cstheme="minorHAnsi"/>
                <w:lang w:val="en-US"/>
              </w:rPr>
            </w:rPrChange>
          </w:rPr>
          <w:t xml:space="preserve"> </w:t>
        </w:r>
        <w:r w:rsidR="00C9732A" w:rsidRPr="00C9732A">
          <w:rPr>
            <w:rStyle w:val="CommentReference"/>
            <w:sz w:val="22"/>
            <w:szCs w:val="22"/>
            <w:rPrChange w:id="1630" w:author="William Lamb" w:date="2017-11-10T13:23:00Z">
              <w:rPr>
                <w:rStyle w:val="CommentReference"/>
              </w:rPr>
            </w:rPrChange>
          </w:rPr>
          <w:fldChar w:fldCharType="begin" w:fldLock="1"/>
        </w:r>
      </w:ins>
      <w:r w:rsidR="00C9732A">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9]", "plainTextFormattedCitation" : "[49]", "previouslyFormattedCitation" : "[49]" }, "properties" : { "noteIndex" : 10 }, "schema" : "https://github.com/citation-style-language/schema/raw/master/csl-citation.json" }</w:instrText>
      </w:r>
      <w:r w:rsidR="00C9732A" w:rsidRPr="00C9732A">
        <w:rPr>
          <w:rStyle w:val="CommentReference"/>
          <w:sz w:val="22"/>
          <w:szCs w:val="22"/>
          <w:rPrChange w:id="1631" w:author="William Lamb" w:date="2017-11-10T13:23:00Z">
            <w:rPr>
              <w:rStyle w:val="CommentReference"/>
            </w:rPr>
          </w:rPrChange>
        </w:rPr>
        <w:fldChar w:fldCharType="separate"/>
      </w:r>
      <w:r w:rsidR="00C9732A" w:rsidRPr="00C9732A">
        <w:rPr>
          <w:rStyle w:val="CommentReference"/>
          <w:noProof/>
          <w:sz w:val="22"/>
          <w:szCs w:val="22"/>
          <w:lang w:val="en-GB"/>
        </w:rPr>
        <w:t>[49]</w:t>
      </w:r>
      <w:ins w:id="1632" w:author="William Lamb" w:date="2017-11-10T13:23:00Z">
        <w:r w:rsidR="00C9732A" w:rsidRPr="00C9732A">
          <w:rPr>
            <w:rStyle w:val="CommentReference"/>
            <w:sz w:val="22"/>
            <w:szCs w:val="22"/>
            <w:rPrChange w:id="1633" w:author="William Lamb" w:date="2017-11-10T13:23:00Z">
              <w:rPr>
                <w:rStyle w:val="CommentReference"/>
              </w:rPr>
            </w:rPrChange>
          </w:rPr>
          <w:fldChar w:fldCharType="end"/>
        </w:r>
      </w:ins>
      <w:ins w:id="1634" w:author="William Lamb" w:date="2017-11-02T14:02:00Z">
        <w:r w:rsidR="00886F1E" w:rsidRPr="00C9732A">
          <w:rPr>
            <w:rFonts w:cstheme="minorHAnsi"/>
            <w:lang w:val="en-US"/>
          </w:rPr>
          <w:t>.</w:t>
        </w:r>
      </w:ins>
      <w:del w:id="1635" w:author="William Lamb" w:date="2017-10-25T21:40:00Z">
        <w:r w:rsidR="00E6332A" w:rsidRPr="00C9732A" w:rsidDel="00DB6ED3">
          <w:rPr>
            <w:lang w:val="en-US"/>
            <w:rPrChange w:id="1636" w:author="William Lamb" w:date="2017-11-10T13:23:00Z">
              <w:rPr>
                <w:lang w:val="en-US"/>
              </w:rPr>
            </w:rPrChange>
          </w:rPr>
          <w:delText xml:space="preserve"> trade-offs between</w:delText>
        </w:r>
      </w:del>
      <w:del w:id="1637" w:author="William Lamb" w:date="2017-11-02T14:05:00Z">
        <w:r w:rsidR="00E6332A" w:rsidRPr="00C9732A" w:rsidDel="00886F1E">
          <w:rPr>
            <w:lang w:val="en-US"/>
            <w:rPrChange w:id="1638" w:author="William Lamb" w:date="2017-11-10T13:23:00Z">
              <w:rPr>
                <w:lang w:val="en-US"/>
              </w:rPr>
            </w:rPrChange>
          </w:rPr>
          <w:delText xml:space="preserve"> </w:delText>
        </w:r>
      </w:del>
      <w:del w:id="1639" w:author="William Lamb" w:date="2017-11-02T14:30:00Z">
        <w:r w:rsidR="00E6332A" w:rsidRPr="00C9732A" w:rsidDel="009863D6">
          <w:rPr>
            <w:lang w:val="en-US"/>
            <w:rPrChange w:id="1640" w:author="William Lamb" w:date="2017-11-10T13:23:00Z">
              <w:rPr>
                <w:lang w:val="en-US"/>
              </w:rPr>
            </w:rPrChange>
          </w:rPr>
          <w:delText>urban density</w:delText>
        </w:r>
      </w:del>
      <w:del w:id="1641" w:author="William Lamb" w:date="2017-10-25T21:40:00Z">
        <w:r w:rsidR="00E6332A" w:rsidRPr="00C9732A" w:rsidDel="00DB6ED3">
          <w:rPr>
            <w:lang w:val="en-US"/>
            <w:rPrChange w:id="1642" w:author="William Lamb" w:date="2017-11-10T13:23:00Z">
              <w:rPr>
                <w:lang w:val="en-US"/>
              </w:rPr>
            </w:rPrChange>
          </w:rPr>
          <w:delText xml:space="preserve"> (</w:delText>
        </w:r>
      </w:del>
      <w:del w:id="1643" w:author="William Lamb" w:date="2017-11-02T14:30:00Z">
        <w:r w:rsidR="00E6332A" w:rsidRPr="00C9732A" w:rsidDel="009863D6">
          <w:rPr>
            <w:lang w:val="en-US"/>
            <w:rPrChange w:id="1644" w:author="William Lamb" w:date="2017-11-10T13:23:00Z">
              <w:rPr>
                <w:lang w:val="en-US"/>
              </w:rPr>
            </w:rPrChange>
          </w:rPr>
          <w:delText xml:space="preserve">which enhances transportation </w:delText>
        </w:r>
      </w:del>
      <w:del w:id="1645" w:author="William Lamb" w:date="2017-10-25T21:41:00Z">
        <w:r w:rsidR="00E6332A" w:rsidRPr="00C9732A" w:rsidDel="00DB6ED3">
          <w:rPr>
            <w:lang w:val="en-US"/>
            <w:rPrChange w:id="1646" w:author="William Lamb" w:date="2017-11-10T13:23:00Z">
              <w:rPr>
                <w:lang w:val="en-US"/>
              </w:rPr>
            </w:rPrChange>
          </w:rPr>
          <w:delText xml:space="preserve">and infrastructure </w:delText>
        </w:r>
      </w:del>
      <w:del w:id="1647" w:author="William Lamb" w:date="2017-11-02T14:30:00Z">
        <w:r w:rsidR="00E6332A" w:rsidRPr="00C9732A" w:rsidDel="009863D6">
          <w:rPr>
            <w:lang w:val="en-US"/>
            <w:rPrChange w:id="1648" w:author="William Lamb" w:date="2017-11-10T13:23:00Z">
              <w:rPr>
                <w:lang w:val="en-US"/>
              </w:rPr>
            </w:rPrChange>
          </w:rPr>
          <w:delText>efficiency</w:delText>
        </w:r>
        <w:r w:rsidR="003635D4" w:rsidRPr="00C9732A" w:rsidDel="009863D6">
          <w:rPr>
            <w:lang w:val="en-US"/>
            <w:rPrChange w:id="1649" w:author="William Lamb" w:date="2017-11-10T13:23:00Z">
              <w:rPr>
                <w:lang w:val="en-US"/>
              </w:rPr>
            </w:rPrChange>
          </w:rPr>
          <w:delText xml:space="preserve"> and implies reduced floor space per capita</w:delText>
        </w:r>
      </w:del>
      <w:del w:id="1650" w:author="William Lamb" w:date="2017-10-25T21:40:00Z">
        <w:r w:rsidR="00E6332A" w:rsidRPr="00C9732A" w:rsidDel="00DB6ED3">
          <w:rPr>
            <w:lang w:val="en-US"/>
            <w:rPrChange w:id="1651" w:author="William Lamb" w:date="2017-11-10T13:23:00Z">
              <w:rPr>
                <w:lang w:val="en-US"/>
              </w:rPr>
            </w:rPrChange>
          </w:rPr>
          <w:delText>) and</w:delText>
        </w:r>
      </w:del>
      <w:del w:id="1652" w:author="William Lamb" w:date="2017-11-02T14:30:00Z">
        <w:r w:rsidR="00E6332A" w:rsidRPr="00C9732A" w:rsidDel="009863D6">
          <w:rPr>
            <w:lang w:val="en-US"/>
            <w:rPrChange w:id="1653" w:author="William Lamb" w:date="2017-11-10T13:23:00Z">
              <w:rPr>
                <w:lang w:val="en-US"/>
              </w:rPr>
            </w:rPrChange>
          </w:rPr>
          <w:delText xml:space="preserve"> building size</w:delText>
        </w:r>
      </w:del>
      <w:del w:id="1654" w:author="William Lamb" w:date="2017-10-25T21:41:00Z">
        <w:r w:rsidR="00E6332A" w:rsidRPr="00C9732A" w:rsidDel="00DB6ED3">
          <w:rPr>
            <w:lang w:val="en-US"/>
            <w:rPrChange w:id="1655" w:author="William Lamb" w:date="2017-11-10T13:23:00Z">
              <w:rPr>
                <w:lang w:val="en-US"/>
              </w:rPr>
            </w:rPrChange>
          </w:rPr>
          <w:delText xml:space="preserve"> (</w:delText>
        </w:r>
      </w:del>
      <w:del w:id="1656" w:author="William Lamb" w:date="2017-11-02T14:30:00Z">
        <w:r w:rsidR="00E6332A" w:rsidRPr="00C9732A" w:rsidDel="009863D6">
          <w:rPr>
            <w:lang w:val="en-US"/>
            <w:rPrChange w:id="1657" w:author="William Lamb" w:date="2017-11-10T13:23:00Z">
              <w:rPr>
                <w:lang w:val="en-US"/>
              </w:rPr>
            </w:rPrChange>
          </w:rPr>
          <w:delText>increasing height becomes more costly in terms of materials and energy flows</w:delText>
        </w:r>
      </w:del>
      <w:del w:id="1658" w:author="William Lamb" w:date="2017-10-25T21:41:00Z">
        <w:r w:rsidR="00E6332A" w:rsidRPr="00C9732A" w:rsidDel="00DB6ED3">
          <w:rPr>
            <w:lang w:val="en-US"/>
            <w:rPrChange w:id="1659" w:author="William Lamb" w:date="2017-11-10T13:23:00Z">
              <w:rPr>
                <w:lang w:val="en-US"/>
              </w:rPr>
            </w:rPrChange>
          </w:rPr>
          <w:delText>)</w:delText>
        </w:r>
      </w:del>
      <w:del w:id="1660" w:author="William Lamb" w:date="2017-11-02T14:30:00Z">
        <w:r w:rsidR="00E6332A" w:rsidRPr="00C9732A" w:rsidDel="009863D6">
          <w:rPr>
            <w:lang w:val="en-US"/>
            <w:rPrChange w:id="1661" w:author="William Lamb" w:date="2017-11-10T13:23:00Z">
              <w:rPr>
                <w:lang w:val="en-US"/>
              </w:rPr>
            </w:rPrChange>
          </w:rPr>
          <w:delText xml:space="preserve">. </w:delText>
        </w:r>
      </w:del>
      <w:del w:id="1662" w:author="William Lamb" w:date="2017-11-02T14:03:00Z">
        <w:r w:rsidR="00E6332A" w:rsidRPr="00C9732A" w:rsidDel="00886F1E">
          <w:rPr>
            <w:lang w:val="en-US"/>
            <w:rPrChange w:id="1663" w:author="William Lamb" w:date="2017-11-10T13:23:00Z">
              <w:rPr>
                <w:lang w:val="en-US"/>
              </w:rPr>
            </w:rPrChange>
          </w:rPr>
          <w:delText xml:space="preserve">In addition, </w:delText>
        </w:r>
        <w:r w:rsidR="00E6332A" w:rsidRPr="00C9732A" w:rsidDel="00886F1E">
          <w:rPr>
            <w:rFonts w:cstheme="minorHAnsi"/>
            <w:lang w:val="en-US"/>
            <w:rPrChange w:id="1664" w:author="William Lamb" w:date="2017-11-10T13:23:00Z">
              <w:rPr>
                <w:rFonts w:cstheme="minorHAnsi"/>
                <w:lang w:val="en-US"/>
              </w:rPr>
            </w:rPrChange>
          </w:rPr>
          <w:delText xml:space="preserve">public transit corridors, such as bus rapid transit, placed adjacent to new affordable housing developments provide residents with an accessible mobility option </w:delText>
        </w:r>
        <w:r w:rsidR="00E6332A" w:rsidRPr="00C9732A" w:rsidDel="00886F1E">
          <w:rPr>
            <w:rFonts w:cstheme="minorHAnsi"/>
            <w:i/>
            <w:lang w:val="en-US"/>
            <w:rPrChange w:id="1665" w:author="William Lamb" w:date="2017-11-10T13:23:00Z">
              <w:rPr>
                <w:rFonts w:cstheme="minorHAnsi"/>
                <w:i/>
                <w:lang w:val="en-US"/>
              </w:rPr>
            </w:rPrChange>
          </w:rPr>
          <w:delText>before</w:delText>
        </w:r>
        <w:r w:rsidR="00E6332A" w:rsidRPr="00C9732A" w:rsidDel="00886F1E">
          <w:rPr>
            <w:rFonts w:cstheme="minorHAnsi"/>
            <w:lang w:val="en-US"/>
            <w:rPrChange w:id="1666" w:author="William Lamb" w:date="2017-11-10T13:23:00Z">
              <w:rPr>
                <w:rFonts w:cstheme="minorHAnsi"/>
                <w:lang w:val="en-US"/>
              </w:rPr>
            </w:rPrChange>
          </w:rPr>
          <w:delText xml:space="preserve"> they have purchased a personal vehicle, which has the potential to induce preferences and habits </w:delText>
        </w:r>
        <w:r w:rsidR="00FF290E" w:rsidRPr="00C9732A" w:rsidDel="00886F1E">
          <w:rPr>
            <w:rFonts w:cstheme="minorHAnsi"/>
            <w:lang w:val="en-US"/>
            <w:rPrChange w:id="1667" w:author="William Lamb" w:date="2017-11-10T13:23:00Z">
              <w:rPr>
                <w:rFonts w:cstheme="minorHAnsi"/>
                <w:lang w:val="en-US"/>
              </w:rPr>
            </w:rPrChange>
          </w:rPr>
          <w:delText>favoring</w:delText>
        </w:r>
        <w:r w:rsidR="00E6332A" w:rsidRPr="00C9732A" w:rsidDel="00886F1E">
          <w:rPr>
            <w:rFonts w:cstheme="minorHAnsi"/>
            <w:lang w:val="en-US"/>
            <w:rPrChange w:id="1668" w:author="William Lamb" w:date="2017-11-10T13:23:00Z">
              <w:rPr>
                <w:rFonts w:cstheme="minorHAnsi"/>
                <w:lang w:val="en-US"/>
              </w:rPr>
            </w:rPrChange>
          </w:rPr>
          <w:delText xml:space="preserve"> public transportation that last for the medium to long term. </w:delText>
        </w:r>
      </w:del>
      <w:del w:id="1669" w:author="William Lamb" w:date="2017-11-02T14:32:00Z">
        <w:r w:rsidR="00E6332A" w:rsidRPr="00C9732A" w:rsidDel="003B6201">
          <w:rPr>
            <w:lang w:val="en-US"/>
            <w:rPrChange w:id="1670" w:author="William Lamb" w:date="2017-11-10T13:23:00Z">
              <w:rPr>
                <w:lang w:val="en-US"/>
              </w:rPr>
            </w:rPrChange>
          </w:rPr>
          <w:delText>Th</w:delText>
        </w:r>
      </w:del>
      <w:del w:id="1671" w:author="William Lamb" w:date="2017-11-02T14:05:00Z">
        <w:r w:rsidR="00E6332A" w:rsidRPr="00C9732A" w:rsidDel="00886F1E">
          <w:rPr>
            <w:lang w:val="en-US"/>
            <w:rPrChange w:id="1672" w:author="William Lamb" w:date="2017-11-10T13:23:00Z">
              <w:rPr>
                <w:lang w:val="en-US"/>
              </w:rPr>
            </w:rPrChange>
          </w:rPr>
          <w:delText>is</w:delText>
        </w:r>
      </w:del>
      <w:del w:id="1673" w:author="William Lamb" w:date="2017-11-02T14:32:00Z">
        <w:r w:rsidR="00E6332A" w:rsidRPr="00C9732A" w:rsidDel="003B6201">
          <w:rPr>
            <w:lang w:val="en-US"/>
            <w:rPrChange w:id="1674" w:author="William Lamb" w:date="2017-11-10T13:23:00Z">
              <w:rPr>
                <w:lang w:val="en-US"/>
              </w:rPr>
            </w:rPrChange>
          </w:rPr>
          <w:delText xml:space="preserve"> indicate</w:delText>
        </w:r>
      </w:del>
      <w:del w:id="1675" w:author="William Lamb" w:date="2017-11-02T14:05:00Z">
        <w:r w:rsidR="00E6332A" w:rsidRPr="00C9732A" w:rsidDel="00886F1E">
          <w:rPr>
            <w:lang w:val="en-US"/>
            <w:rPrChange w:id="1676" w:author="William Lamb" w:date="2017-11-10T13:23:00Z">
              <w:rPr>
                <w:lang w:val="en-US"/>
              </w:rPr>
            </w:rPrChange>
          </w:rPr>
          <w:delText>s</w:delText>
        </w:r>
      </w:del>
      <w:r w:rsidR="00E6332A" w:rsidRPr="00C9732A">
        <w:rPr>
          <w:lang w:val="en-US"/>
          <w:rPrChange w:id="1677" w:author="William Lamb" w:date="2017-11-10T13:23:00Z">
            <w:rPr>
              <w:lang w:val="en-US"/>
            </w:rPr>
          </w:rPrChange>
        </w:rPr>
        <w:t xml:space="preserve"> </w:t>
      </w:r>
      <w:ins w:id="1678" w:author="William Lamb" w:date="2017-11-02T16:02:00Z">
        <w:r w:rsidR="00F251BC">
          <w:rPr>
            <w:lang w:val="en-US"/>
          </w:rPr>
          <w:t>This suggest</w:t>
        </w:r>
      </w:ins>
      <w:ins w:id="1679" w:author="William Lamb" w:date="2017-11-03T16:31:00Z">
        <w:r w:rsidR="00AE2666">
          <w:rPr>
            <w:lang w:val="en-US"/>
          </w:rPr>
          <w:t>s</w:t>
        </w:r>
      </w:ins>
      <w:ins w:id="1680" w:author="William Lamb" w:date="2017-11-02T16:02:00Z">
        <w:r w:rsidR="00F251BC">
          <w:rPr>
            <w:lang w:val="en-US"/>
          </w:rPr>
          <w:t xml:space="preserve"> a</w:t>
        </w:r>
      </w:ins>
      <w:ins w:id="1681" w:author="William Lamb" w:date="2017-11-02T14:32:00Z">
        <w:r w:rsidR="003B6201">
          <w:rPr>
            <w:lang w:val="en-US"/>
          </w:rPr>
          <w:t xml:space="preserve">n </w:t>
        </w:r>
      </w:ins>
      <w:del w:id="1682" w:author="William Lamb" w:date="2017-10-25T21:41:00Z">
        <w:r w:rsidR="00E6332A" w:rsidRPr="00E6332A" w:rsidDel="00DB6ED3">
          <w:rPr>
            <w:lang w:val="en-US"/>
          </w:rPr>
          <w:delText xml:space="preserve">an </w:delText>
        </w:r>
      </w:del>
      <w:del w:id="1683" w:author="William Lamb" w:date="2017-11-02T14:32:00Z">
        <w:r w:rsidR="00E6332A" w:rsidRPr="00E6332A" w:rsidDel="003B6201">
          <w:rPr>
            <w:lang w:val="en-US"/>
          </w:rPr>
          <w:delText>i</w:delText>
        </w:r>
      </w:del>
      <w:ins w:id="1684" w:author="William Lamb" w:date="2017-11-02T14:32:00Z">
        <w:r w:rsidR="003B6201">
          <w:rPr>
            <w:lang w:val="en-US"/>
          </w:rPr>
          <w:t>i</w:t>
        </w:r>
      </w:ins>
      <w:r w:rsidR="00E6332A" w:rsidRPr="00E6332A">
        <w:rPr>
          <w:lang w:val="en-US"/>
        </w:rPr>
        <w:t xml:space="preserve">mportant </w:t>
      </w:r>
      <w:del w:id="1685" w:author="William Lamb" w:date="2017-11-02T14:33:00Z">
        <w:r w:rsidR="00E6332A" w:rsidRPr="00E6332A" w:rsidDel="003B6201">
          <w:rPr>
            <w:lang w:val="en-US"/>
          </w:rPr>
          <w:delText xml:space="preserve">future direction </w:delText>
        </w:r>
      </w:del>
      <w:ins w:id="1686" w:author="William Lamb" w:date="2017-11-02T14:33:00Z">
        <w:r w:rsidR="003B6201">
          <w:rPr>
            <w:lang w:val="en-US"/>
          </w:rPr>
          <w:t xml:space="preserve">avenue </w:t>
        </w:r>
      </w:ins>
      <w:r w:rsidR="00E6332A" w:rsidRPr="00E6332A">
        <w:rPr>
          <w:lang w:val="en-US"/>
        </w:rPr>
        <w:t xml:space="preserve">of </w:t>
      </w:r>
      <w:ins w:id="1687" w:author="William Lamb" w:date="2017-11-02T14:33:00Z">
        <w:r w:rsidR="003B6201">
          <w:rPr>
            <w:lang w:val="en-US"/>
          </w:rPr>
          <w:t xml:space="preserve">future </w:t>
        </w:r>
      </w:ins>
      <w:r w:rsidR="00E6332A" w:rsidRPr="00E6332A">
        <w:rPr>
          <w:lang w:val="en-US"/>
        </w:rPr>
        <w:t>research</w:t>
      </w:r>
      <w:ins w:id="1688" w:author="William Lamb" w:date="2017-11-02T16:02:00Z">
        <w:r w:rsidR="00F251BC">
          <w:rPr>
            <w:lang w:val="en-US"/>
          </w:rPr>
          <w:t xml:space="preserve">, towards </w:t>
        </w:r>
      </w:ins>
      <w:del w:id="1689" w:author="William Lamb" w:date="2017-11-02T14:33:00Z">
        <w:r w:rsidR="00E6332A" w:rsidRPr="00E6332A" w:rsidDel="003B6201">
          <w:rPr>
            <w:lang w:val="en-US"/>
          </w:rPr>
          <w:delText xml:space="preserve"> that </w:delText>
        </w:r>
      </w:del>
      <w:del w:id="1690" w:author="William Lamb" w:date="2017-10-25T21:41:00Z">
        <w:r w:rsidR="00E6332A" w:rsidRPr="00E6332A" w:rsidDel="00DB6ED3">
          <w:rPr>
            <w:lang w:val="en-US"/>
          </w:rPr>
          <w:delText xml:space="preserve">would </w:delText>
        </w:r>
      </w:del>
      <w:del w:id="1691" w:author="William Lamb" w:date="2017-11-02T14:33:00Z">
        <w:r w:rsidR="00E6332A" w:rsidRPr="00E6332A" w:rsidDel="003B6201">
          <w:rPr>
            <w:lang w:val="en-US"/>
          </w:rPr>
          <w:delText>consider the additional mitigation benefits from</w:delText>
        </w:r>
      </w:del>
      <w:del w:id="1692" w:author="William Lamb" w:date="2017-11-02T16:02:00Z">
        <w:r w:rsidR="00E6332A" w:rsidRPr="00E6332A" w:rsidDel="00F251BC">
          <w:rPr>
            <w:lang w:val="en-US"/>
          </w:rPr>
          <w:delText xml:space="preserve"> </w:delText>
        </w:r>
      </w:del>
      <w:r w:rsidR="00E6332A" w:rsidRPr="00E6332A">
        <w:rPr>
          <w:lang w:val="en-US"/>
        </w:rPr>
        <w:t>integrat</w:t>
      </w:r>
      <w:ins w:id="1693" w:author="William Lamb" w:date="2017-11-02T14:33:00Z">
        <w:r w:rsidR="00F251BC">
          <w:rPr>
            <w:lang w:val="en-US"/>
          </w:rPr>
          <w:t>ing</w:t>
        </w:r>
      </w:ins>
      <w:del w:id="1694" w:author="William Lamb" w:date="2017-11-02T14:33:00Z">
        <w:r w:rsidR="005B02C9" w:rsidDel="003B6201">
          <w:rPr>
            <w:lang w:val="en-US"/>
          </w:rPr>
          <w:delText>ed</w:delText>
        </w:r>
      </w:del>
      <w:r w:rsidR="005B02C9">
        <w:rPr>
          <w:lang w:val="en-US"/>
        </w:rPr>
        <w:t xml:space="preserve"> land-use and transport planning </w:t>
      </w:r>
      <w:ins w:id="1695" w:author="William Lamb" w:date="2017-11-02T14:33:00Z">
        <w:r w:rsidR="003B6201">
          <w:rPr>
            <w:lang w:val="en-US"/>
          </w:rPr>
          <w:t xml:space="preserve">to derive additional mitigation benefits </w:t>
        </w:r>
      </w:ins>
      <w:r w:rsidR="00E021B6">
        <w:rPr>
          <w:lang w:val="en-US"/>
        </w:rPr>
        <w:fldChar w:fldCharType="begin" w:fldLock="1"/>
      </w:r>
      <w:r w:rsidR="00C9732A">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50\u201353]", "plainTextFormattedCitation" : "[50\u201353]", "previouslyFormattedCitation" : "[50\u201353]" }, "properties" : { "noteIndex" : 0 }, "schema" : "https://github.com/citation-style-language/schema/raw/master/csl-citation.json" }</w:instrText>
      </w:r>
      <w:r w:rsidR="00E021B6">
        <w:rPr>
          <w:lang w:val="en-US"/>
        </w:rPr>
        <w:fldChar w:fldCharType="separate"/>
      </w:r>
      <w:r w:rsidR="00C9732A" w:rsidRPr="00C9732A">
        <w:rPr>
          <w:noProof/>
          <w:lang w:val="en-US"/>
        </w:rPr>
        <w:t>[50–53]</w:t>
      </w:r>
      <w:r w:rsidR="00E021B6">
        <w:rPr>
          <w:lang w:val="en-US"/>
        </w:rPr>
        <w:fldChar w:fldCharType="end"/>
      </w:r>
      <w:r w:rsidR="00E6332A" w:rsidRPr="00E6332A">
        <w:rPr>
          <w:lang w:val="en-US"/>
        </w:rPr>
        <w:t>, instead of focusing on sector specific options only. Mitigating to 1.5</w:t>
      </w:r>
      <w:ins w:id="1696" w:author="William Lamb" w:date="2017-11-02T17:16:00Z">
        <w:r w:rsidR="000717F0">
          <w:rPr>
            <w:rFonts w:cstheme="minorHAnsi"/>
            <w:lang w:val="en-US"/>
          </w:rPr>
          <w:t>°</w:t>
        </w:r>
        <w:r w:rsidR="000717F0">
          <w:rPr>
            <w:lang w:val="en-US"/>
          </w:rPr>
          <w:t>C</w:t>
        </w:r>
      </w:ins>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2552D549" w14:textId="5FE76CCF" w:rsidR="00F251BC" w:rsidRPr="000807CF" w:rsidDel="00540331" w:rsidRDefault="003B6201">
      <w:pPr>
        <w:rPr>
          <w:del w:id="1697" w:author="William Lamb" w:date="2017-11-02T16:22:00Z"/>
          <w:lang w:val="en-US"/>
        </w:rPr>
      </w:pPr>
      <w:ins w:id="1698" w:author="William Lamb" w:date="2017-11-02T14:34:00Z">
        <w:r>
          <w:rPr>
            <w:lang w:val="en-US"/>
          </w:rPr>
          <w:t xml:space="preserve">Finally, </w:t>
        </w:r>
      </w:ins>
      <w:ins w:id="1699" w:author="William Lamb" w:date="2017-11-02T14:36:00Z">
        <w:r>
          <w:rPr>
            <w:lang w:val="en-US"/>
          </w:rPr>
          <w:t xml:space="preserve">in this paper we </w:t>
        </w:r>
      </w:ins>
      <w:ins w:id="1700" w:author="William Lamb" w:date="2017-11-02T14:38:00Z">
        <w:r>
          <w:rPr>
            <w:lang w:val="en-US"/>
          </w:rPr>
          <w:t xml:space="preserve">introduce new methods </w:t>
        </w:r>
      </w:ins>
      <w:ins w:id="1701" w:author="William Lamb" w:date="2017-11-03T16:35:00Z">
        <w:r w:rsidR="00AE2666">
          <w:rPr>
            <w:lang w:val="en-US"/>
          </w:rPr>
          <w:t xml:space="preserve">from computational linguistics </w:t>
        </w:r>
      </w:ins>
      <w:ins w:id="1702" w:author="William Lamb" w:date="2017-11-02T16:02:00Z">
        <w:r w:rsidR="00F251BC">
          <w:rPr>
            <w:lang w:val="en-US"/>
          </w:rPr>
          <w:t>to</w:t>
        </w:r>
      </w:ins>
      <w:ins w:id="1703" w:author="William Lamb" w:date="2017-11-02T14:38:00Z">
        <w:r>
          <w:rPr>
            <w:lang w:val="en-US"/>
          </w:rPr>
          <w:t xml:space="preserve"> assist research synthesis. </w:t>
        </w:r>
      </w:ins>
      <w:ins w:id="1704" w:author="William Lamb" w:date="2017-11-02T16:03:00Z">
        <w:r w:rsidR="00F251BC">
          <w:rPr>
            <w:lang w:val="en-US"/>
          </w:rPr>
          <w:t>The urban mitigation literature, with its broad array of topics, disciplines, and epistemic communities</w:t>
        </w:r>
      </w:ins>
      <w:ins w:id="1705" w:author="William Lamb" w:date="2017-11-02T16:04:00Z">
        <w:r w:rsidR="00F251BC">
          <w:rPr>
            <w:lang w:val="en-US"/>
          </w:rPr>
          <w:t>, can benefit from the application of such tools.</w:t>
        </w:r>
      </w:ins>
      <w:ins w:id="1706" w:author="William Lamb" w:date="2017-11-03T16:18:00Z">
        <w:r w:rsidR="00FA38BB">
          <w:rPr>
            <w:lang w:val="en-US"/>
          </w:rPr>
          <w:t xml:space="preserve"> </w:t>
        </w:r>
      </w:ins>
      <w:ins w:id="1707" w:author="William Lamb" w:date="2017-11-03T16:20:00Z">
        <w:r w:rsidR="00FA38BB">
          <w:rPr>
            <w:lang w:val="en-US"/>
          </w:rPr>
          <w:t xml:space="preserve">In this paper we </w:t>
        </w:r>
      </w:ins>
      <w:ins w:id="1708" w:author="William Lamb" w:date="2017-11-03T16:35:00Z">
        <w:r w:rsidR="00AE2666">
          <w:rPr>
            <w:lang w:val="en-US"/>
          </w:rPr>
          <w:t xml:space="preserve">apply these tools </w:t>
        </w:r>
      </w:ins>
      <w:ins w:id="1709" w:author="Felix Creutzig" w:date="2017-11-09T23:29:00Z">
        <w:r w:rsidR="00B27FA0">
          <w:rPr>
            <w:lang w:val="en-US"/>
          </w:rPr>
          <w:t xml:space="preserve">to </w:t>
        </w:r>
      </w:ins>
      <w:ins w:id="1710" w:author="William Lamb" w:date="2017-11-03T16:20:00Z">
        <w:r w:rsidR="00FA38BB">
          <w:rPr>
            <w:lang w:val="en-US"/>
          </w:rPr>
          <w:t>characterize the</w:t>
        </w:r>
      </w:ins>
      <w:ins w:id="1711" w:author="William Lamb" w:date="2017-11-03T16:18:00Z">
        <w:r w:rsidR="00FA38BB">
          <w:rPr>
            <w:lang w:val="en-US"/>
          </w:rPr>
          <w:t xml:space="preserve"> research landscape,</w:t>
        </w:r>
      </w:ins>
      <w:ins w:id="1712" w:author="William Lamb" w:date="2017-11-03T16:20:00Z">
        <w:r w:rsidR="00FA38BB">
          <w:rPr>
            <w:lang w:val="en-US"/>
          </w:rPr>
          <w:t xml:space="preserve"> </w:t>
        </w:r>
      </w:ins>
      <w:ins w:id="1713" w:author="William Lamb" w:date="2017-11-03T16:17:00Z">
        <w:r w:rsidR="00FA38BB">
          <w:rPr>
            <w:lang w:val="en-US"/>
          </w:rPr>
          <w:t>track the integration of different subject</w:t>
        </w:r>
      </w:ins>
      <w:ins w:id="1714" w:author="William Lamb" w:date="2017-11-03T16:18:00Z">
        <w:r w:rsidR="00FA38BB">
          <w:rPr>
            <w:lang w:val="en-US"/>
          </w:rPr>
          <w:t xml:space="preserve"> areas, and identify research gaps. </w:t>
        </w:r>
      </w:ins>
      <w:ins w:id="1715" w:author="William Lamb" w:date="2017-11-03T16:21:00Z">
        <w:r w:rsidR="00FA38BB">
          <w:rPr>
            <w:lang w:val="en-US"/>
          </w:rPr>
          <w:t>Other applications could address more fundamental challenges, such as how</w:t>
        </w:r>
      </w:ins>
      <w:ins w:id="1716" w:author="William Lamb" w:date="2017-11-02T16:05:00Z">
        <w:r w:rsidR="00F251BC">
          <w:rPr>
            <w:lang w:val="en-US"/>
          </w:rPr>
          <w:t xml:space="preserve"> </w:t>
        </w:r>
      </w:ins>
      <w:ins w:id="1717" w:author="William Lamb" w:date="2017-11-02T16:10:00Z">
        <w:r w:rsidR="00F251BC">
          <w:rPr>
            <w:lang w:val="en-US"/>
          </w:rPr>
          <w:t xml:space="preserve">to </w:t>
        </w:r>
      </w:ins>
      <w:ins w:id="1718" w:author="William Lamb" w:date="2017-11-02T16:11:00Z">
        <w:r w:rsidR="00F251BC">
          <w:rPr>
            <w:lang w:val="en-US"/>
          </w:rPr>
          <w:t xml:space="preserve">synthesize and aggregate knowledge from </w:t>
        </w:r>
      </w:ins>
      <w:ins w:id="1719" w:author="William Lamb" w:date="2017-11-02T16:13:00Z">
        <w:r w:rsidR="00540331">
          <w:rPr>
            <w:lang w:val="en-US"/>
          </w:rPr>
          <w:t>a</w:t>
        </w:r>
      </w:ins>
      <w:ins w:id="1720" w:author="William Lamb" w:date="2017-11-02T16:11:00Z">
        <w:r w:rsidR="00F251BC">
          <w:rPr>
            <w:lang w:val="en-US"/>
          </w:rPr>
          <w:t xml:space="preserve"> </w:t>
        </w:r>
      </w:ins>
      <w:ins w:id="1721" w:author="William Lamb" w:date="2017-11-02T16:06:00Z">
        <w:r w:rsidR="00F251BC">
          <w:rPr>
            <w:lang w:val="en-US"/>
          </w:rPr>
          <w:t xml:space="preserve">rich </w:t>
        </w:r>
      </w:ins>
      <w:ins w:id="1722" w:author="William Lamb" w:date="2017-11-02T16:15:00Z">
        <w:r w:rsidR="00540331">
          <w:rPr>
            <w:lang w:val="en-US"/>
          </w:rPr>
          <w:t>body</w:t>
        </w:r>
      </w:ins>
      <w:ins w:id="1723" w:author="William Lamb" w:date="2017-11-02T16:07:00Z">
        <w:r w:rsidR="00F251BC">
          <w:rPr>
            <w:lang w:val="en-US"/>
          </w:rPr>
          <w:t xml:space="preserve"> of urban </w:t>
        </w:r>
      </w:ins>
      <w:ins w:id="1724" w:author="William Lamb" w:date="2017-11-02T16:05:00Z">
        <w:r w:rsidR="00F251BC">
          <w:rPr>
            <w:lang w:val="en-US"/>
          </w:rPr>
          <w:t xml:space="preserve">case studies </w:t>
        </w:r>
      </w:ins>
      <w:ins w:id="1725" w:author="William Lamb" w:date="2017-11-02T16:09:00Z">
        <w:r w:rsidR="00F251BC">
          <w:rPr>
            <w:lang w:val="en-US"/>
          </w:rPr>
          <w:t>– the “gold standard” for investigating causal mechanisms</w:t>
        </w:r>
      </w:ins>
      <w:ins w:id="1726" w:author="William Lamb" w:date="2017-11-02T16:11:00Z">
        <w:r w:rsidR="00F251BC">
          <w:rPr>
            <w:lang w:val="en-US"/>
          </w:rPr>
          <w:t xml:space="preserve"> </w:t>
        </w:r>
      </w:ins>
      <w:ins w:id="1727" w:author="William Lamb" w:date="2017-11-02T16:12:00Z">
        <w:r w:rsidR="00F251BC">
          <w:rPr>
            <w:lang w:val="en-US"/>
          </w:rPr>
          <w:fldChar w:fldCharType="begin" w:fldLock="1"/>
        </w:r>
      </w:ins>
      <w:r w:rsidR="00C9732A">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4,55]", "plainTextFormattedCitation" : "[54,55]", "previouslyFormattedCitation" : "[54,55]" }, "properties" : { "noteIndex" : 10 }, "schema" : "https://github.com/citation-style-language/schema/raw/master/csl-citation.json" }</w:instrText>
      </w:r>
      <w:r w:rsidR="00F251BC">
        <w:rPr>
          <w:lang w:val="en-US"/>
        </w:rPr>
        <w:fldChar w:fldCharType="separate"/>
      </w:r>
      <w:r w:rsidR="00C9732A" w:rsidRPr="00C9732A">
        <w:rPr>
          <w:noProof/>
          <w:lang w:val="en-US"/>
        </w:rPr>
        <w:t>[54,55]</w:t>
      </w:r>
      <w:ins w:id="1728" w:author="William Lamb" w:date="2017-11-02T16:12:00Z">
        <w:r w:rsidR="00F251BC">
          <w:rPr>
            <w:lang w:val="en-US"/>
          </w:rPr>
          <w:fldChar w:fldCharType="end"/>
        </w:r>
      </w:ins>
      <w:ins w:id="1729" w:author="William Lamb" w:date="2017-11-02T16:09:00Z">
        <w:r w:rsidR="00F251BC">
          <w:rPr>
            <w:lang w:val="en-US"/>
          </w:rPr>
          <w:t xml:space="preserve">. </w:t>
        </w:r>
      </w:ins>
      <w:ins w:id="1730" w:author="William Lamb" w:date="2017-11-03T16:22:00Z">
        <w:r w:rsidR="00FA38BB">
          <w:rPr>
            <w:lang w:val="en-US"/>
          </w:rPr>
          <w:t>As a starting point, t</w:t>
        </w:r>
      </w:ins>
      <w:ins w:id="1731" w:author="William Lamb" w:date="2017-11-03T16:21:00Z">
        <w:r w:rsidR="00FA38BB">
          <w:rPr>
            <w:lang w:val="en-US"/>
          </w:rPr>
          <w:t>he</w:t>
        </w:r>
      </w:ins>
      <w:ins w:id="1732" w:author="William Lamb" w:date="2017-11-02T16:19:00Z">
        <w:r w:rsidR="00540331">
          <w:rPr>
            <w:lang w:val="en-US"/>
          </w:rPr>
          <w:t xml:space="preserve"> reference </w:t>
        </w:r>
      </w:ins>
      <w:ins w:id="1733" w:author="William Lamb" w:date="2017-11-02T17:17:00Z">
        <w:r w:rsidR="000717F0">
          <w:rPr>
            <w:lang w:val="en-US"/>
          </w:rPr>
          <w:t>list</w:t>
        </w:r>
      </w:ins>
      <w:ins w:id="1734" w:author="William Lamb" w:date="2017-11-02T16:19:00Z">
        <w:r w:rsidR="00540331">
          <w:rPr>
            <w:lang w:val="en-US"/>
          </w:rPr>
          <w:t xml:space="preserve"> </w:t>
        </w:r>
      </w:ins>
      <w:ins w:id="1735" w:author="Felix Creutzig" w:date="2017-11-09T23:29:00Z">
        <w:r w:rsidR="00B27FA0">
          <w:rPr>
            <w:lang w:val="en-US"/>
          </w:rPr>
          <w:t xml:space="preserve">and topic identification </w:t>
        </w:r>
      </w:ins>
      <w:ins w:id="1736" w:author="William Lamb" w:date="2017-11-03T16:21:00Z">
        <w:del w:id="1737" w:author="Felix Creutzig" w:date="2017-11-09T23:30:00Z">
          <w:r w:rsidR="00FA38BB" w:rsidDel="00B27FA0">
            <w:rPr>
              <w:lang w:val="en-US"/>
            </w:rPr>
            <w:delText xml:space="preserve">we provide, </w:delText>
          </w:r>
        </w:del>
      </w:ins>
      <w:ins w:id="1738" w:author="William Lamb" w:date="2017-11-02T16:20:00Z">
        <w:del w:id="1739" w:author="Felix Creutzig" w:date="2017-11-09T23:30:00Z">
          <w:r w:rsidR="00540331" w:rsidDel="00B27FA0">
            <w:rPr>
              <w:lang w:val="en-US"/>
            </w:rPr>
            <w:delText>with</w:delText>
          </w:r>
        </w:del>
      </w:ins>
      <w:ins w:id="1740" w:author="William Lamb" w:date="2017-11-02T16:19:00Z">
        <w:del w:id="1741" w:author="Felix Creutzig" w:date="2017-11-09T23:30:00Z">
          <w:r w:rsidR="00540331" w:rsidDel="00B27FA0">
            <w:rPr>
              <w:lang w:val="en-US"/>
            </w:rPr>
            <w:delText xml:space="preserve"> topic</w:delText>
          </w:r>
        </w:del>
      </w:ins>
      <w:ins w:id="1742" w:author="William Lamb" w:date="2017-11-02T16:21:00Z">
        <w:del w:id="1743" w:author="Felix Creutzig" w:date="2017-11-09T23:30:00Z">
          <w:r w:rsidR="00540331" w:rsidDel="00B27FA0">
            <w:rPr>
              <w:lang w:val="en-US"/>
            </w:rPr>
            <w:delText>s included</w:delText>
          </w:r>
        </w:del>
      </w:ins>
      <w:ins w:id="1744" w:author="William Lamb" w:date="2017-11-02T17:17:00Z">
        <w:del w:id="1745" w:author="Felix Creutzig" w:date="2017-11-09T23:30:00Z">
          <w:r w:rsidR="000717F0" w:rsidDel="00B27FA0">
            <w:rPr>
              <w:lang w:val="en-US"/>
            </w:rPr>
            <w:delText>,</w:delText>
          </w:r>
        </w:del>
      </w:ins>
      <w:ins w:id="1746" w:author="Felix Creutzig" w:date="2017-11-09T23:30:00Z">
        <w:r w:rsidR="00B27FA0">
          <w:rPr>
            <w:lang w:val="en-US"/>
          </w:rPr>
          <w:t>provided</w:t>
        </w:r>
      </w:ins>
      <w:ins w:id="1747" w:author="William Lamb" w:date="2017-11-02T17:17:00Z">
        <w:r w:rsidR="000717F0">
          <w:rPr>
            <w:lang w:val="en-US"/>
          </w:rPr>
          <w:t xml:space="preserve"> </w:t>
        </w:r>
      </w:ins>
      <w:ins w:id="1748" w:author="William Lamb" w:date="2017-11-03T16:22:00Z">
        <w:r w:rsidR="00FA38BB">
          <w:rPr>
            <w:lang w:val="en-US"/>
          </w:rPr>
          <w:t xml:space="preserve">could be used to construct </w:t>
        </w:r>
      </w:ins>
      <w:ins w:id="1749" w:author="William Lamb" w:date="2017-11-02T17:17:00Z">
        <w:r w:rsidR="000717F0">
          <w:rPr>
            <w:lang w:val="en-US"/>
          </w:rPr>
          <w:t xml:space="preserve">a detailed case study database. </w:t>
        </w:r>
      </w:ins>
      <w:ins w:id="1750" w:author="William Lamb" w:date="2017-11-03T16:25:00Z">
        <w:r w:rsidR="00FA38BB">
          <w:rPr>
            <w:lang w:val="en-US"/>
          </w:rPr>
          <w:t>This and other endeavors</w:t>
        </w:r>
      </w:ins>
      <w:ins w:id="1751" w:author="William Lamb" w:date="2017-11-02T16:21:00Z">
        <w:r w:rsidR="00540331">
          <w:rPr>
            <w:lang w:val="en-US"/>
          </w:rPr>
          <w:t xml:space="preserve"> that facilitate </w:t>
        </w:r>
      </w:ins>
      <w:ins w:id="1752" w:author="William Lamb" w:date="2017-11-02T16:22:00Z">
        <w:r w:rsidR="00540331">
          <w:rPr>
            <w:lang w:val="en-US"/>
          </w:rPr>
          <w:t xml:space="preserve">collaborative </w:t>
        </w:r>
      </w:ins>
      <w:ins w:id="1753" w:author="William Lamb" w:date="2017-11-02T16:21:00Z">
        <w:r w:rsidR="00540331">
          <w:rPr>
            <w:lang w:val="en-US"/>
          </w:rPr>
          <w:t>knowledge</w:t>
        </w:r>
      </w:ins>
      <w:ins w:id="1754" w:author="William Lamb" w:date="2017-11-03T16:26:00Z">
        <w:r w:rsidR="00FA38BB">
          <w:rPr>
            <w:lang w:val="en-US"/>
          </w:rPr>
          <w:t xml:space="preserve"> learning will be key to </w:t>
        </w:r>
      </w:ins>
      <w:ins w:id="1755" w:author="William Lamb" w:date="2017-11-03T16:27:00Z">
        <w:r w:rsidR="00FA38BB">
          <w:rPr>
            <w:lang w:val="en-US"/>
          </w:rPr>
          <w:t>realizing</w:t>
        </w:r>
      </w:ins>
      <w:ins w:id="1756" w:author="William Lamb" w:date="2017-11-03T16:26:00Z">
        <w:r w:rsidR="00FA38BB">
          <w:rPr>
            <w:lang w:val="en-US"/>
          </w:rPr>
          <w:t xml:space="preserve"> </w:t>
        </w:r>
      </w:ins>
      <w:ins w:id="1757" w:author="William Lamb" w:date="2017-11-03T16:27:00Z">
        <w:r w:rsidR="00FA38BB">
          <w:rPr>
            <w:lang w:val="en-US"/>
          </w:rPr>
          <w:t>the full potential of cities</w:t>
        </w:r>
        <w:r w:rsidR="000A3C26">
          <w:rPr>
            <w:lang w:val="en-US"/>
          </w:rPr>
          <w:t xml:space="preserve"> to </w:t>
        </w:r>
      </w:ins>
      <w:ins w:id="1758" w:author="William Lamb" w:date="2017-11-10T13:18:00Z">
        <w:r w:rsidR="00C9732A">
          <w:rPr>
            <w:lang w:val="en-US"/>
          </w:rPr>
          <w:t xml:space="preserve">implement and </w:t>
        </w:r>
      </w:ins>
      <w:ins w:id="1759" w:author="William Lamb" w:date="2017-11-03T16:33:00Z">
        <w:r w:rsidR="00AE2666">
          <w:rPr>
            <w:lang w:val="en-US"/>
          </w:rPr>
          <w:t>deliver climate</w:t>
        </w:r>
      </w:ins>
      <w:ins w:id="1760" w:author="William Lamb" w:date="2017-11-02T16:22:00Z">
        <w:r w:rsidR="00540331">
          <w:rPr>
            <w:lang w:val="en-US"/>
          </w:rPr>
          <w:t xml:space="preserve"> solutions.</w:t>
        </w:r>
      </w:ins>
    </w:p>
    <w:p w14:paraId="52731383" w14:textId="29E207B0" w:rsidR="00AD62DC" w:rsidDel="00301748" w:rsidRDefault="00E6332A">
      <w:pPr>
        <w:rPr>
          <w:del w:id="1761" w:author="William Lamb" w:date="2017-10-25T21:48:00Z"/>
          <w:bCs/>
          <w:lang w:val="en-US"/>
        </w:rPr>
      </w:pPr>
      <w:del w:id="1762" w:author="William Lamb" w:date="2017-10-25T21:42:00Z">
        <w:r w:rsidDel="00DB6ED3">
          <w:rPr>
            <w:bCs/>
            <w:lang w:val="en-GB"/>
          </w:rPr>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1763" w:author="William Lamb" w:date="2017-10-09T15:54:00Z">
        <w:r w:rsidR="00495B88" w:rsidDel="002E2B5D">
          <w:rPr>
            <w:bCs/>
            <w:lang w:val="en-US"/>
          </w:rPr>
          <w:delText xml:space="preserve">s </w:delText>
        </w:r>
        <w:r w:rsidR="0022122A" w:rsidDel="002E2B5D">
          <w:rPr>
            <w:bCs/>
            <w:lang w:val="en-US"/>
          </w:rPr>
          <w:delText>in particular sectors</w:delText>
        </w:r>
      </w:del>
      <w:del w:id="1764" w:author="William Lamb" w:date="2017-10-25T21:42:00Z">
        <w:r w:rsidR="0022122A" w:rsidDel="00DB6ED3">
          <w:rPr>
            <w:bCs/>
            <w:lang w:val="en-US"/>
          </w:rPr>
          <w:delText xml:space="preserve">. </w:delText>
        </w:r>
      </w:del>
      <w:del w:id="1765" w:author="William Lamb" w:date="2017-10-09T16:16:00Z">
        <w:r w:rsidR="0022122A" w:rsidRPr="000E5FEC" w:rsidDel="003C0956">
          <w:rPr>
            <w:bCs/>
            <w:highlight w:val="yellow"/>
            <w:lang w:val="en-US"/>
            <w:rPrChange w:id="1766"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767" w:author="William Lamb" w:date="2017-10-09T14:01:00Z">
              <w:rPr>
                <w:bCs/>
                <w:lang w:val="en-US"/>
              </w:rPr>
            </w:rPrChange>
          </w:rPr>
          <w:delText xml:space="preserve"> directly</w:delText>
        </w:r>
        <w:r w:rsidR="0022122A" w:rsidDel="003C0956">
          <w:rPr>
            <w:bCs/>
            <w:lang w:val="en-US"/>
          </w:rPr>
          <w:delText xml:space="preserve">. </w:delText>
        </w:r>
      </w:del>
      <w:del w:id="1768" w:author="William Lamb" w:date="2017-10-09T15:55:00Z">
        <w:r w:rsidR="00032DC8" w:rsidDel="002E2B5D">
          <w:rPr>
            <w:bCs/>
            <w:lang w:val="en-US"/>
          </w:rPr>
          <w:delText xml:space="preserve">This essentially means that </w:delText>
        </w:r>
      </w:del>
      <w:del w:id="1769"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1770" w:author="William Lamb" w:date="2017-10-09T15:53:00Z">
        <w:r w:rsidR="00AD62DC" w:rsidRPr="00AD62DC" w:rsidDel="002E2B5D">
          <w:rPr>
            <w:bCs/>
            <w:lang w:val="en-US"/>
          </w:rPr>
          <w:delText xml:space="preserve"> </w:delText>
        </w:r>
        <w:r w:rsidR="00AD62DC" w:rsidDel="002E2B5D">
          <w:rPr>
            <w:bCs/>
            <w:lang w:val="en-US"/>
          </w:rPr>
          <w:delText>(REFs)</w:delText>
        </w:r>
      </w:del>
      <w:del w:id="1771" w:author="William Lamb" w:date="2017-10-25T21:48:00Z">
        <w:r w:rsidR="00AD62DC" w:rsidDel="00301748">
          <w:rPr>
            <w:bCs/>
            <w:lang w:val="en-US"/>
          </w:rPr>
          <w:delText>.</w:delText>
        </w:r>
      </w:del>
      <w:del w:id="1772"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0CDE9B5" w:rsidR="00E53D4A" w:rsidDel="00886F1E" w:rsidRDefault="00495B88">
      <w:pPr>
        <w:rPr>
          <w:del w:id="1773" w:author="William Lamb" w:date="2017-11-02T14:08:00Z"/>
          <w:bCs/>
          <w:lang w:val="en-US"/>
        </w:rPr>
      </w:pPr>
      <w:del w:id="1774" w:author="William Lamb" w:date="2017-11-02T14:08:00Z">
        <w:r w:rsidDel="00886F1E">
          <w:rPr>
            <w:bCs/>
            <w:lang w:val="en-US"/>
          </w:rPr>
          <w:delText>We show that some topics have been better captured than others in AR5. While there might be very good reasons f</w:delText>
        </w:r>
        <w:r w:rsidR="006F0679" w:rsidDel="00886F1E">
          <w:rPr>
            <w:bCs/>
            <w:lang w:val="en-US"/>
          </w:rPr>
          <w:delText xml:space="preserve">or those choices, we argue that systematic mappings of the literature landscape could help </w:delText>
        </w:r>
      </w:del>
      <w:del w:id="1775" w:author="William Lamb" w:date="2017-10-09T14:01:00Z">
        <w:r w:rsidR="006F0679" w:rsidDel="000E5FEC">
          <w:rPr>
            <w:bCs/>
            <w:lang w:val="en-US"/>
          </w:rPr>
          <w:delText xml:space="preserve">making </w:delText>
        </w:r>
      </w:del>
      <w:del w:id="1776" w:author="William Lamb" w:date="2017-11-02T14:08:00Z">
        <w:r w:rsidR="006F0679" w:rsidDel="00886F1E">
          <w:rPr>
            <w:bCs/>
            <w:lang w:val="en-US"/>
          </w:rPr>
          <w:delText xml:space="preserve">assessment choices transparent and at the same time ensure that none of the major topics are neglected. We further note the availability of multiple </w:delText>
        </w:r>
        <w:r w:rsidR="00681BF2" w:rsidDel="00886F1E">
          <w:rPr>
            <w:bCs/>
            <w:lang w:val="en-US"/>
          </w:rPr>
          <w:delText xml:space="preserve">reviews </w:delText>
        </w:r>
        <w:r w:rsidR="006F0679" w:rsidDel="00886F1E">
          <w:rPr>
            <w:bCs/>
            <w:lang w:val="en-US"/>
          </w:rPr>
          <w:delText xml:space="preserve">– </w:delText>
        </w:r>
        <w:r w:rsidR="000C5E34" w:rsidDel="00886F1E">
          <w:rPr>
            <w:bCs/>
            <w:lang w:val="en-US"/>
          </w:rPr>
          <w:delText xml:space="preserve">a total of 372 in our literature </w:delText>
        </w:r>
        <w:r w:rsidR="003B53A8" w:rsidDel="00886F1E">
          <w:rPr>
            <w:bCs/>
            <w:lang w:val="en-US"/>
          </w:rPr>
          <w:delText>corpus</w:delText>
        </w:r>
        <w:r w:rsidR="006F0679" w:rsidDel="00886F1E">
          <w:rPr>
            <w:bCs/>
            <w:lang w:val="en-US"/>
          </w:rPr>
          <w:delText xml:space="preserve"> –</w:delText>
        </w:r>
        <w:r w:rsidR="000C5E34" w:rsidDel="00886F1E">
          <w:rPr>
            <w:bCs/>
            <w:lang w:val="en-US"/>
          </w:rPr>
          <w:delText xml:space="preserve"> that can be easily identified</w:delText>
        </w:r>
        <w:r w:rsidR="00681BF2" w:rsidDel="00886F1E">
          <w:rPr>
            <w:bCs/>
            <w:lang w:val="en-US"/>
          </w:rPr>
          <w:delText xml:space="preserve">. </w:delText>
        </w:r>
        <w:r w:rsidR="006F0679" w:rsidDel="00886F1E">
          <w:rPr>
            <w:bCs/>
            <w:lang w:val="en-US"/>
          </w:rPr>
          <w:delText xml:space="preserve">In times when </w:delText>
        </w:r>
      </w:del>
      <w:del w:id="1777" w:author="William Lamb" w:date="2017-10-09T14:01:00Z">
        <w:r w:rsidR="006F0679" w:rsidDel="000E5FEC">
          <w:rPr>
            <w:bCs/>
            <w:lang w:val="en-US"/>
          </w:rPr>
          <w:delText xml:space="preserve">the </w:delText>
        </w:r>
      </w:del>
      <w:del w:id="1778" w:author="William Lamb" w:date="2017-11-02T14:08:00Z">
        <w:r w:rsidR="006F0679" w:rsidDel="00886F1E">
          <w:rPr>
            <w:bCs/>
            <w:lang w:val="en-US"/>
          </w:rPr>
          <w:delText xml:space="preserve">primary studies can no longer be comprehensively assessed within the IPCC, it seems absolute key for the organization to explicitly prioritize the systematic assessment of </w:delText>
        </w:r>
        <w:r w:rsidR="00FF290E" w:rsidDel="00886F1E">
          <w:rPr>
            <w:bCs/>
            <w:lang w:val="en-US"/>
          </w:rPr>
          <w:delText xml:space="preserve">these where </w:delText>
        </w:r>
        <w:r w:rsidR="006F0679" w:rsidDel="00886F1E">
          <w:rPr>
            <w:bCs/>
            <w:lang w:val="en-US"/>
          </w:rPr>
          <w:delText>available. We provide the</w:delText>
        </w:r>
        <w:r w:rsidR="00FF290E" w:rsidDel="00886F1E">
          <w:rPr>
            <w:bCs/>
            <w:lang w:val="en-US"/>
          </w:rPr>
          <w:delText>se</w:delText>
        </w:r>
        <w:r w:rsidR="006F0679" w:rsidDel="00886F1E">
          <w:rPr>
            <w:bCs/>
            <w:lang w:val="en-US"/>
          </w:rPr>
          <w:delText xml:space="preserve"> reviews by topic</w:delText>
        </w:r>
        <w:r w:rsidR="00FF290E" w:rsidDel="00886F1E">
          <w:rPr>
            <w:bCs/>
            <w:lang w:val="en-US"/>
          </w:rPr>
          <w:delText>, as well as the full document list,</w:delText>
        </w:r>
        <w:r w:rsidR="006F0679" w:rsidDel="00886F1E">
          <w:rPr>
            <w:bCs/>
            <w:lang w:val="en-US"/>
          </w:rPr>
          <w:delText xml:space="preserve"> as a resource in the supplementary material.</w:delText>
        </w:r>
      </w:del>
    </w:p>
    <w:p w14:paraId="5CF9C92F" w14:textId="0E49DE16" w:rsidR="00CC24AE" w:rsidRDefault="00CC24AE">
      <w:pPr>
        <w:rPr>
          <w:bCs/>
          <w:lang w:val="en-US"/>
        </w:rPr>
      </w:pPr>
      <w:del w:id="1779" w:author="William Lamb" w:date="2017-11-02T16:22:00Z">
        <w:r w:rsidDel="00540331">
          <w:rPr>
            <w:bCs/>
            <w:lang w:val="en-US"/>
          </w:rPr>
          <w:delText>Although there is yet to emerge a literature specific to cities and the 1.5°C target, this goal requires, fundamentally, a broadening of the policy space to harness all available mitigation options</w:delText>
        </w:r>
        <w:r w:rsidR="00AD62DC" w:rsidDel="00540331">
          <w:rPr>
            <w:bCs/>
            <w:lang w:val="en-US"/>
          </w:rPr>
          <w:delText xml:space="preserve"> across governance scales</w:delText>
        </w:r>
        <w:r w:rsidDel="00540331">
          <w:rPr>
            <w:bCs/>
            <w:lang w:val="en-US"/>
          </w:rPr>
          <w:delText>. The challenge of the IPCC Special Report is therefore to examine a much wider array of literature than otherwise might be considered</w:delText>
        </w:r>
      </w:del>
      <w:del w:id="1780" w:author="William Lamb" w:date="2017-10-09T16:03:00Z">
        <w:r w:rsidDel="00C34031">
          <w:rPr>
            <w:bCs/>
            <w:lang w:val="en-US"/>
          </w:rPr>
          <w:delText xml:space="preserve"> – a burdensome task for the authors</w:delText>
        </w:r>
      </w:del>
      <w:del w:id="1781" w:author="William Lamb" w:date="2017-10-09T15:58:00Z">
        <w:r w:rsidDel="002E2B5D">
          <w:rPr>
            <w:bCs/>
            <w:lang w:val="en-US"/>
          </w:rPr>
          <w:delText xml:space="preserve">, even in the absence of an exponential growth in the literature </w:delText>
        </w:r>
      </w:del>
      <w:del w:id="1782" w:author="William Lamb" w:date="2017-10-09T16:03:00Z">
        <w:r w:rsidDel="00C34031">
          <w:rPr>
            <w:bCs/>
            <w:lang w:val="en-US"/>
          </w:rPr>
          <w:delText>base</w:delText>
        </w:r>
      </w:del>
      <w:del w:id="1783" w:author="William Lamb" w:date="2017-11-02T16:22:00Z">
        <w:r w:rsidDel="00540331">
          <w:rPr>
            <w:bCs/>
            <w:lang w:val="en-US"/>
          </w:rPr>
          <w:delText xml:space="preserve">. </w:delText>
        </w:r>
      </w:del>
      <w:del w:id="1784" w:author="William Lamb" w:date="2017-10-09T16:03:00Z">
        <w:r w:rsidR="0071476E" w:rsidDel="00C34031">
          <w:rPr>
            <w:bCs/>
            <w:lang w:val="en-US"/>
          </w:rPr>
          <w:delText xml:space="preserve">Nonetheless, </w:delText>
        </w:r>
      </w:del>
      <w:del w:id="1785" w:author="William Lamb" w:date="2017-10-09T16:05:00Z">
        <w:r w:rsidR="0071476E" w:rsidDel="00C34031">
          <w:rPr>
            <w:bCs/>
            <w:lang w:val="en-US"/>
          </w:rPr>
          <w:delText xml:space="preserve">a </w:delText>
        </w:r>
      </w:del>
      <w:del w:id="1786" w:author="William Lamb" w:date="2017-10-09T16:04:00Z">
        <w:r w:rsidR="0071476E" w:rsidDel="00C34031">
          <w:rPr>
            <w:bCs/>
            <w:lang w:val="en-US"/>
          </w:rPr>
          <w:delText xml:space="preserve">range of measures do exist </w:delText>
        </w:r>
      </w:del>
      <w:del w:id="1787" w:author="William Lamb" w:date="2017-11-02T16:22:00Z">
        <w:r w:rsidR="0071476E" w:rsidDel="00540331">
          <w:rPr>
            <w:bCs/>
            <w:lang w:val="en-US"/>
          </w:rPr>
          <w:delText xml:space="preserve">in </w:delText>
        </w:r>
      </w:del>
      <w:del w:id="1788" w:author="William Lamb" w:date="2017-10-09T16:05:00Z">
        <w:r w:rsidR="0071476E" w:rsidDel="00C34031">
          <w:rPr>
            <w:bCs/>
            <w:lang w:val="en-US"/>
          </w:rPr>
          <w:delText xml:space="preserve">the </w:delText>
        </w:r>
      </w:del>
      <w:del w:id="1789" w:author="William Lamb" w:date="2017-11-02T16:22:00Z">
        <w:r w:rsidR="0071476E" w:rsidDel="00540331">
          <w:rPr>
            <w:bCs/>
            <w:lang w:val="en-US"/>
          </w:rPr>
          <w:delText>building</w:delText>
        </w:r>
      </w:del>
      <w:del w:id="1790" w:author="William Lamb" w:date="2017-10-09T16:05:00Z">
        <w:r w:rsidR="0071476E" w:rsidDel="00C34031">
          <w:rPr>
            <w:bCs/>
            <w:lang w:val="en-US"/>
          </w:rPr>
          <w:delText>s</w:delText>
        </w:r>
      </w:del>
      <w:del w:id="1791" w:author="William Lamb" w:date="2017-11-02T16:22:00Z">
        <w:r w:rsidR="0071476E" w:rsidDel="00540331">
          <w:rPr>
            <w:bCs/>
            <w:lang w:val="en-US"/>
          </w:rPr>
          <w:delText>, transportation</w:delText>
        </w:r>
      </w:del>
      <w:del w:id="1792" w:author="William Lamb" w:date="2017-10-09T16:05:00Z">
        <w:r w:rsidR="0071476E" w:rsidDel="00C34031">
          <w:rPr>
            <w:bCs/>
            <w:lang w:val="en-US"/>
          </w:rPr>
          <w:delText xml:space="preserve">, urban form, and </w:delText>
        </w:r>
      </w:del>
      <w:del w:id="1793" w:author="William Lamb" w:date="2017-11-02T16:22:00Z">
        <w:r w:rsidR="0071476E" w:rsidDel="00540331">
          <w:rPr>
            <w:bCs/>
            <w:lang w:val="en-US"/>
          </w:rPr>
          <w:delText>waste sectors,</w:delText>
        </w:r>
      </w:del>
      <w:del w:id="1794" w:author="William Lamb" w:date="2017-10-09T16:07:00Z">
        <w:r w:rsidR="0071476E" w:rsidDel="00C34031">
          <w:rPr>
            <w:bCs/>
            <w:lang w:val="en-US"/>
          </w:rPr>
          <w:delText xml:space="preserve"> each with large supporting literatures that have been partially overlooked so far</w:delText>
        </w:r>
      </w:del>
      <w:del w:id="1795" w:author="William Lamb" w:date="2017-11-02T16:22:00Z">
        <w:r w:rsidR="0071476E" w:rsidDel="00540331">
          <w:rPr>
            <w:bCs/>
            <w:lang w:val="en-US"/>
          </w:rPr>
          <w:delText>. Only a systematic and transparent approach will uncover their potential and pave the way for meaningful entry points into deep and lasting urban climate change mitigation.</w:delText>
        </w:r>
      </w:del>
      <w:del w:id="1796" w:author="William Lamb" w:date="2017-11-02T17:15:00Z">
        <w:r w:rsidR="0071476E" w:rsidDel="00B171F5">
          <w:rPr>
            <w:bCs/>
            <w:lang w:val="en-US"/>
          </w:rPr>
          <w:delText xml:space="preserve"> </w:delText>
        </w:r>
      </w:del>
    </w:p>
    <w:p w14:paraId="389CE00D" w14:textId="77777777" w:rsidR="00E021B6" w:rsidRDefault="00E021B6">
      <w:pPr>
        <w:rPr>
          <w:lang w:val="en-US"/>
        </w:rPr>
      </w:pPr>
      <w:r>
        <w:rPr>
          <w:lang w:val="en-US"/>
        </w:rPr>
        <w:br w:type="page"/>
      </w:r>
    </w:p>
    <w:p w14:paraId="403B804A" w14:textId="45A14630" w:rsidR="00C9732A" w:rsidRPr="00C9732A" w:rsidRDefault="00E021B6" w:rsidP="00C9732A">
      <w:pPr>
        <w:widowControl w:val="0"/>
        <w:autoSpaceDE w:val="0"/>
        <w:autoSpaceDN w:val="0"/>
        <w:adjustRightInd w:val="0"/>
        <w:spacing w:line="240" w:lineRule="auto"/>
        <w:ind w:left="640" w:hanging="64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C9732A" w:rsidRPr="00C9732A">
        <w:rPr>
          <w:rFonts w:ascii="Calibri" w:hAnsi="Calibri" w:cs="Calibri"/>
          <w:noProof/>
          <w:szCs w:val="24"/>
        </w:rPr>
        <w:t xml:space="preserve">1. </w:t>
      </w:r>
      <w:r w:rsidR="00C9732A" w:rsidRPr="00C9732A">
        <w:rPr>
          <w:rFonts w:ascii="Calibri" w:hAnsi="Calibri" w:cs="Calibri"/>
          <w:noProof/>
          <w:szCs w:val="24"/>
        </w:rPr>
        <w:tab/>
        <w:t xml:space="preserve">Rogelj J, Luderer G, Pietzcker RC, Kriegler E, Schaeffer M, Krey V, Riahi K: </w:t>
      </w:r>
      <w:r w:rsidR="00C9732A" w:rsidRPr="00C9732A">
        <w:rPr>
          <w:rFonts w:ascii="Calibri" w:hAnsi="Calibri" w:cs="Calibri"/>
          <w:b/>
          <w:bCs/>
          <w:noProof/>
          <w:szCs w:val="24"/>
        </w:rPr>
        <w:t>Energy system transformations for limiting end-of-century warming to below 1.5 °C [Internet]</w:t>
      </w:r>
      <w:r w:rsidR="00C9732A" w:rsidRPr="00C9732A">
        <w:rPr>
          <w:rFonts w:ascii="Calibri" w:hAnsi="Calibri" w:cs="Calibri"/>
          <w:noProof/>
          <w:szCs w:val="24"/>
        </w:rPr>
        <w:t xml:space="preserve">. </w:t>
      </w:r>
      <w:r w:rsidR="00C9732A" w:rsidRPr="00C9732A">
        <w:rPr>
          <w:rFonts w:ascii="Calibri" w:hAnsi="Calibri" w:cs="Calibri"/>
          <w:i/>
          <w:iCs/>
          <w:noProof/>
          <w:szCs w:val="24"/>
        </w:rPr>
        <w:t>Nat. Clim. Chang.</w:t>
      </w:r>
      <w:r w:rsidR="00C9732A" w:rsidRPr="00C9732A">
        <w:rPr>
          <w:rFonts w:ascii="Calibri" w:hAnsi="Calibri" w:cs="Calibri"/>
          <w:noProof/>
          <w:szCs w:val="24"/>
        </w:rPr>
        <w:t xml:space="preserve"> 2015, </w:t>
      </w:r>
      <w:r w:rsidR="00C9732A" w:rsidRPr="00C9732A">
        <w:rPr>
          <w:rFonts w:ascii="Calibri" w:hAnsi="Calibri" w:cs="Calibri"/>
          <w:b/>
          <w:bCs/>
          <w:noProof/>
          <w:szCs w:val="24"/>
        </w:rPr>
        <w:t>5</w:t>
      </w:r>
      <w:r w:rsidR="00C9732A" w:rsidRPr="00C9732A">
        <w:rPr>
          <w:rFonts w:ascii="Calibri" w:hAnsi="Calibri" w:cs="Calibri"/>
          <w:noProof/>
          <w:szCs w:val="24"/>
        </w:rPr>
        <w:t>:519–527.</w:t>
      </w:r>
    </w:p>
    <w:p w14:paraId="45B57824"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 </w:t>
      </w:r>
      <w:r w:rsidRPr="00C9732A">
        <w:rPr>
          <w:rFonts w:ascii="Calibri" w:hAnsi="Calibri" w:cs="Calibri"/>
          <w:noProof/>
          <w:szCs w:val="24"/>
        </w:rPr>
        <w:tab/>
        <w:t xml:space="preserve">Luderer G, Pietzcker RC, Bertram C, Kriegler E, Meinshausen M, Edenhofer O: </w:t>
      </w:r>
      <w:r w:rsidRPr="00C9732A">
        <w:rPr>
          <w:rFonts w:ascii="Calibri" w:hAnsi="Calibri" w:cs="Calibri"/>
          <w:b/>
          <w:bCs/>
          <w:noProof/>
          <w:szCs w:val="24"/>
        </w:rPr>
        <w:t>Economic mitigation challenges: how further delay closes the door for achieving climate targets [Internet]</w:t>
      </w:r>
      <w:r w:rsidRPr="00C9732A">
        <w:rPr>
          <w:rFonts w:ascii="Calibri" w:hAnsi="Calibri" w:cs="Calibri"/>
          <w:noProof/>
          <w:szCs w:val="24"/>
        </w:rPr>
        <w:t xml:space="preserve">. </w:t>
      </w:r>
      <w:r w:rsidRPr="00C9732A">
        <w:rPr>
          <w:rFonts w:ascii="Calibri" w:hAnsi="Calibri" w:cs="Calibri"/>
          <w:i/>
          <w:iCs/>
          <w:noProof/>
          <w:szCs w:val="24"/>
        </w:rPr>
        <w:t>Environ. Res. Lett.</w:t>
      </w:r>
      <w:r w:rsidRPr="00C9732A">
        <w:rPr>
          <w:rFonts w:ascii="Calibri" w:hAnsi="Calibri" w:cs="Calibri"/>
          <w:noProof/>
          <w:szCs w:val="24"/>
        </w:rPr>
        <w:t xml:space="preserve"> 2013, </w:t>
      </w:r>
      <w:r w:rsidRPr="00C9732A">
        <w:rPr>
          <w:rFonts w:ascii="Calibri" w:hAnsi="Calibri" w:cs="Calibri"/>
          <w:b/>
          <w:bCs/>
          <w:noProof/>
          <w:szCs w:val="24"/>
        </w:rPr>
        <w:t>8</w:t>
      </w:r>
      <w:r w:rsidRPr="00C9732A">
        <w:rPr>
          <w:rFonts w:ascii="Calibri" w:hAnsi="Calibri" w:cs="Calibri"/>
          <w:noProof/>
          <w:szCs w:val="24"/>
        </w:rPr>
        <w:t>:34033.</w:t>
      </w:r>
    </w:p>
    <w:p w14:paraId="5DCED98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 </w:t>
      </w:r>
      <w:r w:rsidRPr="00C9732A">
        <w:rPr>
          <w:rFonts w:ascii="Calibri" w:hAnsi="Calibri" w:cs="Calibri"/>
          <w:noProof/>
          <w:szCs w:val="24"/>
        </w:rPr>
        <w:tab/>
        <w:t xml:space="preserve">Clarke L, Jiang K, Akimoto K, Babiker M, Blanford G, Fisher-Vanden K, Hourcade JC, Krey V, Kriegler E, Loschel A, et al.: </w:t>
      </w:r>
      <w:r w:rsidRPr="00C9732A">
        <w:rPr>
          <w:rFonts w:ascii="Calibri" w:hAnsi="Calibri" w:cs="Calibri"/>
          <w:b/>
          <w:bCs/>
          <w:noProof/>
          <w:szCs w:val="24"/>
        </w:rPr>
        <w:t>Assessing transformation pathways [Internet]</w:t>
      </w:r>
      <w:r w:rsidRPr="00C9732A">
        <w:rPr>
          <w:rFonts w:ascii="Calibri" w:hAnsi="Calibri" w:cs="Calibri"/>
          <w:noProof/>
          <w:szCs w:val="24"/>
        </w:rPr>
        <w:t xml:space="preserve">. In </w:t>
      </w:r>
      <w:r w:rsidRPr="00C9732A">
        <w:rPr>
          <w:rFonts w:ascii="Calibri" w:hAnsi="Calibri" w:cs="Calibri"/>
          <w:i/>
          <w:iCs/>
          <w:noProof/>
          <w:szCs w:val="24"/>
        </w:rPr>
        <w:t>Climate Change 2014: Mitigation of Climate Change. Contribution of Working Group III to the Fifth Assessment Report of the Intergovernmental Panel on Climate Change</w:t>
      </w:r>
      <w:r w:rsidRPr="00C9732A">
        <w:rPr>
          <w:rFonts w:ascii="Calibri" w:hAnsi="Calibri" w:cs="Calibri"/>
          <w:noProof/>
          <w:szCs w:val="24"/>
        </w:rPr>
        <w:t>. Edited by Edenhofer O, Pichs-Madruga R, Sokona Y, Farahani E, Kadner S, Seyboth A, Adler A, Baum I, Brunner S, Eickemeier P, et al. Cambridge University Press; 2014.</w:t>
      </w:r>
    </w:p>
    <w:p w14:paraId="637C6284"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 </w:t>
      </w:r>
      <w:r w:rsidRPr="00C9732A">
        <w:rPr>
          <w:rFonts w:ascii="Calibri" w:hAnsi="Calibri" w:cs="Calibri"/>
          <w:noProof/>
          <w:szCs w:val="24"/>
        </w:rPr>
        <w:tab/>
        <w:t xml:space="preserve">IPCC: </w:t>
      </w:r>
      <w:r w:rsidRPr="00C9732A">
        <w:rPr>
          <w:rFonts w:ascii="Calibri" w:hAnsi="Calibri" w:cs="Calibri"/>
          <w:b/>
          <w:bCs/>
          <w:noProof/>
          <w:szCs w:val="24"/>
        </w:rPr>
        <w:t>Summary for Policymakers</w:t>
      </w:r>
      <w:r w:rsidRPr="00C9732A">
        <w:rPr>
          <w:rFonts w:ascii="Calibri" w:hAnsi="Calibri" w:cs="Calibri"/>
          <w:noProof/>
          <w:szCs w:val="24"/>
        </w:rPr>
        <w:t xml:space="preserve">. In </w:t>
      </w:r>
      <w:r w:rsidRPr="00C9732A">
        <w:rPr>
          <w:rFonts w:ascii="Calibri" w:hAnsi="Calibri" w:cs="Calibri"/>
          <w:i/>
          <w:iCs/>
          <w:noProof/>
          <w:szCs w:val="24"/>
        </w:rPr>
        <w:t>Climate Change 2014: Mitigation of Climate Change. Contribution of Working Group III to the Fifth Assessment Report of the Intergovernmental Panel on Climate Change</w:t>
      </w:r>
      <w:r w:rsidRPr="00C9732A">
        <w:rPr>
          <w:rFonts w:ascii="Calibri" w:hAnsi="Calibri" w:cs="Calibri"/>
          <w:noProof/>
          <w:szCs w:val="24"/>
        </w:rPr>
        <w:t>. Edited by Edenhofer O, Pichs-Madruga R, Sokona Y, Farahani E, Kadner S, Seyboth K, Adler A, Baum I, Brunner S, Eickemeier P, et al. Cambridge University Press; 2014:1–33.</w:t>
      </w:r>
    </w:p>
    <w:p w14:paraId="35DC448F"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 </w:t>
      </w:r>
      <w:r w:rsidRPr="00C9732A">
        <w:rPr>
          <w:rFonts w:ascii="Calibri" w:hAnsi="Calibri" w:cs="Calibri"/>
          <w:noProof/>
          <w:szCs w:val="24"/>
        </w:rPr>
        <w:tab/>
        <w:t xml:space="preserve">Rogelj J, Popp A, Calvin K V., Luderer G, Emmerling J, Gernaat D, Fujimori S, Strefler J, Hasegawa T, Marangoni G, et al.: </w:t>
      </w:r>
      <w:r w:rsidRPr="00C9732A">
        <w:rPr>
          <w:rFonts w:ascii="Calibri" w:hAnsi="Calibri" w:cs="Calibri"/>
          <w:b/>
          <w:bCs/>
          <w:noProof/>
          <w:szCs w:val="24"/>
        </w:rPr>
        <w:t>Transition pathways towards limiting climate change below 1.5°C.</w:t>
      </w:r>
      <w:r w:rsidRPr="00C9732A">
        <w:rPr>
          <w:rFonts w:ascii="Calibri" w:hAnsi="Calibri" w:cs="Calibri"/>
          <w:noProof/>
          <w:szCs w:val="24"/>
        </w:rPr>
        <w:t xml:space="preserve"> </w:t>
      </w:r>
      <w:r w:rsidRPr="00C9732A">
        <w:rPr>
          <w:rFonts w:ascii="Calibri" w:hAnsi="Calibri" w:cs="Calibri"/>
          <w:i/>
          <w:iCs/>
          <w:noProof/>
          <w:szCs w:val="24"/>
        </w:rPr>
        <w:t>Nat. Clim. Chang.</w:t>
      </w:r>
      <w:r w:rsidRPr="00C9732A">
        <w:rPr>
          <w:rFonts w:ascii="Calibri" w:hAnsi="Calibri" w:cs="Calibri"/>
          <w:noProof/>
          <w:szCs w:val="24"/>
        </w:rPr>
        <w:t xml:space="preserve"> [date unknown], [no volume].</w:t>
      </w:r>
    </w:p>
    <w:p w14:paraId="5E3EFD49"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6. </w:t>
      </w:r>
      <w:r w:rsidRPr="00C9732A">
        <w:rPr>
          <w:rFonts w:ascii="Calibri" w:hAnsi="Calibri" w:cs="Calibri"/>
          <w:noProof/>
          <w:szCs w:val="24"/>
        </w:rPr>
        <w:tab/>
        <w:t xml:space="preserve">Creutzig F, Agoston P, Minx JC, Canadell JG, Andrew RM, Quéré C Le, Peters GP, Sharifi A, Yamagata Y, Dhakal S: </w:t>
      </w:r>
      <w:r w:rsidRPr="00C9732A">
        <w:rPr>
          <w:rFonts w:ascii="Calibri" w:hAnsi="Calibri" w:cs="Calibri"/>
          <w:b/>
          <w:bCs/>
          <w:noProof/>
          <w:szCs w:val="24"/>
        </w:rPr>
        <w:t>Urban infrastructure choices structure climate solutions [Internet]</w:t>
      </w:r>
      <w:r w:rsidRPr="00C9732A">
        <w:rPr>
          <w:rFonts w:ascii="Calibri" w:hAnsi="Calibri" w:cs="Calibri"/>
          <w:noProof/>
          <w:szCs w:val="24"/>
        </w:rPr>
        <w:t xml:space="preserve">. </w:t>
      </w:r>
      <w:r w:rsidRPr="00C9732A">
        <w:rPr>
          <w:rFonts w:ascii="Calibri" w:hAnsi="Calibri" w:cs="Calibri"/>
          <w:i/>
          <w:iCs/>
          <w:noProof/>
          <w:szCs w:val="24"/>
        </w:rPr>
        <w:t>Nat. Clim. Chang.</w:t>
      </w:r>
      <w:r w:rsidRPr="00C9732A">
        <w:rPr>
          <w:rFonts w:ascii="Calibri" w:hAnsi="Calibri" w:cs="Calibri"/>
          <w:noProof/>
          <w:szCs w:val="24"/>
        </w:rPr>
        <w:t xml:space="preserve"> 2016, </w:t>
      </w:r>
      <w:r w:rsidRPr="00C9732A">
        <w:rPr>
          <w:rFonts w:ascii="Calibri" w:hAnsi="Calibri" w:cs="Calibri"/>
          <w:b/>
          <w:bCs/>
          <w:noProof/>
          <w:szCs w:val="24"/>
        </w:rPr>
        <w:t>6</w:t>
      </w:r>
      <w:r w:rsidRPr="00C9732A">
        <w:rPr>
          <w:rFonts w:ascii="Calibri" w:hAnsi="Calibri" w:cs="Calibri"/>
          <w:noProof/>
          <w:szCs w:val="24"/>
        </w:rPr>
        <w:t>:1054.</w:t>
      </w:r>
    </w:p>
    <w:p w14:paraId="3187C37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7. </w:t>
      </w:r>
      <w:r w:rsidRPr="00C9732A">
        <w:rPr>
          <w:rFonts w:ascii="Calibri" w:hAnsi="Calibri" w:cs="Calibri"/>
          <w:noProof/>
          <w:szCs w:val="24"/>
        </w:rPr>
        <w:tab/>
        <w:t xml:space="preserve">Müller DB, Liu G, Løvik AN, Modaresi R, Pauliuk S, Steinhoff FS, Brattebø H: </w:t>
      </w:r>
      <w:r w:rsidRPr="00C9732A">
        <w:rPr>
          <w:rFonts w:ascii="Calibri" w:hAnsi="Calibri" w:cs="Calibri"/>
          <w:b/>
          <w:bCs/>
          <w:noProof/>
          <w:szCs w:val="24"/>
        </w:rPr>
        <w:t>Carbon Emissions of Infrastructure Development</w:t>
      </w:r>
      <w:r w:rsidRPr="00C9732A">
        <w:rPr>
          <w:rFonts w:ascii="Calibri" w:hAnsi="Calibri" w:cs="Calibri"/>
          <w:noProof/>
          <w:szCs w:val="24"/>
        </w:rPr>
        <w:t xml:space="preserve">. </w:t>
      </w:r>
      <w:r w:rsidRPr="00C9732A">
        <w:rPr>
          <w:rFonts w:ascii="Calibri" w:hAnsi="Calibri" w:cs="Calibri"/>
          <w:i/>
          <w:iCs/>
          <w:noProof/>
          <w:szCs w:val="24"/>
        </w:rPr>
        <w:t>Environ. Sci. Technol.</w:t>
      </w:r>
      <w:r w:rsidRPr="00C9732A">
        <w:rPr>
          <w:rFonts w:ascii="Calibri" w:hAnsi="Calibri" w:cs="Calibri"/>
          <w:noProof/>
          <w:szCs w:val="24"/>
        </w:rPr>
        <w:t xml:space="preserve"> 2013, doi:10.1021/es402618m.</w:t>
      </w:r>
    </w:p>
    <w:p w14:paraId="4062A64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8. </w:t>
      </w:r>
      <w:r w:rsidRPr="00C9732A">
        <w:rPr>
          <w:rFonts w:ascii="Calibri" w:hAnsi="Calibri" w:cs="Calibri"/>
          <w:noProof/>
          <w:szCs w:val="24"/>
        </w:rPr>
        <w:tab/>
        <w:t xml:space="preserve">Erickson P, Tempest K: </w:t>
      </w:r>
      <w:r w:rsidRPr="00C9732A">
        <w:rPr>
          <w:rFonts w:ascii="Calibri" w:hAnsi="Calibri" w:cs="Calibri"/>
          <w:i/>
          <w:iCs/>
          <w:noProof/>
          <w:szCs w:val="24"/>
        </w:rPr>
        <w:t>Keeping cities green: Avoiding carbon lock-in due to urban development [Internet]</w:t>
      </w:r>
      <w:r w:rsidRPr="00C9732A">
        <w:rPr>
          <w:rFonts w:ascii="Calibri" w:hAnsi="Calibri" w:cs="Calibri"/>
          <w:noProof/>
          <w:szCs w:val="24"/>
        </w:rPr>
        <w:t>. 2015.</w:t>
      </w:r>
    </w:p>
    <w:p w14:paraId="23923A9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9. </w:t>
      </w:r>
      <w:r w:rsidRPr="00C9732A">
        <w:rPr>
          <w:rFonts w:ascii="Calibri" w:hAnsi="Calibri" w:cs="Calibri"/>
          <w:noProof/>
          <w:szCs w:val="24"/>
        </w:rPr>
        <w:tab/>
        <w:t xml:space="preserve">Karen C. S, Dhakal S, Bigio A, Blanco H, Delgado GC, Dewar D, Huang L, Inaba A, Kansal A, Lwasa S, et al.: </w:t>
      </w:r>
      <w:r w:rsidRPr="00C9732A">
        <w:rPr>
          <w:rFonts w:ascii="Calibri" w:hAnsi="Calibri" w:cs="Calibri"/>
          <w:b/>
          <w:bCs/>
          <w:noProof/>
          <w:szCs w:val="24"/>
        </w:rPr>
        <w:t>Human Settlements, Infrastructure, and Spatial Planning</w:t>
      </w:r>
      <w:r w:rsidRPr="00C9732A">
        <w:rPr>
          <w:rFonts w:ascii="Calibri" w:hAnsi="Calibri" w:cs="Calibri"/>
          <w:noProof/>
          <w:szCs w:val="24"/>
        </w:rPr>
        <w:t xml:space="preserve">. In </w:t>
      </w:r>
      <w:r w:rsidRPr="00C9732A">
        <w:rPr>
          <w:rFonts w:ascii="Calibri" w:hAnsi="Calibri" w:cs="Calibri"/>
          <w:i/>
          <w:iCs/>
          <w:noProof/>
          <w:szCs w:val="24"/>
        </w:rPr>
        <w:t>Climate Change 2014: Mitigation of Climate Change. Contribution of Working Group III to the Fifth Assessment Report of the Intergovernmental Panel on Climate Change</w:t>
      </w:r>
      <w:r w:rsidRPr="00C9732A">
        <w:rPr>
          <w:rFonts w:ascii="Calibri" w:hAnsi="Calibri" w:cs="Calibri"/>
          <w:noProof/>
          <w:szCs w:val="24"/>
        </w:rPr>
        <w:t>. . Cambridge University Press; 2014:923–1000.</w:t>
      </w:r>
    </w:p>
    <w:p w14:paraId="3BDEF7FE"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0. </w:t>
      </w:r>
      <w:r w:rsidRPr="00C9732A">
        <w:rPr>
          <w:rFonts w:ascii="Calibri" w:hAnsi="Calibri" w:cs="Calibri"/>
          <w:noProof/>
          <w:szCs w:val="24"/>
        </w:rPr>
        <w:tab/>
        <w:t xml:space="preserve">C40 Cities Climate Leadership Group: </w:t>
      </w:r>
      <w:r w:rsidRPr="00C9732A">
        <w:rPr>
          <w:rFonts w:ascii="Calibri" w:hAnsi="Calibri" w:cs="Calibri"/>
          <w:b/>
          <w:bCs/>
          <w:noProof/>
          <w:szCs w:val="24"/>
        </w:rPr>
        <w:t>C40 Cities [Internet]</w:t>
      </w:r>
      <w:r w:rsidRPr="00C9732A">
        <w:rPr>
          <w:rFonts w:ascii="Calibri" w:hAnsi="Calibri" w:cs="Calibri"/>
          <w:noProof/>
          <w:szCs w:val="24"/>
        </w:rPr>
        <w:t>. 2017, [no volume].</w:t>
      </w:r>
    </w:p>
    <w:p w14:paraId="73DCA123"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1. </w:t>
      </w:r>
      <w:r w:rsidRPr="00C9732A">
        <w:rPr>
          <w:rFonts w:ascii="Calibri" w:hAnsi="Calibri" w:cs="Calibri"/>
          <w:noProof/>
          <w:szCs w:val="24"/>
        </w:rPr>
        <w:tab/>
        <w:t xml:space="preserve">Global Covenant of Mayors: </w:t>
      </w:r>
      <w:r w:rsidRPr="00C9732A">
        <w:rPr>
          <w:rFonts w:ascii="Calibri" w:hAnsi="Calibri" w:cs="Calibri"/>
          <w:b/>
          <w:bCs/>
          <w:noProof/>
          <w:szCs w:val="24"/>
        </w:rPr>
        <w:t>Global Covenant of Mayors for Climate &amp; Energy [Internet]</w:t>
      </w:r>
      <w:r w:rsidRPr="00C9732A">
        <w:rPr>
          <w:rFonts w:ascii="Calibri" w:hAnsi="Calibri" w:cs="Calibri"/>
          <w:noProof/>
          <w:szCs w:val="24"/>
        </w:rPr>
        <w:t>. 2017, [no volume].</w:t>
      </w:r>
    </w:p>
    <w:p w14:paraId="721EC20F"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2. </w:t>
      </w:r>
      <w:r w:rsidRPr="00C9732A">
        <w:rPr>
          <w:rFonts w:ascii="Calibri" w:hAnsi="Calibri" w:cs="Calibri"/>
          <w:noProof/>
          <w:szCs w:val="24"/>
        </w:rPr>
        <w:tab/>
        <w:t xml:space="preserve">UNEP: </w:t>
      </w:r>
      <w:r w:rsidRPr="00C9732A">
        <w:rPr>
          <w:rFonts w:ascii="Calibri" w:hAnsi="Calibri" w:cs="Calibri"/>
          <w:i/>
          <w:iCs/>
          <w:noProof/>
          <w:szCs w:val="24"/>
        </w:rPr>
        <w:t>The Emissions Gap Report 2017 [Internet]</w:t>
      </w:r>
      <w:r w:rsidRPr="00C9732A">
        <w:rPr>
          <w:rFonts w:ascii="Calibri" w:hAnsi="Calibri" w:cs="Calibri"/>
          <w:noProof/>
          <w:szCs w:val="24"/>
        </w:rPr>
        <w:t>. United Nations Environment Program (UNEP); 2017.</w:t>
      </w:r>
    </w:p>
    <w:p w14:paraId="2107AD84"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3. </w:t>
      </w:r>
      <w:r w:rsidRPr="00C9732A">
        <w:rPr>
          <w:rFonts w:ascii="Calibri" w:hAnsi="Calibri" w:cs="Calibri"/>
          <w:noProof/>
          <w:szCs w:val="24"/>
        </w:rPr>
        <w:tab/>
        <w:t xml:space="preserve">Rogelj J, den Elzen M, Höhne N, Fransen T, Fekete H, Winkler H, Schaeffer R, Sha F, Riahi K, Meinshausen M: </w:t>
      </w:r>
      <w:r w:rsidRPr="00C9732A">
        <w:rPr>
          <w:rFonts w:ascii="Calibri" w:hAnsi="Calibri" w:cs="Calibri"/>
          <w:b/>
          <w:bCs/>
          <w:noProof/>
          <w:szCs w:val="24"/>
        </w:rPr>
        <w:t>Paris Agreement climate proposals need a boost to keep warming well below 2 °C [Internet]</w:t>
      </w:r>
      <w:r w:rsidRPr="00C9732A">
        <w:rPr>
          <w:rFonts w:ascii="Calibri" w:hAnsi="Calibri" w:cs="Calibri"/>
          <w:noProof/>
          <w:szCs w:val="24"/>
        </w:rPr>
        <w:t xml:space="preserve">. </w:t>
      </w:r>
      <w:r w:rsidRPr="00C9732A">
        <w:rPr>
          <w:rFonts w:ascii="Calibri" w:hAnsi="Calibri" w:cs="Calibri"/>
          <w:i/>
          <w:iCs/>
          <w:noProof/>
          <w:szCs w:val="24"/>
        </w:rPr>
        <w:t>Nature</w:t>
      </w:r>
      <w:r w:rsidRPr="00C9732A">
        <w:rPr>
          <w:rFonts w:ascii="Calibri" w:hAnsi="Calibri" w:cs="Calibri"/>
          <w:noProof/>
          <w:szCs w:val="24"/>
        </w:rPr>
        <w:t xml:space="preserve"> 2016, </w:t>
      </w:r>
      <w:r w:rsidRPr="00C9732A">
        <w:rPr>
          <w:rFonts w:ascii="Calibri" w:hAnsi="Calibri" w:cs="Calibri"/>
          <w:b/>
          <w:bCs/>
          <w:noProof/>
          <w:szCs w:val="24"/>
        </w:rPr>
        <w:t>534</w:t>
      </w:r>
      <w:r w:rsidRPr="00C9732A">
        <w:rPr>
          <w:rFonts w:ascii="Calibri" w:hAnsi="Calibri" w:cs="Calibri"/>
          <w:noProof/>
          <w:szCs w:val="24"/>
        </w:rPr>
        <w:t>:631–639.</w:t>
      </w:r>
    </w:p>
    <w:p w14:paraId="3E98625E"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4. </w:t>
      </w:r>
      <w:r w:rsidRPr="00C9732A">
        <w:rPr>
          <w:rFonts w:ascii="Calibri" w:hAnsi="Calibri" w:cs="Calibri"/>
          <w:noProof/>
          <w:szCs w:val="24"/>
        </w:rPr>
        <w:tab/>
        <w:t xml:space="preserve">Somanthan E, Sterner T, Sugiyama T, Chimanikire D, Dubash NK, Essandoh-Yeddu J, Fifita S, Goulder L, Jaffe A, Labandeira X, et al.: </w:t>
      </w:r>
      <w:r w:rsidRPr="00C9732A">
        <w:rPr>
          <w:rFonts w:ascii="Calibri" w:hAnsi="Calibri" w:cs="Calibri"/>
          <w:b/>
          <w:bCs/>
          <w:noProof/>
          <w:szCs w:val="24"/>
        </w:rPr>
        <w:t>National and Sub-national Policies and Institutions</w:t>
      </w:r>
      <w:r w:rsidRPr="00C9732A">
        <w:rPr>
          <w:rFonts w:ascii="Calibri" w:hAnsi="Calibri" w:cs="Calibri"/>
          <w:noProof/>
          <w:szCs w:val="24"/>
        </w:rPr>
        <w:t xml:space="preserve">. In </w:t>
      </w:r>
      <w:r w:rsidRPr="00C9732A">
        <w:rPr>
          <w:rFonts w:ascii="Calibri" w:hAnsi="Calibri" w:cs="Calibri"/>
          <w:i/>
          <w:iCs/>
          <w:noProof/>
          <w:szCs w:val="24"/>
        </w:rPr>
        <w:t xml:space="preserve">Climate Change 2014: Mitigation of Climate Change. Contribution of Working Group III to the </w:t>
      </w:r>
      <w:r w:rsidRPr="00C9732A">
        <w:rPr>
          <w:rFonts w:ascii="Calibri" w:hAnsi="Calibri" w:cs="Calibri"/>
          <w:i/>
          <w:iCs/>
          <w:noProof/>
          <w:szCs w:val="24"/>
        </w:rPr>
        <w:lastRenderedPageBreak/>
        <w:t>Fifth Assessment Report of the Intergovernmental Panel on Climate Change</w:t>
      </w:r>
      <w:r w:rsidRPr="00C9732A">
        <w:rPr>
          <w:rFonts w:ascii="Calibri" w:hAnsi="Calibri" w:cs="Calibri"/>
          <w:noProof/>
          <w:szCs w:val="24"/>
        </w:rPr>
        <w:t>. Edited by Edenhofer O, Pichs-Madruga R, Sokona Y, Farahani E, Kadner S, Seyboth K, Adler A, Baum I, Brunner S, Eickemeier P, et al. Cambridge University Press; 2014:1141–1206.</w:t>
      </w:r>
    </w:p>
    <w:p w14:paraId="77027993"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5. </w:t>
      </w:r>
      <w:r w:rsidRPr="00C9732A">
        <w:rPr>
          <w:rFonts w:ascii="Calibri" w:hAnsi="Calibri" w:cs="Calibri"/>
          <w:noProof/>
          <w:szCs w:val="24"/>
        </w:rPr>
        <w:tab/>
        <w:t xml:space="preserve">Grubler A, Bai X, Buettner T, Dhakal S, Fisk D, Ichinose T, Keristead J, Sammer G, Satterthwaite D, Schulz N, et al.: </w:t>
      </w:r>
      <w:r w:rsidRPr="00C9732A">
        <w:rPr>
          <w:rFonts w:ascii="Calibri" w:hAnsi="Calibri" w:cs="Calibri"/>
          <w:b/>
          <w:bCs/>
          <w:noProof/>
          <w:szCs w:val="24"/>
        </w:rPr>
        <w:t>Urban Energy Systems</w:t>
      </w:r>
      <w:r w:rsidRPr="00C9732A">
        <w:rPr>
          <w:rFonts w:ascii="Calibri" w:hAnsi="Calibri" w:cs="Calibri"/>
          <w:noProof/>
          <w:szCs w:val="24"/>
        </w:rPr>
        <w:t xml:space="preserve">. In </w:t>
      </w:r>
      <w:r w:rsidRPr="00C9732A">
        <w:rPr>
          <w:rFonts w:ascii="Calibri" w:hAnsi="Calibri" w:cs="Calibri"/>
          <w:i/>
          <w:iCs/>
          <w:noProof/>
          <w:szCs w:val="24"/>
        </w:rPr>
        <w:t>Global Energy Assessment - Toward a Sustainable Future</w:t>
      </w:r>
      <w:r w:rsidRPr="00C9732A">
        <w:rPr>
          <w:rFonts w:ascii="Calibri" w:hAnsi="Calibri" w:cs="Calibri"/>
          <w:noProof/>
          <w:szCs w:val="24"/>
        </w:rPr>
        <w:t>. . International Institute for Applied Systems Analysis and Cambridge University Press; 2012:1307–1400.</w:t>
      </w:r>
    </w:p>
    <w:p w14:paraId="34FEFCE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6. </w:t>
      </w:r>
      <w:r w:rsidRPr="00C9732A">
        <w:rPr>
          <w:rFonts w:ascii="Calibri" w:hAnsi="Calibri" w:cs="Calibri"/>
          <w:noProof/>
          <w:szCs w:val="24"/>
        </w:rPr>
        <w:tab/>
        <w:t xml:space="preserve">Minx JC, Callaghan MW, Lamb WF, Garard J, Edenhofer O: </w:t>
      </w:r>
      <w:r w:rsidRPr="00C9732A">
        <w:rPr>
          <w:rFonts w:ascii="Calibri" w:hAnsi="Calibri" w:cs="Calibri"/>
          <w:b/>
          <w:bCs/>
          <w:noProof/>
          <w:szCs w:val="24"/>
        </w:rPr>
        <w:t>Learning about climate change solutions in the IPCC and beyond</w:t>
      </w:r>
      <w:r w:rsidRPr="00C9732A">
        <w:rPr>
          <w:rFonts w:ascii="Calibri" w:hAnsi="Calibri" w:cs="Calibri"/>
          <w:noProof/>
          <w:szCs w:val="24"/>
        </w:rPr>
        <w:t xml:space="preserve">. </w:t>
      </w:r>
      <w:r w:rsidRPr="00C9732A">
        <w:rPr>
          <w:rFonts w:ascii="Calibri" w:hAnsi="Calibri" w:cs="Calibri"/>
          <w:i/>
          <w:iCs/>
          <w:noProof/>
          <w:szCs w:val="24"/>
        </w:rPr>
        <w:t>Environ. Sci. Policy</w:t>
      </w:r>
      <w:r w:rsidRPr="00C9732A">
        <w:rPr>
          <w:rFonts w:ascii="Calibri" w:hAnsi="Calibri" w:cs="Calibri"/>
          <w:noProof/>
          <w:szCs w:val="24"/>
        </w:rPr>
        <w:t xml:space="preserve"> 2017, doi:10.1016/j.envsci.2017.05.014.</w:t>
      </w:r>
    </w:p>
    <w:p w14:paraId="3539178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7. </w:t>
      </w:r>
      <w:r w:rsidRPr="00C9732A">
        <w:rPr>
          <w:rFonts w:ascii="Calibri" w:hAnsi="Calibri" w:cs="Calibri"/>
          <w:noProof/>
          <w:szCs w:val="24"/>
        </w:rPr>
        <w:tab/>
        <w:t xml:space="preserve">Rosenzweig C, Solecki W, Romero-lankao P, Mehrotra S, Dhakal S, Bowman T, Ibrahim SA: </w:t>
      </w:r>
      <w:r w:rsidRPr="00C9732A">
        <w:rPr>
          <w:rFonts w:ascii="Calibri" w:hAnsi="Calibri" w:cs="Calibri"/>
          <w:i/>
          <w:iCs/>
          <w:noProof/>
          <w:szCs w:val="24"/>
        </w:rPr>
        <w:t>ARC3.2 Summary for City Leaders</w:t>
      </w:r>
      <w:r w:rsidRPr="00C9732A">
        <w:rPr>
          <w:rFonts w:ascii="Calibri" w:hAnsi="Calibri" w:cs="Calibri"/>
          <w:noProof/>
          <w:szCs w:val="24"/>
        </w:rPr>
        <w:t>. Columbia University; 2015.</w:t>
      </w:r>
    </w:p>
    <w:p w14:paraId="6A48D901"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8. </w:t>
      </w:r>
      <w:r w:rsidRPr="00C9732A">
        <w:rPr>
          <w:rFonts w:ascii="Calibri" w:hAnsi="Calibri" w:cs="Calibri"/>
          <w:noProof/>
          <w:szCs w:val="24"/>
        </w:rPr>
        <w:tab/>
        <w:t xml:space="preserve">Marcotullio PJ, Sarzynski A, Albrecht J, Schulz N, Garcia J: </w:t>
      </w:r>
      <w:r w:rsidRPr="00C9732A">
        <w:rPr>
          <w:rFonts w:ascii="Calibri" w:hAnsi="Calibri" w:cs="Calibri"/>
          <w:b/>
          <w:bCs/>
          <w:noProof/>
          <w:szCs w:val="24"/>
        </w:rPr>
        <w:t>The geography of global urban greenhouse gas emissions: an exploratory analysis</w:t>
      </w:r>
      <w:r w:rsidRPr="00C9732A">
        <w:rPr>
          <w:rFonts w:ascii="Calibri" w:hAnsi="Calibri" w:cs="Calibri"/>
          <w:noProof/>
          <w:szCs w:val="24"/>
        </w:rPr>
        <w:t xml:space="preserve">. </w:t>
      </w:r>
      <w:r w:rsidRPr="00C9732A">
        <w:rPr>
          <w:rFonts w:ascii="Calibri" w:hAnsi="Calibri" w:cs="Calibri"/>
          <w:i/>
          <w:iCs/>
          <w:noProof/>
          <w:szCs w:val="24"/>
        </w:rPr>
        <w:t>Clim. Change</w:t>
      </w:r>
      <w:r w:rsidRPr="00C9732A">
        <w:rPr>
          <w:rFonts w:ascii="Calibri" w:hAnsi="Calibri" w:cs="Calibri"/>
          <w:noProof/>
          <w:szCs w:val="24"/>
        </w:rPr>
        <w:t xml:space="preserve"> 2013, doi:10.1007/s10584-013-0977-z.</w:t>
      </w:r>
    </w:p>
    <w:p w14:paraId="07B9ED55"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19. </w:t>
      </w:r>
      <w:r w:rsidRPr="00C9732A">
        <w:rPr>
          <w:rFonts w:ascii="Calibri" w:hAnsi="Calibri" w:cs="Calibri"/>
          <w:noProof/>
          <w:szCs w:val="24"/>
        </w:rPr>
        <w:tab/>
        <w:t xml:space="preserve">Minx J, Baiocchi G, Wiedmann T, Barrett J, Creutzig F, Feng K, Förster M, Pichler P-P, Weisz H, Hubacek K: </w:t>
      </w:r>
      <w:r w:rsidRPr="00C9732A">
        <w:rPr>
          <w:rFonts w:ascii="Calibri" w:hAnsi="Calibri" w:cs="Calibri"/>
          <w:b/>
          <w:bCs/>
          <w:noProof/>
          <w:szCs w:val="24"/>
        </w:rPr>
        <w:t>Carbon footprints of cities and other human settlements in the UK [Internet]</w:t>
      </w:r>
      <w:r w:rsidRPr="00C9732A">
        <w:rPr>
          <w:rFonts w:ascii="Calibri" w:hAnsi="Calibri" w:cs="Calibri"/>
          <w:noProof/>
          <w:szCs w:val="24"/>
        </w:rPr>
        <w:t xml:space="preserve">. </w:t>
      </w:r>
      <w:r w:rsidRPr="00C9732A">
        <w:rPr>
          <w:rFonts w:ascii="Calibri" w:hAnsi="Calibri" w:cs="Calibri"/>
          <w:i/>
          <w:iCs/>
          <w:noProof/>
          <w:szCs w:val="24"/>
        </w:rPr>
        <w:t>Environ. Res. Lett.</w:t>
      </w:r>
      <w:r w:rsidRPr="00C9732A">
        <w:rPr>
          <w:rFonts w:ascii="Calibri" w:hAnsi="Calibri" w:cs="Calibri"/>
          <w:noProof/>
          <w:szCs w:val="24"/>
        </w:rPr>
        <w:t xml:space="preserve"> 2013, </w:t>
      </w:r>
      <w:r w:rsidRPr="00C9732A">
        <w:rPr>
          <w:rFonts w:ascii="Calibri" w:hAnsi="Calibri" w:cs="Calibri"/>
          <w:b/>
          <w:bCs/>
          <w:noProof/>
          <w:szCs w:val="24"/>
        </w:rPr>
        <w:t>8</w:t>
      </w:r>
      <w:r w:rsidRPr="00C9732A">
        <w:rPr>
          <w:rFonts w:ascii="Calibri" w:hAnsi="Calibri" w:cs="Calibri"/>
          <w:noProof/>
          <w:szCs w:val="24"/>
        </w:rPr>
        <w:t>:35039.</w:t>
      </w:r>
    </w:p>
    <w:p w14:paraId="02D293EC"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0. </w:t>
      </w:r>
      <w:r w:rsidRPr="00C9732A">
        <w:rPr>
          <w:rFonts w:ascii="Calibri" w:hAnsi="Calibri" w:cs="Calibri"/>
          <w:noProof/>
          <w:szCs w:val="24"/>
        </w:rPr>
        <w:tab/>
        <w:t xml:space="preserve">Gurney KR, Romero-Lankao P, Seto KC, Hutyra LR, Duren R, Kennedy C, Grimm NB, Ehleringer JR, Marcotullio P, Hughes S, et al.: </w:t>
      </w:r>
      <w:r w:rsidRPr="00C9732A">
        <w:rPr>
          <w:rFonts w:ascii="Calibri" w:hAnsi="Calibri" w:cs="Calibri"/>
          <w:b/>
          <w:bCs/>
          <w:noProof/>
          <w:szCs w:val="24"/>
        </w:rPr>
        <w:t>Climate change: Track urban emissions on a human scale</w:t>
      </w:r>
      <w:r w:rsidRPr="00C9732A">
        <w:rPr>
          <w:rFonts w:ascii="Calibri" w:hAnsi="Calibri" w:cs="Calibri"/>
          <w:noProof/>
          <w:szCs w:val="24"/>
        </w:rPr>
        <w:t xml:space="preserve">. </w:t>
      </w:r>
      <w:r w:rsidRPr="00C9732A">
        <w:rPr>
          <w:rFonts w:ascii="Calibri" w:hAnsi="Calibri" w:cs="Calibri"/>
          <w:i/>
          <w:iCs/>
          <w:noProof/>
          <w:szCs w:val="24"/>
        </w:rPr>
        <w:t>Nature</w:t>
      </w:r>
      <w:r w:rsidRPr="00C9732A">
        <w:rPr>
          <w:rFonts w:ascii="Calibri" w:hAnsi="Calibri" w:cs="Calibri"/>
          <w:noProof/>
          <w:szCs w:val="24"/>
        </w:rPr>
        <w:t xml:space="preserve"> 2015, </w:t>
      </w:r>
      <w:r w:rsidRPr="00C9732A">
        <w:rPr>
          <w:rFonts w:ascii="Calibri" w:hAnsi="Calibri" w:cs="Calibri"/>
          <w:b/>
          <w:bCs/>
          <w:noProof/>
          <w:szCs w:val="24"/>
        </w:rPr>
        <w:t>525</w:t>
      </w:r>
      <w:r w:rsidRPr="00C9732A">
        <w:rPr>
          <w:rFonts w:ascii="Calibri" w:hAnsi="Calibri" w:cs="Calibri"/>
          <w:noProof/>
          <w:szCs w:val="24"/>
        </w:rPr>
        <w:t>:179–181.</w:t>
      </w:r>
    </w:p>
    <w:p w14:paraId="6381877E"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1. </w:t>
      </w:r>
      <w:r w:rsidRPr="00C9732A">
        <w:rPr>
          <w:rFonts w:ascii="Calibri" w:hAnsi="Calibri" w:cs="Calibri"/>
          <w:noProof/>
          <w:szCs w:val="24"/>
        </w:rPr>
        <w:tab/>
        <w:t xml:space="preserve">Mattauch L, Ridgway M, Creutzig F: </w:t>
      </w:r>
      <w:r w:rsidRPr="00C9732A">
        <w:rPr>
          <w:rFonts w:ascii="Calibri" w:hAnsi="Calibri" w:cs="Calibri"/>
          <w:b/>
          <w:bCs/>
          <w:noProof/>
          <w:szCs w:val="24"/>
        </w:rPr>
        <w:t>Happy or liberal? Making sense of behavior in transport policy design</w:t>
      </w:r>
      <w:r w:rsidRPr="00C9732A">
        <w:rPr>
          <w:rFonts w:ascii="Calibri" w:hAnsi="Calibri" w:cs="Calibri"/>
          <w:noProof/>
          <w:szCs w:val="24"/>
        </w:rPr>
        <w:t xml:space="preserve">. </w:t>
      </w:r>
      <w:r w:rsidRPr="00C9732A">
        <w:rPr>
          <w:rFonts w:ascii="Calibri" w:hAnsi="Calibri" w:cs="Calibri"/>
          <w:i/>
          <w:iCs/>
          <w:noProof/>
          <w:szCs w:val="24"/>
        </w:rPr>
        <w:t>Transp. Res. Part D Transp. Environ.</w:t>
      </w:r>
      <w:r w:rsidRPr="00C9732A">
        <w:rPr>
          <w:rFonts w:ascii="Calibri" w:hAnsi="Calibri" w:cs="Calibri"/>
          <w:noProof/>
          <w:szCs w:val="24"/>
        </w:rPr>
        <w:t xml:space="preserve"> 2016, </w:t>
      </w:r>
      <w:r w:rsidRPr="00C9732A">
        <w:rPr>
          <w:rFonts w:ascii="Calibri" w:hAnsi="Calibri" w:cs="Calibri"/>
          <w:b/>
          <w:bCs/>
          <w:noProof/>
          <w:szCs w:val="24"/>
        </w:rPr>
        <w:t>45</w:t>
      </w:r>
      <w:r w:rsidRPr="00C9732A">
        <w:rPr>
          <w:rFonts w:ascii="Calibri" w:hAnsi="Calibri" w:cs="Calibri"/>
          <w:noProof/>
          <w:szCs w:val="24"/>
        </w:rPr>
        <w:t>:64–83.</w:t>
      </w:r>
    </w:p>
    <w:p w14:paraId="7B37E6E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2. </w:t>
      </w:r>
      <w:r w:rsidRPr="00C9732A">
        <w:rPr>
          <w:rFonts w:ascii="Calibri" w:hAnsi="Calibri" w:cs="Calibri"/>
          <w:noProof/>
          <w:szCs w:val="24"/>
        </w:rPr>
        <w:tab/>
        <w:t xml:space="preserve">Weinberger R, Goetzke F: </w:t>
      </w:r>
      <w:r w:rsidRPr="00C9732A">
        <w:rPr>
          <w:rFonts w:ascii="Calibri" w:hAnsi="Calibri" w:cs="Calibri"/>
          <w:b/>
          <w:bCs/>
          <w:noProof/>
          <w:szCs w:val="24"/>
        </w:rPr>
        <w:t>Unpacking preference: How previous experience affects auto ownership in the United States</w:t>
      </w:r>
      <w:r w:rsidRPr="00C9732A">
        <w:rPr>
          <w:rFonts w:ascii="Calibri" w:hAnsi="Calibri" w:cs="Calibri"/>
          <w:noProof/>
          <w:szCs w:val="24"/>
        </w:rPr>
        <w:t xml:space="preserve">. </w:t>
      </w:r>
      <w:r w:rsidRPr="00C9732A">
        <w:rPr>
          <w:rFonts w:ascii="Calibri" w:hAnsi="Calibri" w:cs="Calibri"/>
          <w:i/>
          <w:iCs/>
          <w:noProof/>
          <w:szCs w:val="24"/>
        </w:rPr>
        <w:t>Urban Stud.</w:t>
      </w:r>
      <w:r w:rsidRPr="00C9732A">
        <w:rPr>
          <w:rFonts w:ascii="Calibri" w:hAnsi="Calibri" w:cs="Calibri"/>
          <w:noProof/>
          <w:szCs w:val="24"/>
        </w:rPr>
        <w:t xml:space="preserve"> 2010, [no volume].</w:t>
      </w:r>
    </w:p>
    <w:p w14:paraId="2AA245F9"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3. </w:t>
      </w:r>
      <w:r w:rsidRPr="00C9732A">
        <w:rPr>
          <w:rFonts w:ascii="Calibri" w:hAnsi="Calibri" w:cs="Calibri"/>
          <w:noProof/>
          <w:szCs w:val="24"/>
        </w:rPr>
        <w:tab/>
        <w:t xml:space="preserve">Ewing R, Cervero R: </w:t>
      </w:r>
      <w:r w:rsidRPr="00C9732A">
        <w:rPr>
          <w:rFonts w:ascii="Calibri" w:hAnsi="Calibri" w:cs="Calibri"/>
          <w:b/>
          <w:bCs/>
          <w:noProof/>
          <w:szCs w:val="24"/>
        </w:rPr>
        <w:t>Travel and the Built Environment -- A Meta-Analysis</w:t>
      </w:r>
      <w:r w:rsidRPr="00C9732A">
        <w:rPr>
          <w:rFonts w:ascii="Calibri" w:hAnsi="Calibri" w:cs="Calibri"/>
          <w:noProof/>
          <w:szCs w:val="24"/>
        </w:rPr>
        <w:t xml:space="preserve">. </w:t>
      </w:r>
      <w:r w:rsidRPr="00C9732A">
        <w:rPr>
          <w:rFonts w:ascii="Calibri" w:hAnsi="Calibri" w:cs="Calibri"/>
          <w:i/>
          <w:iCs/>
          <w:noProof/>
          <w:szCs w:val="24"/>
        </w:rPr>
        <w:t>J. Am. Plan. Assoc.</w:t>
      </w:r>
      <w:r w:rsidRPr="00C9732A">
        <w:rPr>
          <w:rFonts w:ascii="Calibri" w:hAnsi="Calibri" w:cs="Calibri"/>
          <w:noProof/>
          <w:szCs w:val="24"/>
        </w:rPr>
        <w:t xml:space="preserve"> 2010, </w:t>
      </w:r>
      <w:r w:rsidRPr="00C9732A">
        <w:rPr>
          <w:rFonts w:ascii="Calibri" w:hAnsi="Calibri" w:cs="Calibri"/>
          <w:b/>
          <w:bCs/>
          <w:noProof/>
          <w:szCs w:val="24"/>
        </w:rPr>
        <w:t>76</w:t>
      </w:r>
      <w:r w:rsidRPr="00C9732A">
        <w:rPr>
          <w:rFonts w:ascii="Calibri" w:hAnsi="Calibri" w:cs="Calibri"/>
          <w:noProof/>
          <w:szCs w:val="24"/>
        </w:rPr>
        <w:t>:265–294.</w:t>
      </w:r>
    </w:p>
    <w:p w14:paraId="2E632651"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4. </w:t>
      </w:r>
      <w:r w:rsidRPr="00C9732A">
        <w:rPr>
          <w:rFonts w:ascii="Calibri" w:hAnsi="Calibri" w:cs="Calibri"/>
          <w:noProof/>
          <w:szCs w:val="24"/>
        </w:rPr>
        <w:tab/>
        <w:t xml:space="preserve">IEA: </w:t>
      </w:r>
      <w:r w:rsidRPr="00C9732A">
        <w:rPr>
          <w:rFonts w:ascii="Calibri" w:hAnsi="Calibri" w:cs="Calibri"/>
          <w:i/>
          <w:iCs/>
          <w:noProof/>
          <w:szCs w:val="24"/>
        </w:rPr>
        <w:t>Energy technology perspective - Towards sustainable urban energy systems</w:t>
      </w:r>
      <w:r w:rsidRPr="00C9732A">
        <w:rPr>
          <w:rFonts w:ascii="Calibri" w:hAnsi="Calibri" w:cs="Calibri"/>
          <w:noProof/>
          <w:szCs w:val="24"/>
        </w:rPr>
        <w:t>. 2016.</w:t>
      </w:r>
    </w:p>
    <w:p w14:paraId="2CC1C87E"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5. </w:t>
      </w:r>
      <w:r w:rsidRPr="00C9732A">
        <w:rPr>
          <w:rFonts w:ascii="Calibri" w:hAnsi="Calibri" w:cs="Calibri"/>
          <w:noProof/>
          <w:szCs w:val="24"/>
        </w:rPr>
        <w:tab/>
        <w:t xml:space="preserve">Grubler A, Fisk D: </w:t>
      </w:r>
      <w:r w:rsidRPr="00C9732A">
        <w:rPr>
          <w:rFonts w:ascii="Calibri" w:hAnsi="Calibri" w:cs="Calibri"/>
          <w:i/>
          <w:iCs/>
          <w:noProof/>
          <w:szCs w:val="24"/>
        </w:rPr>
        <w:t>Energizing Sustainable Cities: Assessing Urban Energy</w:t>
      </w:r>
      <w:r w:rsidRPr="00C9732A">
        <w:rPr>
          <w:rFonts w:ascii="Calibri" w:hAnsi="Calibri" w:cs="Calibri"/>
          <w:noProof/>
          <w:szCs w:val="24"/>
        </w:rPr>
        <w:t>. Routledge; 2013.</w:t>
      </w:r>
    </w:p>
    <w:p w14:paraId="2135662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6. </w:t>
      </w:r>
      <w:r w:rsidRPr="00C9732A">
        <w:rPr>
          <w:rFonts w:ascii="Calibri" w:hAnsi="Calibri" w:cs="Calibri"/>
          <w:noProof/>
          <w:szCs w:val="24"/>
        </w:rPr>
        <w:tab/>
        <w:t xml:space="preserve">Seto K, Dhakal S, Bigio AG, Blanco H, Delgado GC, Dewar D, Huang L, Inaba A, Kansal A, Lwasa S, et al.: </w:t>
      </w:r>
      <w:r w:rsidRPr="00C9732A">
        <w:rPr>
          <w:rFonts w:ascii="Calibri" w:hAnsi="Calibri" w:cs="Calibri"/>
          <w:b/>
          <w:bCs/>
          <w:noProof/>
          <w:szCs w:val="24"/>
        </w:rPr>
        <w:t>Chapter 12: Human Settlements, Infrastructure, and Spatial Planning</w:t>
      </w:r>
      <w:r w:rsidRPr="00C9732A">
        <w:rPr>
          <w:rFonts w:ascii="Calibri" w:hAnsi="Calibri" w:cs="Calibri"/>
          <w:noProof/>
          <w:szCs w:val="24"/>
        </w:rPr>
        <w:t xml:space="preserve">. </w:t>
      </w:r>
      <w:r w:rsidRPr="00C9732A">
        <w:rPr>
          <w:rFonts w:ascii="Calibri" w:hAnsi="Calibri" w:cs="Calibri"/>
          <w:i/>
          <w:iCs/>
          <w:noProof/>
          <w:szCs w:val="24"/>
        </w:rPr>
        <w:t>Clim. Chang. 2014 Mitig. Clim. Chang. Contrib. Work. Gr. III to Fifth Assess. Rep. Intergov. Panel Clim. Chang.</w:t>
      </w:r>
      <w:r w:rsidRPr="00C9732A">
        <w:rPr>
          <w:rFonts w:ascii="Calibri" w:hAnsi="Calibri" w:cs="Calibri"/>
          <w:noProof/>
          <w:szCs w:val="24"/>
        </w:rPr>
        <w:t xml:space="preserve"> 2014, [no volume].</w:t>
      </w:r>
    </w:p>
    <w:p w14:paraId="189D0B50"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7. </w:t>
      </w:r>
      <w:r w:rsidRPr="00C9732A">
        <w:rPr>
          <w:rFonts w:ascii="Calibri" w:hAnsi="Calibri" w:cs="Calibri"/>
          <w:noProof/>
          <w:szCs w:val="24"/>
        </w:rPr>
        <w:tab/>
        <w:t xml:space="preserve">Creutzig F, Fernandez B, Haberl H, Khosla R, Mulugetta Y, Seto KC: </w:t>
      </w:r>
      <w:r w:rsidRPr="00C9732A">
        <w:rPr>
          <w:rFonts w:ascii="Calibri" w:hAnsi="Calibri" w:cs="Calibri"/>
          <w:b/>
          <w:bCs/>
          <w:noProof/>
          <w:szCs w:val="24"/>
        </w:rPr>
        <w:t>Beyond Technology: Demand-Side Solutions to Climate Change Mitigation</w:t>
      </w:r>
      <w:r w:rsidRPr="00C9732A">
        <w:rPr>
          <w:rFonts w:ascii="Calibri" w:hAnsi="Calibri" w:cs="Calibri"/>
          <w:noProof/>
          <w:szCs w:val="24"/>
        </w:rPr>
        <w:t xml:space="preserve">. </w:t>
      </w:r>
      <w:r w:rsidRPr="00C9732A">
        <w:rPr>
          <w:rFonts w:ascii="Calibri" w:hAnsi="Calibri" w:cs="Calibri"/>
          <w:i/>
          <w:iCs/>
          <w:noProof/>
          <w:szCs w:val="24"/>
        </w:rPr>
        <w:t>Annu. Rev. Environ. Resour.</w:t>
      </w:r>
      <w:r w:rsidRPr="00C9732A">
        <w:rPr>
          <w:rFonts w:ascii="Calibri" w:hAnsi="Calibri" w:cs="Calibri"/>
          <w:noProof/>
          <w:szCs w:val="24"/>
        </w:rPr>
        <w:t xml:space="preserve"> 2016, </w:t>
      </w:r>
      <w:r w:rsidRPr="00C9732A">
        <w:rPr>
          <w:rFonts w:ascii="Calibri" w:hAnsi="Calibri" w:cs="Calibri"/>
          <w:b/>
          <w:bCs/>
          <w:noProof/>
          <w:szCs w:val="24"/>
        </w:rPr>
        <w:t>41</w:t>
      </w:r>
      <w:r w:rsidRPr="00C9732A">
        <w:rPr>
          <w:rFonts w:ascii="Calibri" w:hAnsi="Calibri" w:cs="Calibri"/>
          <w:noProof/>
          <w:szCs w:val="24"/>
        </w:rPr>
        <w:t>:null.</w:t>
      </w:r>
    </w:p>
    <w:p w14:paraId="5BC7BC6D"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8. </w:t>
      </w:r>
      <w:r w:rsidRPr="00C9732A">
        <w:rPr>
          <w:rFonts w:ascii="Calibri" w:hAnsi="Calibri" w:cs="Calibri"/>
          <w:noProof/>
          <w:szCs w:val="24"/>
        </w:rPr>
        <w:tab/>
        <w:t xml:space="preserve">Salon D, Boarnet MG, Handy S, Spears S, Tal G: </w:t>
      </w:r>
      <w:r w:rsidRPr="00C9732A">
        <w:rPr>
          <w:rFonts w:ascii="Calibri" w:hAnsi="Calibri" w:cs="Calibri"/>
          <w:b/>
          <w:bCs/>
          <w:noProof/>
          <w:szCs w:val="24"/>
        </w:rPr>
        <w:t>How do local actions affect VMT? A critical review of the empirical evidence</w:t>
      </w:r>
      <w:r w:rsidRPr="00C9732A">
        <w:rPr>
          <w:rFonts w:ascii="Calibri" w:hAnsi="Calibri" w:cs="Calibri"/>
          <w:noProof/>
          <w:szCs w:val="24"/>
        </w:rPr>
        <w:t xml:space="preserve">. </w:t>
      </w:r>
      <w:r w:rsidRPr="00C9732A">
        <w:rPr>
          <w:rFonts w:ascii="Calibri" w:hAnsi="Calibri" w:cs="Calibri"/>
          <w:i/>
          <w:iCs/>
          <w:noProof/>
          <w:szCs w:val="24"/>
        </w:rPr>
        <w:t>Transp. Res. Part D Transp. Environ.</w:t>
      </w:r>
      <w:r w:rsidRPr="00C9732A">
        <w:rPr>
          <w:rFonts w:ascii="Calibri" w:hAnsi="Calibri" w:cs="Calibri"/>
          <w:noProof/>
          <w:szCs w:val="24"/>
        </w:rPr>
        <w:t xml:space="preserve"> 2012, </w:t>
      </w:r>
      <w:r w:rsidRPr="00C9732A">
        <w:rPr>
          <w:rFonts w:ascii="Calibri" w:hAnsi="Calibri" w:cs="Calibri"/>
          <w:b/>
          <w:bCs/>
          <w:noProof/>
          <w:szCs w:val="24"/>
        </w:rPr>
        <w:t>17</w:t>
      </w:r>
      <w:r w:rsidRPr="00C9732A">
        <w:rPr>
          <w:rFonts w:ascii="Calibri" w:hAnsi="Calibri" w:cs="Calibri"/>
          <w:noProof/>
          <w:szCs w:val="24"/>
        </w:rPr>
        <w:t>:495–508.</w:t>
      </w:r>
    </w:p>
    <w:p w14:paraId="18947C90"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29. </w:t>
      </w:r>
      <w:r w:rsidRPr="00C9732A">
        <w:rPr>
          <w:rFonts w:ascii="Calibri" w:hAnsi="Calibri" w:cs="Calibri"/>
          <w:noProof/>
          <w:szCs w:val="24"/>
        </w:rPr>
        <w:tab/>
        <w:t xml:space="preserve">Bongardt D, Breithaupt M, Creutzig F: </w:t>
      </w:r>
      <w:r w:rsidRPr="00C9732A">
        <w:rPr>
          <w:rFonts w:ascii="Calibri" w:hAnsi="Calibri" w:cs="Calibri"/>
          <w:b/>
          <w:bCs/>
          <w:noProof/>
          <w:szCs w:val="24"/>
        </w:rPr>
        <w:t>Beyond the fossil city: Towards low carbon transport and green growth</w:t>
      </w:r>
      <w:r w:rsidRPr="00C9732A">
        <w:rPr>
          <w:rFonts w:ascii="Calibri" w:hAnsi="Calibri" w:cs="Calibri"/>
          <w:noProof/>
          <w:szCs w:val="24"/>
        </w:rPr>
        <w:t xml:space="preserve">. In </w:t>
      </w:r>
      <w:r w:rsidRPr="00C9732A">
        <w:rPr>
          <w:rFonts w:ascii="Calibri" w:hAnsi="Calibri" w:cs="Calibri"/>
          <w:i/>
          <w:iCs/>
          <w:noProof/>
          <w:szCs w:val="24"/>
        </w:rPr>
        <w:t>5th regional environmentally sustainable transport forum in Asia, United Nations Centre for Regional Development, Bangkok, Thailand</w:t>
      </w:r>
      <w:r w:rsidRPr="00C9732A">
        <w:rPr>
          <w:rFonts w:ascii="Calibri" w:hAnsi="Calibri" w:cs="Calibri"/>
          <w:noProof/>
          <w:szCs w:val="24"/>
        </w:rPr>
        <w:t>. . 2010.</w:t>
      </w:r>
    </w:p>
    <w:p w14:paraId="137B676C"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lastRenderedPageBreak/>
        <w:t xml:space="preserve">30. </w:t>
      </w:r>
      <w:r w:rsidRPr="00C9732A">
        <w:rPr>
          <w:rFonts w:ascii="Calibri" w:hAnsi="Calibri" w:cs="Calibri"/>
          <w:noProof/>
          <w:szCs w:val="24"/>
        </w:rPr>
        <w:tab/>
        <w:t xml:space="preserve">Bongardt D, Creutzig F, Hüging H, Sakamoto K, Bakker S, Gota S, Böhler-Baedeker S: </w:t>
      </w:r>
      <w:r w:rsidRPr="00C9732A">
        <w:rPr>
          <w:rFonts w:ascii="Calibri" w:hAnsi="Calibri" w:cs="Calibri"/>
          <w:i/>
          <w:iCs/>
          <w:noProof/>
          <w:szCs w:val="24"/>
        </w:rPr>
        <w:t>Low-carbon land transport: policy handbook</w:t>
      </w:r>
      <w:r w:rsidRPr="00C9732A">
        <w:rPr>
          <w:rFonts w:ascii="Calibri" w:hAnsi="Calibri" w:cs="Calibri"/>
          <w:noProof/>
          <w:szCs w:val="24"/>
        </w:rPr>
        <w:t>. Routledge; 2013.</w:t>
      </w:r>
    </w:p>
    <w:p w14:paraId="003B5C2D"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1. </w:t>
      </w:r>
      <w:r w:rsidRPr="00C9732A">
        <w:rPr>
          <w:rFonts w:ascii="Calibri" w:hAnsi="Calibri" w:cs="Calibri"/>
          <w:noProof/>
          <w:szCs w:val="24"/>
        </w:rPr>
        <w:tab/>
        <w:t xml:space="preserve">Creutzig F: </w:t>
      </w:r>
      <w:r w:rsidRPr="00C9732A">
        <w:rPr>
          <w:rFonts w:ascii="Calibri" w:hAnsi="Calibri" w:cs="Calibri"/>
          <w:b/>
          <w:bCs/>
          <w:noProof/>
          <w:szCs w:val="24"/>
        </w:rPr>
        <w:t>Evolving Narratives of Low-Carbon Futures in Transportation</w:t>
      </w:r>
      <w:r w:rsidRPr="00C9732A">
        <w:rPr>
          <w:rFonts w:ascii="Calibri" w:hAnsi="Calibri" w:cs="Calibri"/>
          <w:noProof/>
          <w:szCs w:val="24"/>
        </w:rPr>
        <w:t xml:space="preserve">. </w:t>
      </w:r>
      <w:r w:rsidRPr="00C9732A">
        <w:rPr>
          <w:rFonts w:ascii="Calibri" w:hAnsi="Calibri" w:cs="Calibri"/>
          <w:i/>
          <w:iCs/>
          <w:noProof/>
          <w:szCs w:val="24"/>
        </w:rPr>
        <w:t>Transp. Rev.</w:t>
      </w:r>
      <w:r w:rsidRPr="00C9732A">
        <w:rPr>
          <w:rFonts w:ascii="Calibri" w:hAnsi="Calibri" w:cs="Calibri"/>
          <w:noProof/>
          <w:szCs w:val="24"/>
        </w:rPr>
        <w:t xml:space="preserve"> 2016, </w:t>
      </w:r>
      <w:r w:rsidRPr="00C9732A">
        <w:rPr>
          <w:rFonts w:ascii="Calibri" w:hAnsi="Calibri" w:cs="Calibri"/>
          <w:b/>
          <w:bCs/>
          <w:noProof/>
          <w:szCs w:val="24"/>
        </w:rPr>
        <w:t>36</w:t>
      </w:r>
      <w:r w:rsidRPr="00C9732A">
        <w:rPr>
          <w:rFonts w:ascii="Calibri" w:hAnsi="Calibri" w:cs="Calibri"/>
          <w:noProof/>
          <w:szCs w:val="24"/>
        </w:rPr>
        <w:t>:341–360.</w:t>
      </w:r>
    </w:p>
    <w:p w14:paraId="004BD7D5"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2. </w:t>
      </w:r>
      <w:r w:rsidRPr="00C9732A">
        <w:rPr>
          <w:rFonts w:ascii="Calibri" w:hAnsi="Calibri" w:cs="Calibri"/>
          <w:noProof/>
          <w:szCs w:val="24"/>
        </w:rPr>
        <w:tab/>
        <w:t xml:space="preserve">Ürge-Vorsatz D, Novikova A: </w:t>
      </w:r>
      <w:r w:rsidRPr="00C9732A">
        <w:rPr>
          <w:rFonts w:ascii="Calibri" w:hAnsi="Calibri" w:cs="Calibri"/>
          <w:b/>
          <w:bCs/>
          <w:noProof/>
          <w:szCs w:val="24"/>
        </w:rPr>
        <w:t>Potentials and costs of carbon dioxide mitigation in the world’s buildings</w:t>
      </w:r>
      <w:r w:rsidRPr="00C9732A">
        <w:rPr>
          <w:rFonts w:ascii="Calibri" w:hAnsi="Calibri" w:cs="Calibri"/>
          <w:noProof/>
          <w:szCs w:val="24"/>
        </w:rPr>
        <w:t xml:space="preserve">. </w:t>
      </w:r>
      <w:r w:rsidRPr="00C9732A">
        <w:rPr>
          <w:rFonts w:ascii="Calibri" w:hAnsi="Calibri" w:cs="Calibri"/>
          <w:i/>
          <w:iCs/>
          <w:noProof/>
          <w:szCs w:val="24"/>
        </w:rPr>
        <w:t>Energy Policy</w:t>
      </w:r>
      <w:r w:rsidRPr="00C9732A">
        <w:rPr>
          <w:rFonts w:ascii="Calibri" w:hAnsi="Calibri" w:cs="Calibri"/>
          <w:noProof/>
          <w:szCs w:val="24"/>
        </w:rPr>
        <w:t xml:space="preserve"> 2008, </w:t>
      </w:r>
      <w:r w:rsidRPr="00C9732A">
        <w:rPr>
          <w:rFonts w:ascii="Calibri" w:hAnsi="Calibri" w:cs="Calibri"/>
          <w:b/>
          <w:bCs/>
          <w:noProof/>
          <w:szCs w:val="24"/>
        </w:rPr>
        <w:t>36</w:t>
      </w:r>
      <w:r w:rsidRPr="00C9732A">
        <w:rPr>
          <w:rFonts w:ascii="Calibri" w:hAnsi="Calibri" w:cs="Calibri"/>
          <w:noProof/>
          <w:szCs w:val="24"/>
        </w:rPr>
        <w:t>:642–661.</w:t>
      </w:r>
    </w:p>
    <w:p w14:paraId="78A3C3AB"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3. </w:t>
      </w:r>
      <w:r w:rsidRPr="00C9732A">
        <w:rPr>
          <w:rFonts w:ascii="Calibri" w:hAnsi="Calibri" w:cs="Calibri"/>
          <w:noProof/>
          <w:szCs w:val="24"/>
        </w:rPr>
        <w:tab/>
        <w:t xml:space="preserve">Lucon O, Ürge-Vorsatz D, Zain Ahmed A, Akbari H, Bertoldi P, Cabeza LF, Eyre N, Gadgil A, Harvey LDD, Jiang Y, et al.: </w:t>
      </w:r>
      <w:r w:rsidRPr="00C9732A">
        <w:rPr>
          <w:rFonts w:ascii="Calibri" w:hAnsi="Calibri" w:cs="Calibri"/>
          <w:b/>
          <w:bCs/>
          <w:noProof/>
          <w:szCs w:val="24"/>
        </w:rPr>
        <w:t>Buildings</w:t>
      </w:r>
      <w:r w:rsidRPr="00C9732A">
        <w:rPr>
          <w:rFonts w:ascii="Calibri" w:hAnsi="Calibri" w:cs="Calibri"/>
          <w:noProof/>
          <w:szCs w:val="24"/>
        </w:rPr>
        <w:t xml:space="preserve">. In </w:t>
      </w:r>
      <w:r w:rsidRPr="00C9732A">
        <w:rPr>
          <w:rFonts w:ascii="Calibri" w:hAnsi="Calibri" w:cs="Calibri"/>
          <w:i/>
          <w:iCs/>
          <w:noProof/>
          <w:szCs w:val="24"/>
        </w:rPr>
        <w:t>Climate Change 2014: Mitigation of Climate Change. Contribution of Working Group III to the Fifth Assessment Report of the Intergovernmental Panel on Climate Change [Edenhofer, O., R. Pichs-Madruga, Y. Sokona, E. Farahani, S. Kadner, K. Seyboth, A. Adler,</w:t>
      </w:r>
      <w:r w:rsidRPr="00C9732A">
        <w:rPr>
          <w:rFonts w:ascii="Calibri" w:hAnsi="Calibri" w:cs="Calibri"/>
          <w:noProof/>
          <w:szCs w:val="24"/>
        </w:rPr>
        <w:t>. . 2014.</w:t>
      </w:r>
    </w:p>
    <w:p w14:paraId="3D9675A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4. </w:t>
      </w:r>
      <w:r w:rsidRPr="00C9732A">
        <w:rPr>
          <w:rFonts w:ascii="Calibri" w:hAnsi="Calibri" w:cs="Calibri"/>
          <w:noProof/>
          <w:szCs w:val="24"/>
        </w:rPr>
        <w:tab/>
        <w:t xml:space="preserve">Ürge-Vorsatz D, Eyre N, Graham P, Harvey D, Hertwich E, Jiang Y, Kornevall C, Majumbar M, McMahon JE, Mirasgedis S, et al.: </w:t>
      </w:r>
      <w:r w:rsidRPr="00C9732A">
        <w:rPr>
          <w:rFonts w:ascii="Calibri" w:hAnsi="Calibri" w:cs="Calibri"/>
          <w:b/>
          <w:bCs/>
          <w:noProof/>
          <w:szCs w:val="24"/>
        </w:rPr>
        <w:t>Energy End-Use: Buildings</w:t>
      </w:r>
      <w:r w:rsidRPr="00C9732A">
        <w:rPr>
          <w:rFonts w:ascii="Calibri" w:hAnsi="Calibri" w:cs="Calibri"/>
          <w:noProof/>
          <w:szCs w:val="24"/>
        </w:rPr>
        <w:t xml:space="preserve">. In </w:t>
      </w:r>
      <w:r w:rsidRPr="00C9732A">
        <w:rPr>
          <w:rFonts w:ascii="Calibri" w:hAnsi="Calibri" w:cs="Calibri"/>
          <w:i/>
          <w:iCs/>
          <w:noProof/>
          <w:szCs w:val="24"/>
        </w:rPr>
        <w:t>Global Energy Assessment - Toward a Sustainable Future</w:t>
      </w:r>
      <w:r w:rsidRPr="00C9732A">
        <w:rPr>
          <w:rFonts w:ascii="Calibri" w:hAnsi="Calibri" w:cs="Calibri"/>
          <w:noProof/>
          <w:szCs w:val="24"/>
        </w:rPr>
        <w:t>. . Cambridge University Press; 2012:649–760.</w:t>
      </w:r>
    </w:p>
    <w:p w14:paraId="502CC6F6"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5. </w:t>
      </w:r>
      <w:r w:rsidRPr="00C9732A">
        <w:rPr>
          <w:rFonts w:ascii="Calibri" w:hAnsi="Calibri" w:cs="Calibri"/>
          <w:noProof/>
          <w:szCs w:val="24"/>
        </w:rPr>
        <w:tab/>
        <w:t xml:space="preserve">Cabeza LF, Urge-Vorsatz D, McNeil MA, Barreneche C, Serrano S: </w:t>
      </w:r>
      <w:r w:rsidRPr="00C9732A">
        <w:rPr>
          <w:rFonts w:ascii="Calibri" w:hAnsi="Calibri" w:cs="Calibri"/>
          <w:b/>
          <w:bCs/>
          <w:noProof/>
          <w:szCs w:val="24"/>
        </w:rPr>
        <w:t>Investigating greenhouse challenge from growing trends of electricity consumption through home appliances in buildings [Internet]</w:t>
      </w:r>
      <w:r w:rsidRPr="00C9732A">
        <w:rPr>
          <w:rFonts w:ascii="Calibri" w:hAnsi="Calibri" w:cs="Calibri"/>
          <w:noProof/>
          <w:szCs w:val="24"/>
        </w:rPr>
        <w:t xml:space="preserve">. </w:t>
      </w:r>
      <w:r w:rsidRPr="00C9732A">
        <w:rPr>
          <w:rFonts w:ascii="Calibri" w:hAnsi="Calibri" w:cs="Calibri"/>
          <w:i/>
          <w:iCs/>
          <w:noProof/>
          <w:szCs w:val="24"/>
        </w:rPr>
        <w:t>Renew. Sustain. Energy Rev.</w:t>
      </w:r>
      <w:r w:rsidRPr="00C9732A">
        <w:rPr>
          <w:rFonts w:ascii="Calibri" w:hAnsi="Calibri" w:cs="Calibri"/>
          <w:noProof/>
          <w:szCs w:val="24"/>
        </w:rPr>
        <w:t xml:space="preserve"> 2014, </w:t>
      </w:r>
      <w:r w:rsidRPr="00C9732A">
        <w:rPr>
          <w:rFonts w:ascii="Calibri" w:hAnsi="Calibri" w:cs="Calibri"/>
          <w:b/>
          <w:bCs/>
          <w:noProof/>
          <w:szCs w:val="24"/>
        </w:rPr>
        <w:t>36</w:t>
      </w:r>
      <w:r w:rsidRPr="00C9732A">
        <w:rPr>
          <w:rFonts w:ascii="Calibri" w:hAnsi="Calibri" w:cs="Calibri"/>
          <w:noProof/>
          <w:szCs w:val="24"/>
        </w:rPr>
        <w:t>:188–193.</w:t>
      </w:r>
    </w:p>
    <w:p w14:paraId="60D99AC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6. </w:t>
      </w:r>
      <w:r w:rsidRPr="00C9732A">
        <w:rPr>
          <w:rFonts w:ascii="Calibri" w:hAnsi="Calibri" w:cs="Calibri"/>
          <w:noProof/>
          <w:szCs w:val="24"/>
        </w:rPr>
        <w:tab/>
        <w:t xml:space="preserve">Bajželj B, Richards KS, Allwood JM, Smith P, Dennis JS, Curmi E, Gilligan CA: </w:t>
      </w:r>
      <w:r w:rsidRPr="00C9732A">
        <w:rPr>
          <w:rFonts w:ascii="Calibri" w:hAnsi="Calibri" w:cs="Calibri"/>
          <w:b/>
          <w:bCs/>
          <w:noProof/>
          <w:szCs w:val="24"/>
        </w:rPr>
        <w:t>Importance of food-demand management for climate mitigation</w:t>
      </w:r>
      <w:r w:rsidRPr="00C9732A">
        <w:rPr>
          <w:rFonts w:ascii="Calibri" w:hAnsi="Calibri" w:cs="Calibri"/>
          <w:noProof/>
          <w:szCs w:val="24"/>
        </w:rPr>
        <w:t xml:space="preserve">. </w:t>
      </w:r>
      <w:r w:rsidRPr="00C9732A">
        <w:rPr>
          <w:rFonts w:ascii="Calibri" w:hAnsi="Calibri" w:cs="Calibri"/>
          <w:i/>
          <w:iCs/>
          <w:noProof/>
          <w:szCs w:val="24"/>
        </w:rPr>
        <w:t>Nat. Clim. Chang.</w:t>
      </w:r>
      <w:r w:rsidRPr="00C9732A">
        <w:rPr>
          <w:rFonts w:ascii="Calibri" w:hAnsi="Calibri" w:cs="Calibri"/>
          <w:noProof/>
          <w:szCs w:val="24"/>
        </w:rPr>
        <w:t xml:space="preserve"> 2014, </w:t>
      </w:r>
      <w:r w:rsidRPr="00C9732A">
        <w:rPr>
          <w:rFonts w:ascii="Calibri" w:hAnsi="Calibri" w:cs="Calibri"/>
          <w:b/>
          <w:bCs/>
          <w:noProof/>
          <w:szCs w:val="24"/>
        </w:rPr>
        <w:t>4</w:t>
      </w:r>
      <w:r w:rsidRPr="00C9732A">
        <w:rPr>
          <w:rFonts w:ascii="Calibri" w:hAnsi="Calibri" w:cs="Calibri"/>
          <w:noProof/>
          <w:szCs w:val="24"/>
        </w:rPr>
        <w:t>:924–929.</w:t>
      </w:r>
    </w:p>
    <w:p w14:paraId="171425E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7. </w:t>
      </w:r>
      <w:r w:rsidRPr="00C9732A">
        <w:rPr>
          <w:rFonts w:ascii="Calibri" w:hAnsi="Calibri" w:cs="Calibri"/>
          <w:noProof/>
          <w:szCs w:val="24"/>
        </w:rPr>
        <w:tab/>
        <w:t xml:space="preserve">Lecocq F, Shalizi Z: </w:t>
      </w:r>
      <w:r w:rsidRPr="00C9732A">
        <w:rPr>
          <w:rFonts w:ascii="Calibri" w:hAnsi="Calibri" w:cs="Calibri"/>
          <w:b/>
          <w:bCs/>
          <w:noProof/>
          <w:szCs w:val="24"/>
        </w:rPr>
        <w:t>The economics of targeted mitigation in infrastructure</w:t>
      </w:r>
      <w:r w:rsidRPr="00C9732A">
        <w:rPr>
          <w:rFonts w:ascii="Calibri" w:hAnsi="Calibri" w:cs="Calibri"/>
          <w:noProof/>
          <w:szCs w:val="24"/>
        </w:rPr>
        <w:t xml:space="preserve">. </w:t>
      </w:r>
      <w:r w:rsidRPr="00C9732A">
        <w:rPr>
          <w:rFonts w:ascii="Calibri" w:hAnsi="Calibri" w:cs="Calibri"/>
          <w:i/>
          <w:iCs/>
          <w:noProof/>
          <w:szCs w:val="24"/>
        </w:rPr>
        <w:t>Clim. Policy</w:t>
      </w:r>
      <w:r w:rsidRPr="00C9732A">
        <w:rPr>
          <w:rFonts w:ascii="Calibri" w:hAnsi="Calibri" w:cs="Calibri"/>
          <w:noProof/>
          <w:szCs w:val="24"/>
        </w:rPr>
        <w:t xml:space="preserve"> 2014, </w:t>
      </w:r>
      <w:r w:rsidRPr="00C9732A">
        <w:rPr>
          <w:rFonts w:ascii="Calibri" w:hAnsi="Calibri" w:cs="Calibri"/>
          <w:b/>
          <w:bCs/>
          <w:noProof/>
          <w:szCs w:val="24"/>
        </w:rPr>
        <w:t>14</w:t>
      </w:r>
      <w:r w:rsidRPr="00C9732A">
        <w:rPr>
          <w:rFonts w:ascii="Calibri" w:hAnsi="Calibri" w:cs="Calibri"/>
          <w:noProof/>
          <w:szCs w:val="24"/>
        </w:rPr>
        <w:t>:187–208.</w:t>
      </w:r>
    </w:p>
    <w:p w14:paraId="7AFEE5AF"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8. </w:t>
      </w:r>
      <w:r w:rsidRPr="00C9732A">
        <w:rPr>
          <w:rFonts w:ascii="Calibri" w:hAnsi="Calibri" w:cs="Calibri"/>
          <w:noProof/>
          <w:szCs w:val="24"/>
        </w:rPr>
        <w:tab/>
        <w:t xml:space="preserve">Fujita M: </w:t>
      </w:r>
      <w:r w:rsidRPr="00C9732A">
        <w:rPr>
          <w:rFonts w:ascii="Calibri" w:hAnsi="Calibri" w:cs="Calibri"/>
          <w:i/>
          <w:iCs/>
          <w:noProof/>
          <w:szCs w:val="24"/>
        </w:rPr>
        <w:t>Urban Economic Theory</w:t>
      </w:r>
      <w:r w:rsidRPr="00C9732A">
        <w:rPr>
          <w:rFonts w:ascii="Calibri" w:hAnsi="Calibri" w:cs="Calibri"/>
          <w:noProof/>
          <w:szCs w:val="24"/>
        </w:rPr>
        <w:t>. Cambridge University Press; 1989.</w:t>
      </w:r>
    </w:p>
    <w:p w14:paraId="1FBE5174"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39. </w:t>
      </w:r>
      <w:r w:rsidRPr="00C9732A">
        <w:rPr>
          <w:rFonts w:ascii="Calibri" w:hAnsi="Calibri" w:cs="Calibri"/>
          <w:noProof/>
          <w:szCs w:val="24"/>
        </w:rPr>
        <w:tab/>
        <w:t xml:space="preserve">Creutzig F: </w:t>
      </w:r>
      <w:r w:rsidRPr="00C9732A">
        <w:rPr>
          <w:rFonts w:ascii="Calibri" w:hAnsi="Calibri" w:cs="Calibri"/>
          <w:b/>
          <w:bCs/>
          <w:noProof/>
          <w:szCs w:val="24"/>
        </w:rPr>
        <w:t>How fuel prices determine public transport infrastructure, modal shares and urban form</w:t>
      </w:r>
      <w:r w:rsidRPr="00C9732A">
        <w:rPr>
          <w:rFonts w:ascii="Calibri" w:hAnsi="Calibri" w:cs="Calibri"/>
          <w:noProof/>
          <w:szCs w:val="24"/>
        </w:rPr>
        <w:t xml:space="preserve">. </w:t>
      </w:r>
      <w:r w:rsidRPr="00C9732A">
        <w:rPr>
          <w:rFonts w:ascii="Calibri" w:hAnsi="Calibri" w:cs="Calibri"/>
          <w:i/>
          <w:iCs/>
          <w:noProof/>
          <w:szCs w:val="24"/>
        </w:rPr>
        <w:t>Urban Clim.</w:t>
      </w:r>
      <w:r w:rsidRPr="00C9732A">
        <w:rPr>
          <w:rFonts w:ascii="Calibri" w:hAnsi="Calibri" w:cs="Calibri"/>
          <w:noProof/>
          <w:szCs w:val="24"/>
        </w:rPr>
        <w:t xml:space="preserve"> 2014, </w:t>
      </w:r>
      <w:r w:rsidRPr="00C9732A">
        <w:rPr>
          <w:rFonts w:ascii="Calibri" w:hAnsi="Calibri" w:cs="Calibri"/>
          <w:b/>
          <w:bCs/>
          <w:noProof/>
          <w:szCs w:val="24"/>
        </w:rPr>
        <w:t>10</w:t>
      </w:r>
      <w:r w:rsidRPr="00C9732A">
        <w:rPr>
          <w:rFonts w:ascii="Calibri" w:hAnsi="Calibri" w:cs="Calibri"/>
          <w:noProof/>
          <w:szCs w:val="24"/>
        </w:rPr>
        <w:t>:63–76.</w:t>
      </w:r>
    </w:p>
    <w:p w14:paraId="634791C0"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0. </w:t>
      </w:r>
      <w:r w:rsidRPr="00C9732A">
        <w:rPr>
          <w:rFonts w:ascii="Calibri" w:hAnsi="Calibri" w:cs="Calibri"/>
          <w:noProof/>
          <w:szCs w:val="24"/>
        </w:rPr>
        <w:tab/>
        <w:t xml:space="preserve">Creutzig F, Baiocchi G, Bierkandt R, Pichler P-P, Seto KC: </w:t>
      </w:r>
      <w:r w:rsidRPr="00C9732A">
        <w:rPr>
          <w:rFonts w:ascii="Calibri" w:hAnsi="Calibri" w:cs="Calibri"/>
          <w:b/>
          <w:bCs/>
          <w:noProof/>
          <w:szCs w:val="24"/>
        </w:rPr>
        <w:t>Global typology of urban energy use and potentials for an urbanization mitigation wedge [Internet]</w:t>
      </w:r>
      <w:r w:rsidRPr="00C9732A">
        <w:rPr>
          <w:rFonts w:ascii="Calibri" w:hAnsi="Calibri" w:cs="Calibri"/>
          <w:noProof/>
          <w:szCs w:val="24"/>
        </w:rPr>
        <w:t xml:space="preserve">. </w:t>
      </w:r>
      <w:r w:rsidRPr="00C9732A">
        <w:rPr>
          <w:rFonts w:ascii="Calibri" w:hAnsi="Calibri" w:cs="Calibri"/>
          <w:i/>
          <w:iCs/>
          <w:noProof/>
          <w:szCs w:val="24"/>
        </w:rPr>
        <w:t>Proc. Natl. Acad. Sci.</w:t>
      </w:r>
      <w:r w:rsidRPr="00C9732A">
        <w:rPr>
          <w:rFonts w:ascii="Calibri" w:hAnsi="Calibri" w:cs="Calibri"/>
          <w:noProof/>
          <w:szCs w:val="24"/>
        </w:rPr>
        <w:t xml:space="preserve"> 2015, doi:10.1073/pnas.1315545112.</w:t>
      </w:r>
    </w:p>
    <w:p w14:paraId="4BAF5EF2"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1. </w:t>
      </w:r>
      <w:r w:rsidRPr="00C9732A">
        <w:rPr>
          <w:rFonts w:ascii="Calibri" w:hAnsi="Calibri" w:cs="Calibri"/>
          <w:noProof/>
          <w:szCs w:val="24"/>
        </w:rPr>
        <w:tab/>
        <w:t xml:space="preserve">Lee DD, Seung HS: </w:t>
      </w:r>
      <w:r w:rsidRPr="00C9732A">
        <w:rPr>
          <w:rFonts w:ascii="Calibri" w:hAnsi="Calibri" w:cs="Calibri"/>
          <w:b/>
          <w:bCs/>
          <w:noProof/>
          <w:szCs w:val="24"/>
        </w:rPr>
        <w:t>Learning the parts of objects by non-negative matrix factorization. [Internet]</w:t>
      </w:r>
      <w:r w:rsidRPr="00C9732A">
        <w:rPr>
          <w:rFonts w:ascii="Calibri" w:hAnsi="Calibri" w:cs="Calibri"/>
          <w:noProof/>
          <w:szCs w:val="24"/>
        </w:rPr>
        <w:t xml:space="preserve">. </w:t>
      </w:r>
      <w:r w:rsidRPr="00C9732A">
        <w:rPr>
          <w:rFonts w:ascii="Calibri" w:hAnsi="Calibri" w:cs="Calibri"/>
          <w:i/>
          <w:iCs/>
          <w:noProof/>
          <w:szCs w:val="24"/>
        </w:rPr>
        <w:t>Nature</w:t>
      </w:r>
      <w:r w:rsidRPr="00C9732A">
        <w:rPr>
          <w:rFonts w:ascii="Calibri" w:hAnsi="Calibri" w:cs="Calibri"/>
          <w:noProof/>
          <w:szCs w:val="24"/>
        </w:rPr>
        <w:t xml:space="preserve"> 1999, </w:t>
      </w:r>
      <w:r w:rsidRPr="00C9732A">
        <w:rPr>
          <w:rFonts w:ascii="Calibri" w:hAnsi="Calibri" w:cs="Calibri"/>
          <w:b/>
          <w:bCs/>
          <w:noProof/>
          <w:szCs w:val="24"/>
        </w:rPr>
        <w:t>401</w:t>
      </w:r>
      <w:r w:rsidRPr="00C9732A">
        <w:rPr>
          <w:rFonts w:ascii="Calibri" w:hAnsi="Calibri" w:cs="Calibri"/>
          <w:noProof/>
          <w:szCs w:val="24"/>
        </w:rPr>
        <w:t>:788–91.</w:t>
      </w:r>
    </w:p>
    <w:p w14:paraId="21DA4ED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2. </w:t>
      </w:r>
      <w:r w:rsidRPr="00C9732A">
        <w:rPr>
          <w:rFonts w:ascii="Calibri" w:hAnsi="Calibri" w:cs="Calibri"/>
          <w:noProof/>
          <w:szCs w:val="24"/>
        </w:rPr>
        <w:tab/>
        <w:t xml:space="preserve">Jacomy M, Venturini T, Heymann S, Bastian M: </w:t>
      </w:r>
      <w:r w:rsidRPr="00C9732A">
        <w:rPr>
          <w:rFonts w:ascii="Calibri" w:hAnsi="Calibri" w:cs="Calibri"/>
          <w:b/>
          <w:bCs/>
          <w:noProof/>
          <w:szCs w:val="24"/>
        </w:rPr>
        <w:t>ForceAtlas2, a continuous graph layout algorithm for handy network visualization designed for the Gephi software</w:t>
      </w:r>
      <w:r w:rsidRPr="00C9732A">
        <w:rPr>
          <w:rFonts w:ascii="Calibri" w:hAnsi="Calibri" w:cs="Calibri"/>
          <w:noProof/>
          <w:szCs w:val="24"/>
        </w:rPr>
        <w:t xml:space="preserve">. </w:t>
      </w:r>
      <w:r w:rsidRPr="00C9732A">
        <w:rPr>
          <w:rFonts w:ascii="Calibri" w:hAnsi="Calibri" w:cs="Calibri"/>
          <w:i/>
          <w:iCs/>
          <w:noProof/>
          <w:szCs w:val="24"/>
        </w:rPr>
        <w:t>PLoS One</w:t>
      </w:r>
      <w:r w:rsidRPr="00C9732A">
        <w:rPr>
          <w:rFonts w:ascii="Calibri" w:hAnsi="Calibri" w:cs="Calibri"/>
          <w:noProof/>
          <w:szCs w:val="24"/>
        </w:rPr>
        <w:t xml:space="preserve"> 2014, </w:t>
      </w:r>
      <w:r w:rsidRPr="00C9732A">
        <w:rPr>
          <w:rFonts w:ascii="Calibri" w:hAnsi="Calibri" w:cs="Calibri"/>
          <w:b/>
          <w:bCs/>
          <w:noProof/>
          <w:szCs w:val="24"/>
        </w:rPr>
        <w:t>9</w:t>
      </w:r>
      <w:r w:rsidRPr="00C9732A">
        <w:rPr>
          <w:rFonts w:ascii="Calibri" w:hAnsi="Calibri" w:cs="Calibri"/>
          <w:noProof/>
          <w:szCs w:val="24"/>
        </w:rPr>
        <w:t>:1–12.</w:t>
      </w:r>
    </w:p>
    <w:p w14:paraId="4F0F81A5"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3. </w:t>
      </w:r>
      <w:r w:rsidRPr="00C9732A">
        <w:rPr>
          <w:rFonts w:ascii="Calibri" w:hAnsi="Calibri" w:cs="Calibri"/>
          <w:noProof/>
          <w:szCs w:val="24"/>
        </w:rPr>
        <w:tab/>
        <w:t xml:space="preserve">Bulkeley H, Betsill MM: </w:t>
      </w:r>
      <w:r w:rsidRPr="00C9732A">
        <w:rPr>
          <w:rFonts w:ascii="Calibri" w:hAnsi="Calibri" w:cs="Calibri"/>
          <w:b/>
          <w:bCs/>
          <w:noProof/>
          <w:szCs w:val="24"/>
        </w:rPr>
        <w:t>Rethinking sustainable cities: Multilevel governance and the “urban” politics of climate change</w:t>
      </w:r>
      <w:r w:rsidRPr="00C9732A">
        <w:rPr>
          <w:rFonts w:ascii="Calibri" w:hAnsi="Calibri" w:cs="Calibri"/>
          <w:noProof/>
          <w:szCs w:val="24"/>
        </w:rPr>
        <w:t xml:space="preserve">. </w:t>
      </w:r>
      <w:r w:rsidRPr="00C9732A">
        <w:rPr>
          <w:rFonts w:ascii="Calibri" w:hAnsi="Calibri" w:cs="Calibri"/>
          <w:i/>
          <w:iCs/>
          <w:noProof/>
          <w:szCs w:val="24"/>
        </w:rPr>
        <w:t>Env. Polit.</w:t>
      </w:r>
      <w:r w:rsidRPr="00C9732A">
        <w:rPr>
          <w:rFonts w:ascii="Calibri" w:hAnsi="Calibri" w:cs="Calibri"/>
          <w:noProof/>
          <w:szCs w:val="24"/>
        </w:rPr>
        <w:t xml:space="preserve"> 2005, </w:t>
      </w:r>
      <w:r w:rsidRPr="00C9732A">
        <w:rPr>
          <w:rFonts w:ascii="Calibri" w:hAnsi="Calibri" w:cs="Calibri"/>
          <w:b/>
          <w:bCs/>
          <w:noProof/>
          <w:szCs w:val="24"/>
        </w:rPr>
        <w:t>14</w:t>
      </w:r>
      <w:r w:rsidRPr="00C9732A">
        <w:rPr>
          <w:rFonts w:ascii="Calibri" w:hAnsi="Calibri" w:cs="Calibri"/>
          <w:noProof/>
          <w:szCs w:val="24"/>
        </w:rPr>
        <w:t>:42–63.</w:t>
      </w:r>
    </w:p>
    <w:p w14:paraId="20ED743B"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4. </w:t>
      </w:r>
      <w:r w:rsidRPr="00C9732A">
        <w:rPr>
          <w:rFonts w:ascii="Calibri" w:hAnsi="Calibri" w:cs="Calibri"/>
          <w:noProof/>
          <w:szCs w:val="24"/>
        </w:rPr>
        <w:tab/>
        <w:t xml:space="preserve">Pataki DE, Carreiro MM, Cherrier J, Grulke NE, Jennings V, Pincetl S, Pouyat R V., Whitlow TH, Zipperer WC: </w:t>
      </w:r>
      <w:r w:rsidRPr="00C9732A">
        <w:rPr>
          <w:rFonts w:ascii="Calibri" w:hAnsi="Calibri" w:cs="Calibri"/>
          <w:b/>
          <w:bCs/>
          <w:noProof/>
          <w:szCs w:val="24"/>
        </w:rPr>
        <w:t>Coupling biogeochemical cycles in urban environments: Ecosystem services, green solutions, and misconceptions</w:t>
      </w:r>
      <w:r w:rsidRPr="00C9732A">
        <w:rPr>
          <w:rFonts w:ascii="Calibri" w:hAnsi="Calibri" w:cs="Calibri"/>
          <w:noProof/>
          <w:szCs w:val="24"/>
        </w:rPr>
        <w:t xml:space="preserve">. </w:t>
      </w:r>
      <w:r w:rsidRPr="00C9732A">
        <w:rPr>
          <w:rFonts w:ascii="Calibri" w:hAnsi="Calibri" w:cs="Calibri"/>
          <w:i/>
          <w:iCs/>
          <w:noProof/>
          <w:szCs w:val="24"/>
        </w:rPr>
        <w:t>Front. Ecol. Environ.</w:t>
      </w:r>
      <w:r w:rsidRPr="00C9732A">
        <w:rPr>
          <w:rFonts w:ascii="Calibri" w:hAnsi="Calibri" w:cs="Calibri"/>
          <w:noProof/>
          <w:szCs w:val="24"/>
        </w:rPr>
        <w:t xml:space="preserve"> 2011, </w:t>
      </w:r>
      <w:r w:rsidRPr="00C9732A">
        <w:rPr>
          <w:rFonts w:ascii="Calibri" w:hAnsi="Calibri" w:cs="Calibri"/>
          <w:b/>
          <w:bCs/>
          <w:noProof/>
          <w:szCs w:val="24"/>
        </w:rPr>
        <w:t>9</w:t>
      </w:r>
      <w:r w:rsidRPr="00C9732A">
        <w:rPr>
          <w:rFonts w:ascii="Calibri" w:hAnsi="Calibri" w:cs="Calibri"/>
          <w:noProof/>
          <w:szCs w:val="24"/>
        </w:rPr>
        <w:t>:27–36.</w:t>
      </w:r>
    </w:p>
    <w:p w14:paraId="5090B461"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5. </w:t>
      </w:r>
      <w:r w:rsidRPr="00C9732A">
        <w:rPr>
          <w:rFonts w:ascii="Calibri" w:hAnsi="Calibri" w:cs="Calibri"/>
          <w:noProof/>
          <w:szCs w:val="24"/>
        </w:rPr>
        <w:tab/>
        <w:t xml:space="preserve">Newsham GR, Mancini S, Birt BJ: </w:t>
      </w:r>
      <w:r w:rsidRPr="00C9732A">
        <w:rPr>
          <w:rFonts w:ascii="Calibri" w:hAnsi="Calibri" w:cs="Calibri"/>
          <w:b/>
          <w:bCs/>
          <w:noProof/>
          <w:szCs w:val="24"/>
        </w:rPr>
        <w:t>Do LEED-certified buildings save energy? Yes, but...</w:t>
      </w:r>
      <w:r w:rsidRPr="00C9732A">
        <w:rPr>
          <w:rFonts w:ascii="Calibri" w:hAnsi="Calibri" w:cs="Calibri"/>
          <w:noProof/>
          <w:szCs w:val="24"/>
        </w:rPr>
        <w:t xml:space="preserve"> </w:t>
      </w:r>
      <w:r w:rsidRPr="00C9732A">
        <w:rPr>
          <w:rFonts w:ascii="Calibri" w:hAnsi="Calibri" w:cs="Calibri"/>
          <w:i/>
          <w:iCs/>
          <w:noProof/>
          <w:szCs w:val="24"/>
        </w:rPr>
        <w:t>Energy Build.</w:t>
      </w:r>
      <w:r w:rsidRPr="00C9732A">
        <w:rPr>
          <w:rFonts w:ascii="Calibri" w:hAnsi="Calibri" w:cs="Calibri"/>
          <w:noProof/>
          <w:szCs w:val="24"/>
        </w:rPr>
        <w:t xml:space="preserve"> 2009, </w:t>
      </w:r>
      <w:r w:rsidRPr="00C9732A">
        <w:rPr>
          <w:rFonts w:ascii="Calibri" w:hAnsi="Calibri" w:cs="Calibri"/>
          <w:b/>
          <w:bCs/>
          <w:noProof/>
          <w:szCs w:val="24"/>
        </w:rPr>
        <w:t>41</w:t>
      </w:r>
      <w:r w:rsidRPr="00C9732A">
        <w:rPr>
          <w:rFonts w:ascii="Calibri" w:hAnsi="Calibri" w:cs="Calibri"/>
          <w:noProof/>
          <w:szCs w:val="24"/>
        </w:rPr>
        <w:t>:897–905.</w:t>
      </w:r>
    </w:p>
    <w:p w14:paraId="5A64C8E0"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6. </w:t>
      </w:r>
      <w:r w:rsidRPr="00C9732A">
        <w:rPr>
          <w:rFonts w:ascii="Calibri" w:hAnsi="Calibri" w:cs="Calibri"/>
          <w:noProof/>
          <w:szCs w:val="24"/>
        </w:rPr>
        <w:tab/>
        <w:t xml:space="preserve">Abrahamse W, Steg L, Vlek C, Rothengatter T: </w:t>
      </w:r>
      <w:r w:rsidRPr="00C9732A">
        <w:rPr>
          <w:rFonts w:ascii="Calibri" w:hAnsi="Calibri" w:cs="Calibri"/>
          <w:b/>
          <w:bCs/>
          <w:noProof/>
          <w:szCs w:val="24"/>
        </w:rPr>
        <w:t xml:space="preserve">A review of intervention studies aimed at </w:t>
      </w:r>
      <w:r w:rsidRPr="00C9732A">
        <w:rPr>
          <w:rFonts w:ascii="Calibri" w:hAnsi="Calibri" w:cs="Calibri"/>
          <w:b/>
          <w:bCs/>
          <w:noProof/>
          <w:szCs w:val="24"/>
        </w:rPr>
        <w:lastRenderedPageBreak/>
        <w:t>household energy conservation</w:t>
      </w:r>
      <w:r w:rsidRPr="00C9732A">
        <w:rPr>
          <w:rFonts w:ascii="Calibri" w:hAnsi="Calibri" w:cs="Calibri"/>
          <w:noProof/>
          <w:szCs w:val="24"/>
        </w:rPr>
        <w:t xml:space="preserve">. </w:t>
      </w:r>
      <w:r w:rsidRPr="00C9732A">
        <w:rPr>
          <w:rFonts w:ascii="Calibri" w:hAnsi="Calibri" w:cs="Calibri"/>
          <w:i/>
          <w:iCs/>
          <w:noProof/>
          <w:szCs w:val="24"/>
        </w:rPr>
        <w:t>J. Environ. Psychol.</w:t>
      </w:r>
      <w:r w:rsidRPr="00C9732A">
        <w:rPr>
          <w:rFonts w:ascii="Calibri" w:hAnsi="Calibri" w:cs="Calibri"/>
          <w:noProof/>
          <w:szCs w:val="24"/>
        </w:rPr>
        <w:t xml:space="preserve"> 2005, </w:t>
      </w:r>
      <w:r w:rsidRPr="00C9732A">
        <w:rPr>
          <w:rFonts w:ascii="Calibri" w:hAnsi="Calibri" w:cs="Calibri"/>
          <w:b/>
          <w:bCs/>
          <w:noProof/>
          <w:szCs w:val="24"/>
        </w:rPr>
        <w:t>25</w:t>
      </w:r>
      <w:r w:rsidRPr="00C9732A">
        <w:rPr>
          <w:rFonts w:ascii="Calibri" w:hAnsi="Calibri" w:cs="Calibri"/>
          <w:noProof/>
          <w:szCs w:val="24"/>
        </w:rPr>
        <w:t>:273–291.</w:t>
      </w:r>
    </w:p>
    <w:p w14:paraId="677B18D5"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7. </w:t>
      </w:r>
      <w:r w:rsidRPr="00C9732A">
        <w:rPr>
          <w:rFonts w:ascii="Calibri" w:hAnsi="Calibri" w:cs="Calibri"/>
          <w:noProof/>
          <w:szCs w:val="24"/>
        </w:rPr>
        <w:tab/>
        <w:t xml:space="preserve">Dietz T, Gardner GT, Gilligan J, Stern PC, Vandenbergh MP: </w:t>
      </w:r>
      <w:r w:rsidRPr="00C9732A">
        <w:rPr>
          <w:rFonts w:ascii="Calibri" w:hAnsi="Calibri" w:cs="Calibri"/>
          <w:b/>
          <w:bCs/>
          <w:noProof/>
          <w:szCs w:val="24"/>
        </w:rPr>
        <w:t>Household actions can provide a behavioral wedge to rapidly reduce US carbon emissions [Internet]</w:t>
      </w:r>
      <w:r w:rsidRPr="00C9732A">
        <w:rPr>
          <w:rFonts w:ascii="Calibri" w:hAnsi="Calibri" w:cs="Calibri"/>
          <w:noProof/>
          <w:szCs w:val="24"/>
        </w:rPr>
        <w:t xml:space="preserve">. </w:t>
      </w:r>
      <w:r w:rsidRPr="00C9732A">
        <w:rPr>
          <w:rFonts w:ascii="Calibri" w:hAnsi="Calibri" w:cs="Calibri"/>
          <w:i/>
          <w:iCs/>
          <w:noProof/>
          <w:szCs w:val="24"/>
        </w:rPr>
        <w:t>Proc. Natl. Acad. Sci.</w:t>
      </w:r>
      <w:r w:rsidRPr="00C9732A">
        <w:rPr>
          <w:rFonts w:ascii="Calibri" w:hAnsi="Calibri" w:cs="Calibri"/>
          <w:noProof/>
          <w:szCs w:val="24"/>
        </w:rPr>
        <w:t xml:space="preserve"> 2009, </w:t>
      </w:r>
      <w:r w:rsidRPr="00C9732A">
        <w:rPr>
          <w:rFonts w:ascii="Calibri" w:hAnsi="Calibri" w:cs="Calibri"/>
          <w:b/>
          <w:bCs/>
          <w:noProof/>
          <w:szCs w:val="24"/>
        </w:rPr>
        <w:t>106</w:t>
      </w:r>
      <w:r w:rsidRPr="00C9732A">
        <w:rPr>
          <w:rFonts w:ascii="Calibri" w:hAnsi="Calibri" w:cs="Calibri"/>
          <w:noProof/>
          <w:szCs w:val="24"/>
        </w:rPr>
        <w:t>:18452–18456.</w:t>
      </w:r>
    </w:p>
    <w:p w14:paraId="78748CF3"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8. </w:t>
      </w:r>
      <w:r w:rsidRPr="00C9732A">
        <w:rPr>
          <w:rFonts w:ascii="Calibri" w:hAnsi="Calibri" w:cs="Calibri"/>
          <w:noProof/>
          <w:szCs w:val="24"/>
        </w:rPr>
        <w:tab/>
        <w:t xml:space="preserve">IPCC: </w:t>
      </w:r>
      <w:r w:rsidRPr="00C9732A">
        <w:rPr>
          <w:rFonts w:ascii="Calibri" w:hAnsi="Calibri" w:cs="Calibri"/>
          <w:b/>
          <w:bCs/>
          <w:noProof/>
          <w:szCs w:val="24"/>
        </w:rPr>
        <w:t>Appendix A: Procedures for the preparation, review, acceptance, adoption, approval and publication of IPCC Reports [Internet]</w:t>
      </w:r>
      <w:r w:rsidRPr="00C9732A">
        <w:rPr>
          <w:rFonts w:ascii="Calibri" w:hAnsi="Calibri" w:cs="Calibri"/>
          <w:noProof/>
          <w:szCs w:val="24"/>
        </w:rPr>
        <w:t xml:space="preserve">. In </w:t>
      </w:r>
      <w:r w:rsidRPr="00C9732A">
        <w:rPr>
          <w:rFonts w:ascii="Calibri" w:hAnsi="Calibri" w:cs="Calibri"/>
          <w:i/>
          <w:iCs/>
          <w:noProof/>
          <w:szCs w:val="24"/>
        </w:rPr>
        <w:t>Principles Governing IPCC Work</w:t>
      </w:r>
      <w:r w:rsidRPr="00C9732A">
        <w:rPr>
          <w:rFonts w:ascii="Calibri" w:hAnsi="Calibri" w:cs="Calibri"/>
          <w:noProof/>
          <w:szCs w:val="24"/>
        </w:rPr>
        <w:t>. . IPCC; 2013.</w:t>
      </w:r>
    </w:p>
    <w:p w14:paraId="2A5043DC"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49. </w:t>
      </w:r>
      <w:r w:rsidRPr="00C9732A">
        <w:rPr>
          <w:rFonts w:ascii="Calibri" w:hAnsi="Calibri" w:cs="Calibri"/>
          <w:noProof/>
          <w:szCs w:val="24"/>
        </w:rPr>
        <w:tab/>
        <w:t xml:space="preserve">Cervero R, Murphy S, Ferrell C, Goguts N, Tsai Y-H, Arrington GB, Boroski J, Smith-Heimer J, Golem R, Penninger P, et al.: </w:t>
      </w:r>
      <w:r w:rsidRPr="00C9732A">
        <w:rPr>
          <w:rFonts w:ascii="Calibri" w:hAnsi="Calibri" w:cs="Calibri"/>
          <w:i/>
          <w:iCs/>
          <w:noProof/>
          <w:szCs w:val="24"/>
        </w:rPr>
        <w:t>TCRP Report 102: Transit-Oriented Development in the United States: Experiences, Challenges, and Prospectes</w:t>
      </w:r>
      <w:r w:rsidRPr="00C9732A">
        <w:rPr>
          <w:rFonts w:ascii="Calibri" w:hAnsi="Calibri" w:cs="Calibri"/>
          <w:noProof/>
          <w:szCs w:val="24"/>
        </w:rPr>
        <w:t>. Transportation Research Board; 2004.</w:t>
      </w:r>
    </w:p>
    <w:p w14:paraId="644812E1"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0. </w:t>
      </w:r>
      <w:r w:rsidRPr="00C9732A">
        <w:rPr>
          <w:rFonts w:ascii="Calibri" w:hAnsi="Calibri" w:cs="Calibri"/>
          <w:noProof/>
          <w:szCs w:val="24"/>
        </w:rPr>
        <w:tab/>
        <w:t xml:space="preserve">Wegener M: </w:t>
      </w:r>
      <w:r w:rsidRPr="00C9732A">
        <w:rPr>
          <w:rFonts w:ascii="Calibri" w:hAnsi="Calibri" w:cs="Calibri"/>
          <w:b/>
          <w:bCs/>
          <w:noProof/>
          <w:szCs w:val="24"/>
        </w:rPr>
        <w:t>Overview of land use transport models</w:t>
      </w:r>
      <w:r w:rsidRPr="00C9732A">
        <w:rPr>
          <w:rFonts w:ascii="Calibri" w:hAnsi="Calibri" w:cs="Calibri"/>
          <w:noProof/>
          <w:szCs w:val="24"/>
        </w:rPr>
        <w:t xml:space="preserve">. In </w:t>
      </w:r>
      <w:r w:rsidRPr="00C9732A">
        <w:rPr>
          <w:rFonts w:ascii="Calibri" w:hAnsi="Calibri" w:cs="Calibri"/>
          <w:i/>
          <w:iCs/>
          <w:noProof/>
          <w:szCs w:val="24"/>
        </w:rPr>
        <w:t>Handbook of transport geography and spatial systems</w:t>
      </w:r>
      <w:r w:rsidRPr="00C9732A">
        <w:rPr>
          <w:rFonts w:ascii="Calibri" w:hAnsi="Calibri" w:cs="Calibri"/>
          <w:noProof/>
          <w:szCs w:val="24"/>
        </w:rPr>
        <w:t>. . Emerald Group Publishing Limited; 2004:127–146.</w:t>
      </w:r>
    </w:p>
    <w:p w14:paraId="3C093847"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1. </w:t>
      </w:r>
      <w:r w:rsidRPr="00C9732A">
        <w:rPr>
          <w:rFonts w:ascii="Calibri" w:hAnsi="Calibri" w:cs="Calibri"/>
          <w:noProof/>
          <w:szCs w:val="24"/>
        </w:rPr>
        <w:tab/>
        <w:t xml:space="preserve">Moeckel R, Nagel K: </w:t>
      </w:r>
      <w:r w:rsidRPr="00C9732A">
        <w:rPr>
          <w:rFonts w:ascii="Calibri" w:hAnsi="Calibri" w:cs="Calibri"/>
          <w:b/>
          <w:bCs/>
          <w:noProof/>
          <w:szCs w:val="24"/>
        </w:rPr>
        <w:t>Maintaining Mobility in Substantial Urban Growth Futures</w:t>
      </w:r>
      <w:r w:rsidRPr="00C9732A">
        <w:rPr>
          <w:rFonts w:ascii="Calibri" w:hAnsi="Calibri" w:cs="Calibri"/>
          <w:noProof/>
          <w:szCs w:val="24"/>
        </w:rPr>
        <w:t xml:space="preserve">. </w:t>
      </w:r>
      <w:r w:rsidRPr="00C9732A">
        <w:rPr>
          <w:rFonts w:ascii="Calibri" w:hAnsi="Calibri" w:cs="Calibri"/>
          <w:i/>
          <w:iCs/>
          <w:noProof/>
          <w:szCs w:val="24"/>
        </w:rPr>
        <w:t>Transp. Res. Procedia</w:t>
      </w:r>
      <w:r w:rsidRPr="00C9732A">
        <w:rPr>
          <w:rFonts w:ascii="Calibri" w:hAnsi="Calibri" w:cs="Calibri"/>
          <w:noProof/>
          <w:szCs w:val="24"/>
        </w:rPr>
        <w:t xml:space="preserve"> 2016, </w:t>
      </w:r>
      <w:r w:rsidRPr="00C9732A">
        <w:rPr>
          <w:rFonts w:ascii="Calibri" w:hAnsi="Calibri" w:cs="Calibri"/>
          <w:b/>
          <w:bCs/>
          <w:noProof/>
          <w:szCs w:val="24"/>
        </w:rPr>
        <w:t>19</w:t>
      </w:r>
      <w:r w:rsidRPr="00C9732A">
        <w:rPr>
          <w:rFonts w:ascii="Calibri" w:hAnsi="Calibri" w:cs="Calibri"/>
          <w:noProof/>
          <w:szCs w:val="24"/>
        </w:rPr>
        <w:t>:70–80.</w:t>
      </w:r>
    </w:p>
    <w:p w14:paraId="48C0BCE8"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2. </w:t>
      </w:r>
      <w:r w:rsidRPr="00C9732A">
        <w:rPr>
          <w:rFonts w:ascii="Calibri" w:hAnsi="Calibri" w:cs="Calibri"/>
          <w:noProof/>
          <w:szCs w:val="24"/>
        </w:rPr>
        <w:tab/>
        <w:t xml:space="preserve">M. W: </w:t>
      </w:r>
      <w:r w:rsidRPr="00C9732A">
        <w:rPr>
          <w:rFonts w:ascii="Calibri" w:hAnsi="Calibri" w:cs="Calibri"/>
          <w:b/>
          <w:bCs/>
          <w:noProof/>
          <w:szCs w:val="24"/>
        </w:rPr>
        <w:t>Land-use transport interaction models</w:t>
      </w:r>
      <w:r w:rsidRPr="00C9732A">
        <w:rPr>
          <w:rFonts w:ascii="Calibri" w:hAnsi="Calibri" w:cs="Calibri"/>
          <w:noProof/>
          <w:szCs w:val="24"/>
        </w:rPr>
        <w:t xml:space="preserve">. In </w:t>
      </w:r>
      <w:r w:rsidRPr="00C9732A">
        <w:rPr>
          <w:rFonts w:ascii="Calibri" w:hAnsi="Calibri" w:cs="Calibri"/>
          <w:i/>
          <w:iCs/>
          <w:noProof/>
          <w:szCs w:val="24"/>
        </w:rPr>
        <w:t>Handbook of Regional Science</w:t>
      </w:r>
      <w:r w:rsidRPr="00C9732A">
        <w:rPr>
          <w:rFonts w:ascii="Calibri" w:hAnsi="Calibri" w:cs="Calibri"/>
          <w:noProof/>
          <w:szCs w:val="24"/>
        </w:rPr>
        <w:t>. . Springer; 2014:741–758.</w:t>
      </w:r>
    </w:p>
    <w:p w14:paraId="251BE434"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3. </w:t>
      </w:r>
      <w:r w:rsidRPr="00C9732A">
        <w:rPr>
          <w:rFonts w:ascii="Calibri" w:hAnsi="Calibri" w:cs="Calibri"/>
          <w:noProof/>
          <w:szCs w:val="24"/>
        </w:rPr>
        <w:tab/>
        <w:t xml:space="preserve">Mitchell G, Hargreaves A, Namdeo A, Echenique M: </w:t>
      </w:r>
      <w:r w:rsidRPr="00C9732A">
        <w:rPr>
          <w:rFonts w:ascii="Calibri" w:hAnsi="Calibri" w:cs="Calibri"/>
          <w:b/>
          <w:bCs/>
          <w:noProof/>
          <w:szCs w:val="24"/>
        </w:rPr>
        <w:t>Land use, transport, and carbon futures: the impact of spatial form strategies in three UK urban regions</w:t>
      </w:r>
      <w:r w:rsidRPr="00C9732A">
        <w:rPr>
          <w:rFonts w:ascii="Calibri" w:hAnsi="Calibri" w:cs="Calibri"/>
          <w:noProof/>
          <w:szCs w:val="24"/>
        </w:rPr>
        <w:t xml:space="preserve">. </w:t>
      </w:r>
      <w:r w:rsidRPr="00C9732A">
        <w:rPr>
          <w:rFonts w:ascii="Calibri" w:hAnsi="Calibri" w:cs="Calibri"/>
          <w:i/>
          <w:iCs/>
          <w:noProof/>
          <w:szCs w:val="24"/>
        </w:rPr>
        <w:t>Environ. Plan. A</w:t>
      </w:r>
      <w:r w:rsidRPr="00C9732A">
        <w:rPr>
          <w:rFonts w:ascii="Calibri" w:hAnsi="Calibri" w:cs="Calibri"/>
          <w:noProof/>
          <w:szCs w:val="24"/>
        </w:rPr>
        <w:t xml:space="preserve"> 2011, </w:t>
      </w:r>
      <w:r w:rsidRPr="00C9732A">
        <w:rPr>
          <w:rFonts w:ascii="Calibri" w:hAnsi="Calibri" w:cs="Calibri"/>
          <w:b/>
          <w:bCs/>
          <w:noProof/>
          <w:szCs w:val="24"/>
        </w:rPr>
        <w:t>43</w:t>
      </w:r>
      <w:r w:rsidRPr="00C9732A">
        <w:rPr>
          <w:rFonts w:ascii="Calibri" w:hAnsi="Calibri" w:cs="Calibri"/>
          <w:noProof/>
          <w:szCs w:val="24"/>
        </w:rPr>
        <w:t>:2143–2163.</w:t>
      </w:r>
    </w:p>
    <w:p w14:paraId="3A0E6327"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szCs w:val="24"/>
        </w:rPr>
      </w:pPr>
      <w:r w:rsidRPr="00C9732A">
        <w:rPr>
          <w:rFonts w:ascii="Calibri" w:hAnsi="Calibri" w:cs="Calibri"/>
          <w:noProof/>
          <w:szCs w:val="24"/>
        </w:rPr>
        <w:t xml:space="preserve">54. </w:t>
      </w:r>
      <w:r w:rsidRPr="00C9732A">
        <w:rPr>
          <w:rFonts w:ascii="Calibri" w:hAnsi="Calibri" w:cs="Calibri"/>
          <w:noProof/>
          <w:szCs w:val="24"/>
        </w:rPr>
        <w:tab/>
        <w:t xml:space="preserve">Margulies JD, Magliocca NR, Schmill MD, Ellis EC: </w:t>
      </w:r>
      <w:r w:rsidRPr="00C9732A">
        <w:rPr>
          <w:rFonts w:ascii="Calibri" w:hAnsi="Calibri" w:cs="Calibri"/>
          <w:b/>
          <w:bCs/>
          <w:noProof/>
          <w:szCs w:val="24"/>
        </w:rPr>
        <w:t>Ambiguous geographies: Connecting case study knowledge with global change science</w:t>
      </w:r>
      <w:r w:rsidRPr="00C9732A">
        <w:rPr>
          <w:rFonts w:ascii="Calibri" w:hAnsi="Calibri" w:cs="Calibri"/>
          <w:noProof/>
          <w:szCs w:val="24"/>
        </w:rPr>
        <w:t xml:space="preserve">. </w:t>
      </w:r>
      <w:r w:rsidRPr="00C9732A">
        <w:rPr>
          <w:rFonts w:ascii="Calibri" w:hAnsi="Calibri" w:cs="Calibri"/>
          <w:i/>
          <w:iCs/>
          <w:noProof/>
          <w:szCs w:val="24"/>
        </w:rPr>
        <w:t>Ann. Am. Assoc. Geogr.</w:t>
      </w:r>
      <w:r w:rsidRPr="00C9732A">
        <w:rPr>
          <w:rFonts w:ascii="Calibri" w:hAnsi="Calibri" w:cs="Calibri"/>
          <w:noProof/>
          <w:szCs w:val="24"/>
        </w:rPr>
        <w:t xml:space="preserve"> 2016, </w:t>
      </w:r>
      <w:r w:rsidRPr="00C9732A">
        <w:rPr>
          <w:rFonts w:ascii="Calibri" w:hAnsi="Calibri" w:cs="Calibri"/>
          <w:b/>
          <w:bCs/>
          <w:noProof/>
          <w:szCs w:val="24"/>
        </w:rPr>
        <w:t>106</w:t>
      </w:r>
      <w:r w:rsidRPr="00C9732A">
        <w:rPr>
          <w:rFonts w:ascii="Calibri" w:hAnsi="Calibri" w:cs="Calibri"/>
          <w:noProof/>
          <w:szCs w:val="24"/>
        </w:rPr>
        <w:t>:572–596.</w:t>
      </w:r>
    </w:p>
    <w:p w14:paraId="54FE94D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rPr>
      </w:pPr>
      <w:r w:rsidRPr="00C9732A">
        <w:rPr>
          <w:rFonts w:ascii="Calibri" w:hAnsi="Calibri" w:cs="Calibri"/>
          <w:noProof/>
          <w:szCs w:val="24"/>
        </w:rPr>
        <w:t xml:space="preserve">55. </w:t>
      </w:r>
      <w:r w:rsidRPr="00C9732A">
        <w:rPr>
          <w:rFonts w:ascii="Calibri" w:hAnsi="Calibri" w:cs="Calibri"/>
          <w:noProof/>
          <w:szCs w:val="24"/>
        </w:rPr>
        <w:tab/>
        <w:t xml:space="preserve">Steinberg PF: </w:t>
      </w:r>
      <w:r w:rsidRPr="00C9732A">
        <w:rPr>
          <w:rFonts w:ascii="Calibri" w:hAnsi="Calibri" w:cs="Calibri"/>
          <w:b/>
          <w:bCs/>
          <w:noProof/>
          <w:szCs w:val="24"/>
        </w:rPr>
        <w:t>Can We Generalize from Case Studies?</w:t>
      </w:r>
      <w:r w:rsidRPr="00C9732A">
        <w:rPr>
          <w:rFonts w:ascii="Calibri" w:hAnsi="Calibri" w:cs="Calibri"/>
          <w:noProof/>
          <w:szCs w:val="24"/>
        </w:rPr>
        <w:t xml:space="preserve"> </w:t>
      </w:r>
      <w:r w:rsidRPr="00C9732A">
        <w:rPr>
          <w:rFonts w:ascii="Calibri" w:hAnsi="Calibri" w:cs="Calibri"/>
          <w:i/>
          <w:iCs/>
          <w:noProof/>
          <w:szCs w:val="24"/>
        </w:rPr>
        <w:t>Glob. Environ. Polit.</w:t>
      </w:r>
      <w:r w:rsidRPr="00C9732A">
        <w:rPr>
          <w:rFonts w:ascii="Calibri" w:hAnsi="Calibri" w:cs="Calibri"/>
          <w:noProof/>
          <w:szCs w:val="24"/>
        </w:rPr>
        <w:t xml:space="preserve"> 2015, </w:t>
      </w:r>
      <w:r w:rsidRPr="00C9732A">
        <w:rPr>
          <w:rFonts w:ascii="Calibri" w:hAnsi="Calibri" w:cs="Calibri"/>
          <w:b/>
          <w:bCs/>
          <w:noProof/>
          <w:szCs w:val="24"/>
        </w:rPr>
        <w:t>15</w:t>
      </w:r>
      <w:r w:rsidRPr="00C9732A">
        <w:rPr>
          <w:rFonts w:ascii="Calibri" w:hAnsi="Calibri" w:cs="Calibri"/>
          <w:noProof/>
          <w:szCs w:val="24"/>
        </w:rPr>
        <w:t>:152–175.</w:t>
      </w:r>
    </w:p>
    <w:p w14:paraId="1005E04E" w14:textId="02E11099" w:rsidR="00F52D0A" w:rsidRPr="001F507A" w:rsidRDefault="00E021B6" w:rsidP="008D70E0">
      <w:pPr>
        <w:rPr>
          <w:lang w:val="en-US"/>
        </w:rPr>
      </w:pPr>
      <w:r>
        <w:rPr>
          <w:lang w:val="en-US"/>
        </w:rPr>
        <w:fldChar w:fldCharType="end"/>
      </w:r>
    </w:p>
    <w:sectPr w:rsidR="00F52D0A" w:rsidRPr="001F507A" w:rsidSect="00E04D69">
      <w:footerReference w:type="default" r:id="rId18"/>
      <w:pgSz w:w="11906" w:h="16838"/>
      <w:pgMar w:top="1417" w:right="1417" w:bottom="1134" w:left="1417" w:header="708" w:footer="708" w:gutter="0"/>
      <w:lnNumType w:countBy="1" w:restart="continuous"/>
      <w:cols w:space="708"/>
      <w:docGrid w:linePitch="360"/>
      <w:sectPrChange w:id="1802" w:author="William Lamb" w:date="2017-11-03T10:10:00Z">
        <w:sectPr w:rsidR="00F52D0A" w:rsidRPr="001F507A" w:rsidSect="00E04D69">
          <w:pgMar w:top="1417" w:right="1417" w:bottom="1134" w:left="1417"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nx" w:date="2017-11-08T12:09:00Z" w:initials="m">
    <w:p w14:paraId="373025E8" w14:textId="391015C7" w:rsidR="00B03114" w:rsidRPr="00A60CA1" w:rsidRDefault="00B03114">
      <w:pPr>
        <w:pStyle w:val="CommentText"/>
        <w:rPr>
          <w:lang w:val="en-US"/>
        </w:rPr>
      </w:pPr>
      <w:r>
        <w:rPr>
          <w:rStyle w:val="CommentReference"/>
        </w:rPr>
        <w:annotationRef/>
      </w:r>
      <w:r>
        <w:rPr>
          <w:lang w:val="en-US"/>
        </w:rPr>
        <w:t>Shorter version: “u</w:t>
      </w:r>
      <w:r w:rsidRPr="00A60CA1">
        <w:rPr>
          <w:lang w:val="en-US"/>
        </w:rPr>
        <w:t>rban climate change mitigation</w:t>
      </w:r>
      <w:r>
        <w:rPr>
          <w:lang w:val="en-US"/>
        </w:rPr>
        <w:t>”</w:t>
      </w:r>
    </w:p>
  </w:comment>
  <w:comment w:id="2" w:author="Radhika Khosla" w:date="2017-11-08T16:04:00Z" w:initials="RK">
    <w:p w14:paraId="690F2FF0" w14:textId="0573F282" w:rsidR="00B03114" w:rsidRPr="00F60D42" w:rsidRDefault="00B03114">
      <w:pPr>
        <w:pStyle w:val="CommentText"/>
        <w:rPr>
          <w:lang w:val="en-US"/>
        </w:rPr>
      </w:pPr>
      <w:r>
        <w:rPr>
          <w:rStyle w:val="CommentReference"/>
        </w:rPr>
        <w:annotationRef/>
      </w:r>
      <w:r w:rsidRPr="00F60D42">
        <w:rPr>
          <w:lang w:val="en-US"/>
        </w:rPr>
        <w:t xml:space="preserve">And on thier interconnectedness in the literature. (refering to figure 3) </w:t>
      </w:r>
    </w:p>
  </w:comment>
  <w:comment w:id="5" w:author="minx" w:date="2017-11-08T12:09:00Z" w:initials="m">
    <w:p w14:paraId="2FF27285" w14:textId="287DF89D" w:rsidR="00B03114" w:rsidRPr="00A60CA1" w:rsidRDefault="00B03114">
      <w:pPr>
        <w:pStyle w:val="CommentText"/>
        <w:rPr>
          <w:lang w:val="en-US"/>
        </w:rPr>
      </w:pPr>
      <w:r>
        <w:rPr>
          <w:rStyle w:val="CommentReference"/>
        </w:rPr>
        <w:annotationRef/>
      </w:r>
      <w:r>
        <w:rPr>
          <w:lang w:val="en-US"/>
        </w:rPr>
        <w:t>Need to make sure that we really make this point well in the analysis. “Urban form” is obvious – emission accounting less so for me.</w:t>
      </w:r>
    </w:p>
  </w:comment>
  <w:comment w:id="111" w:author="Jan Minx" w:date="2017-11-09T21:26:00Z" w:initials="JM">
    <w:p w14:paraId="42AB8828" w14:textId="3304B8B7" w:rsidR="00B03114" w:rsidRPr="00030C6E" w:rsidRDefault="00B03114">
      <w:pPr>
        <w:pStyle w:val="CommentText"/>
        <w:rPr>
          <w:lang w:val="en-US"/>
        </w:rPr>
      </w:pPr>
      <w:r>
        <w:rPr>
          <w:rStyle w:val="CommentReference"/>
        </w:rPr>
        <w:annotationRef/>
      </w:r>
      <w:r w:rsidRPr="00030C6E">
        <w:rPr>
          <w:lang w:val="en-US"/>
        </w:rPr>
        <w:t xml:space="preserve">Clarke et al. (2014); Rogelj et al. </w:t>
      </w:r>
      <w:r>
        <w:rPr>
          <w:lang w:val="en-US"/>
        </w:rPr>
        <w:t>(2015)</w:t>
      </w:r>
    </w:p>
  </w:comment>
  <w:comment w:id="72" w:author="Radhika Khosla" w:date="2017-11-08T12:09:00Z" w:initials="RK">
    <w:p w14:paraId="55702544" w14:textId="71652864" w:rsidR="00B03114" w:rsidRPr="007E109E" w:rsidRDefault="00B03114">
      <w:pPr>
        <w:pStyle w:val="CommentText"/>
        <w:rPr>
          <w:lang w:val="en-GB"/>
        </w:rPr>
      </w:pPr>
      <w:r>
        <w:rPr>
          <w:rStyle w:val="CommentReference"/>
        </w:rPr>
        <w:annotationRef/>
      </w:r>
      <w:r w:rsidRPr="007E109E">
        <w:rPr>
          <w:lang w:val="en-GB"/>
        </w:rPr>
        <w:t xml:space="preserve">What is this based on? Citation? Is this our claim? </w:t>
      </w:r>
    </w:p>
  </w:comment>
  <w:comment w:id="131" w:author="Jan Minx" w:date="2017-11-09T21:56:00Z" w:initials="JM">
    <w:p w14:paraId="674014F7" w14:textId="6403E8E2" w:rsidR="00B03114" w:rsidRPr="00425182" w:rsidRDefault="00B03114">
      <w:pPr>
        <w:pStyle w:val="CommentText"/>
        <w:rPr>
          <w:lang w:val="en-US"/>
        </w:rPr>
      </w:pPr>
      <w:r>
        <w:rPr>
          <w:rStyle w:val="CommentReference"/>
        </w:rPr>
        <w:annotationRef/>
      </w:r>
      <w:r w:rsidRPr="00425182">
        <w:rPr>
          <w:lang w:val="en-US"/>
        </w:rPr>
        <w:t>Our new papers – otherwise move the clarke and rogelj references furhter back… even though they do not make this point clearly.</w:t>
      </w:r>
    </w:p>
  </w:comment>
  <w:comment w:id="61" w:author="William Lamb" w:date="2017-11-08T12:09:00Z" w:initials="WL">
    <w:p w14:paraId="37E4B938" w14:textId="4596FA38" w:rsidR="00B03114" w:rsidRDefault="00B03114">
      <w:pPr>
        <w:pStyle w:val="CommentText"/>
        <w:rPr>
          <w:lang w:val="en-GB"/>
        </w:rPr>
      </w:pPr>
      <w:r>
        <w:rPr>
          <w:rStyle w:val="CommentReference"/>
        </w:rPr>
        <w:annotationRef/>
      </w:r>
      <w:r w:rsidRPr="006A0D72">
        <w:rPr>
          <w:lang w:val="en-GB"/>
        </w:rPr>
        <w:t xml:space="preserve">If cities have a self-evident role in 1.5 degrees, why do we need figure 1? </w:t>
      </w:r>
      <w:r>
        <w:rPr>
          <w:lang w:val="en-GB"/>
        </w:rPr>
        <w:t>I am in favour of deleting it and trimming the preceding sentences here.</w:t>
      </w:r>
    </w:p>
    <w:p w14:paraId="4C0A0CA9" w14:textId="77777777" w:rsidR="00B03114" w:rsidRDefault="00B03114">
      <w:pPr>
        <w:pStyle w:val="CommentText"/>
        <w:rPr>
          <w:lang w:val="en-GB"/>
        </w:rPr>
      </w:pPr>
    </w:p>
    <w:p w14:paraId="389492D3" w14:textId="5344E654" w:rsidR="00B03114" w:rsidRPr="006A0D72" w:rsidRDefault="00B03114">
      <w:pPr>
        <w:pStyle w:val="CommentText"/>
        <w:rPr>
          <w:lang w:val="en-GB"/>
        </w:rPr>
      </w:pPr>
      <w:r>
        <w:rPr>
          <w:lang w:val="en-GB"/>
        </w:rPr>
        <w:t>(Note: figure 2 now has the timeline content, and does so more precisely).</w:t>
      </w:r>
    </w:p>
  </w:comment>
  <w:comment w:id="62" w:author="Radhika Khosla" w:date="2017-11-08T15:51:00Z" w:initials="RK">
    <w:p w14:paraId="604E8DA3" w14:textId="6142F1E6" w:rsidR="00B03114" w:rsidRPr="00F60D42" w:rsidRDefault="00B03114">
      <w:pPr>
        <w:pStyle w:val="CommentText"/>
        <w:rPr>
          <w:lang w:val="en-US"/>
        </w:rPr>
      </w:pPr>
      <w:r>
        <w:rPr>
          <w:rStyle w:val="CommentReference"/>
        </w:rPr>
        <w:annotationRef/>
      </w:r>
      <w:r w:rsidRPr="00F60D42">
        <w:rPr>
          <w:lang w:val="en-US"/>
        </w:rPr>
        <w:t xml:space="preserve">Agree on deletion.. </w:t>
      </w:r>
    </w:p>
  </w:comment>
  <w:comment w:id="144" w:author="minx" w:date="2017-11-08T12:09:00Z" w:initials="m">
    <w:p w14:paraId="3E6DE8AE" w14:textId="22374259" w:rsidR="00B03114" w:rsidRPr="00C62323" w:rsidRDefault="00B03114">
      <w:pPr>
        <w:pStyle w:val="CommentText"/>
        <w:rPr>
          <w:lang w:val="en-US"/>
        </w:rPr>
      </w:pPr>
      <w:r>
        <w:rPr>
          <w:rStyle w:val="CommentReference"/>
        </w:rPr>
        <w:annotationRef/>
      </w:r>
      <w:r w:rsidRPr="00C62323">
        <w:rPr>
          <w:rStyle w:val="CommentReference"/>
          <w:lang w:val="en-US"/>
        </w:rPr>
        <w:t>I think we need to explain this:</w:t>
      </w:r>
    </w:p>
  </w:comment>
  <w:comment w:id="228" w:author="Radhika Khosla" w:date="2017-11-08T15:47:00Z" w:initials="RK">
    <w:p w14:paraId="180A0D07" w14:textId="6C0FC32F" w:rsidR="00B03114" w:rsidRPr="00F60D42" w:rsidRDefault="00B03114">
      <w:pPr>
        <w:pStyle w:val="CommentText"/>
        <w:rPr>
          <w:lang w:val="en-US"/>
        </w:rPr>
      </w:pPr>
      <w:r>
        <w:rPr>
          <w:rStyle w:val="CommentReference"/>
        </w:rPr>
        <w:annotationRef/>
      </w:r>
      <w:r w:rsidRPr="00F60D42">
        <w:rPr>
          <w:lang w:val="en-US"/>
        </w:rPr>
        <w:t>cite</w:t>
      </w:r>
    </w:p>
  </w:comment>
  <w:comment w:id="266" w:author="Jan Minx" w:date="2017-11-09T21:12:00Z" w:initials="JM">
    <w:p w14:paraId="2BA6EE61" w14:textId="50772BA1" w:rsidR="00B03114" w:rsidRPr="00534CA4" w:rsidRDefault="00B03114">
      <w:pPr>
        <w:pStyle w:val="CommentText"/>
        <w:rPr>
          <w:lang w:val="en-US"/>
        </w:rPr>
      </w:pPr>
      <w:r>
        <w:rPr>
          <w:rStyle w:val="CommentReference"/>
        </w:rPr>
        <w:annotationRef/>
      </w:r>
      <w:r w:rsidRPr="00534CA4">
        <w:rPr>
          <w:lang w:val="en-US"/>
        </w:rPr>
        <w:t>http://www.c40.org/</w:t>
      </w:r>
    </w:p>
  </w:comment>
  <w:comment w:id="279" w:author="Jan Minx" w:date="2017-11-09T21:11:00Z" w:initials="JM">
    <w:p w14:paraId="723FB34E" w14:textId="56E4E557" w:rsidR="00B03114" w:rsidRPr="00C21D3F" w:rsidRDefault="00B03114">
      <w:pPr>
        <w:pStyle w:val="CommentText"/>
        <w:rPr>
          <w:lang w:val="en-US"/>
        </w:rPr>
      </w:pPr>
      <w:r>
        <w:rPr>
          <w:rStyle w:val="CommentReference"/>
        </w:rPr>
        <w:annotationRef/>
      </w:r>
      <w:r w:rsidRPr="00C21D3F">
        <w:rPr>
          <w:lang w:val="en-US"/>
        </w:rPr>
        <w:t>http://www.globalcovenantofmayors.org/</w:t>
      </w:r>
    </w:p>
  </w:comment>
  <w:comment w:id="288" w:author="Jan Minx" w:date="2017-11-09T21:13:00Z" w:initials="JM">
    <w:p w14:paraId="68BCBE53" w14:textId="06414F7A" w:rsidR="00B03114" w:rsidRPr="00534CA4" w:rsidRDefault="00B03114">
      <w:pPr>
        <w:pStyle w:val="CommentText"/>
        <w:rPr>
          <w:lang w:val="en-US"/>
        </w:rPr>
      </w:pPr>
      <w:r>
        <w:rPr>
          <w:rStyle w:val="CommentReference"/>
        </w:rPr>
        <w:annotationRef/>
      </w:r>
      <w:r w:rsidRPr="00534CA4">
        <w:rPr>
          <w:lang w:val="en-US"/>
        </w:rPr>
        <w:t>https://www.compactofmayors.org/</w:t>
      </w:r>
    </w:p>
  </w:comment>
  <w:comment w:id="314" w:author="minx" w:date="2017-11-08T12:09:00Z" w:initials="m">
    <w:p w14:paraId="3DAC69A7" w14:textId="7333EBC2" w:rsidR="00B03114" w:rsidRPr="00687AB2" w:rsidRDefault="00B03114">
      <w:pPr>
        <w:pStyle w:val="CommentText"/>
        <w:rPr>
          <w:lang w:val="en-US"/>
        </w:rPr>
      </w:pPr>
      <w:r>
        <w:rPr>
          <w:rStyle w:val="CommentReference"/>
        </w:rPr>
        <w:annotationRef/>
      </w:r>
      <w:r w:rsidRPr="00687AB2">
        <w:rPr>
          <w:lang w:val="en-US"/>
        </w:rPr>
        <w:t>UNEP Gap reference. Maybe we need to change the sentence.</w:t>
      </w:r>
    </w:p>
  </w:comment>
  <w:comment w:id="417" w:author="Radhika Khosla" w:date="2017-11-08T12:09:00Z" w:initials="RK">
    <w:p w14:paraId="6CAE2A6C" w14:textId="5380B90A" w:rsidR="00B03114" w:rsidRPr="007E109E" w:rsidRDefault="00B03114">
      <w:pPr>
        <w:pStyle w:val="CommentText"/>
        <w:rPr>
          <w:lang w:val="en-GB"/>
        </w:rPr>
      </w:pPr>
      <w:r>
        <w:rPr>
          <w:rStyle w:val="CommentReference"/>
        </w:rPr>
        <w:annotationRef/>
      </w:r>
      <w:r w:rsidRPr="007E109E">
        <w:rPr>
          <w:lang w:val="en-GB"/>
        </w:rPr>
        <w:t>Whose?</w:t>
      </w:r>
    </w:p>
  </w:comment>
  <w:comment w:id="476" w:author="Radhika Khosla" w:date="2017-11-08T12:09:00Z" w:initials="RK">
    <w:p w14:paraId="569B6F61" w14:textId="731E5385" w:rsidR="00B03114" w:rsidRPr="007E109E" w:rsidRDefault="00B03114">
      <w:pPr>
        <w:pStyle w:val="CommentText"/>
        <w:rPr>
          <w:lang w:val="en-GB"/>
        </w:rPr>
      </w:pPr>
      <w:r>
        <w:rPr>
          <w:rStyle w:val="CommentReference"/>
        </w:rPr>
        <w:annotationRef/>
      </w:r>
      <w:r w:rsidRPr="007E109E">
        <w:rPr>
          <w:lang w:val="en-GB"/>
        </w:rPr>
        <w:t>Over what time period?</w:t>
      </w:r>
    </w:p>
  </w:comment>
  <w:comment w:id="521" w:author="minx" w:date="2017-11-08T12:09:00Z" w:initials="m">
    <w:p w14:paraId="2D600FB3" w14:textId="2C576EF0" w:rsidR="00B03114" w:rsidRPr="00DC1812" w:rsidRDefault="00B03114">
      <w:pPr>
        <w:pStyle w:val="CommentText"/>
        <w:rPr>
          <w:lang w:val="en-US"/>
        </w:rPr>
      </w:pPr>
      <w:r>
        <w:rPr>
          <w:rStyle w:val="CommentReference"/>
        </w:rPr>
        <w:annotationRef/>
      </w:r>
      <w:r w:rsidRPr="00DC1812">
        <w:rPr>
          <w:lang w:val="en-US"/>
        </w:rPr>
        <w:t>To respond to the reviewer comments we could include some numbers here: emission reduction rates between 2020-2040 and we simipl</w:t>
      </w:r>
      <w:r>
        <w:rPr>
          <w:lang w:val="en-US"/>
        </w:rPr>
        <w:t>y highlight that residual emissions need to be halved towards the end of the century-.</w:t>
      </w:r>
    </w:p>
  </w:comment>
  <w:comment w:id="901" w:author="Radhika Khosla" w:date="2017-11-08T12:09:00Z" w:initials="RK">
    <w:p w14:paraId="64659E49" w14:textId="361E8B9D" w:rsidR="00B03114" w:rsidRPr="007E109E" w:rsidRDefault="00B03114">
      <w:pPr>
        <w:pStyle w:val="CommentText"/>
        <w:rPr>
          <w:lang w:val="en-GB"/>
        </w:rPr>
      </w:pPr>
      <w:r>
        <w:rPr>
          <w:rStyle w:val="CommentReference"/>
        </w:rPr>
        <w:annotationRef/>
      </w:r>
      <w:r w:rsidRPr="007E109E">
        <w:rPr>
          <w:lang w:val="en-GB"/>
        </w:rPr>
        <w:t>?</w:t>
      </w:r>
    </w:p>
  </w:comment>
  <w:comment w:id="1274" w:author="Radhika Khosla" w:date="2017-11-08T12:09:00Z" w:initials="RK">
    <w:p w14:paraId="631EA2EC" w14:textId="3B3C1F01" w:rsidR="00B03114" w:rsidRPr="007E109E" w:rsidRDefault="00B03114">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1291" w:author="William Lamb" w:date="2017-11-08T12:09:00Z" w:initials="WL">
    <w:p w14:paraId="170F3EE9" w14:textId="4E147C56" w:rsidR="00B03114" w:rsidRPr="00930176" w:rsidRDefault="00B03114">
      <w:pPr>
        <w:pStyle w:val="CommentText"/>
        <w:rPr>
          <w:lang w:val="en-GB"/>
        </w:rPr>
      </w:pPr>
      <w:r>
        <w:rPr>
          <w:rStyle w:val="CommentReference"/>
        </w:rPr>
        <w:annotationRef/>
      </w:r>
      <w:r w:rsidRPr="00930176">
        <w:rPr>
          <w:lang w:val="en-GB"/>
        </w:rPr>
        <w:t>Not yet updated</w:t>
      </w:r>
    </w:p>
  </w:comment>
  <w:comment w:id="1351" w:author="William Lamb" w:date="2017-11-08T12:09:00Z" w:initials="WL">
    <w:p w14:paraId="142D772A" w14:textId="167B422A" w:rsidR="00B03114" w:rsidRPr="002E2B5D" w:rsidRDefault="00B03114">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1352" w:author="William Lamb" w:date="2017-11-08T12:09:00Z" w:initials="WL">
    <w:p w14:paraId="238DF9C7" w14:textId="55485D3A" w:rsidR="00B03114" w:rsidRPr="002C6B77" w:rsidRDefault="00B03114">
      <w:pPr>
        <w:pStyle w:val="CommentText"/>
        <w:rPr>
          <w:lang w:val="en-GB"/>
        </w:rPr>
      </w:pPr>
      <w:r>
        <w:rPr>
          <w:rStyle w:val="CommentReference"/>
        </w:rPr>
        <w:annotationRef/>
      </w:r>
      <w:r w:rsidRPr="002C6B77">
        <w:rPr>
          <w:lang w:val="en-GB"/>
        </w:rPr>
        <w:t>Felix says no</w:t>
      </w:r>
    </w:p>
  </w:comment>
  <w:comment w:id="1353" w:author="William Lamb" w:date="2017-11-08T12:09:00Z" w:initials="WL">
    <w:p w14:paraId="510B1581" w14:textId="7349FBA6" w:rsidR="00B03114" w:rsidRPr="008F7593" w:rsidRDefault="00B03114">
      <w:pPr>
        <w:pStyle w:val="CommentText"/>
        <w:rPr>
          <w:lang w:val="en-GB"/>
        </w:rPr>
      </w:pPr>
      <w:r>
        <w:rPr>
          <w:rStyle w:val="CommentReference"/>
        </w:rPr>
        <w:annotationRef/>
      </w:r>
      <w:r w:rsidRPr="008F7593">
        <w:rPr>
          <w:lang w:val="en-GB"/>
        </w:rPr>
        <w:t>This para still isn’t picked up in the conclusions, and I’m not sure how to.</w:t>
      </w:r>
    </w:p>
  </w:comment>
  <w:comment w:id="1381" w:author="Felix Creutzig" w:date="2017-11-09T23:23:00Z" w:initials="FC">
    <w:p w14:paraId="3A286109" w14:textId="34D7FF40" w:rsidR="00B03114" w:rsidRPr="00B03114" w:rsidRDefault="00B03114">
      <w:pPr>
        <w:pStyle w:val="CommentText"/>
        <w:rPr>
          <w:lang w:val="en-GB"/>
        </w:rPr>
      </w:pPr>
      <w:r>
        <w:rPr>
          <w:rStyle w:val="CommentReference"/>
        </w:rPr>
        <w:annotationRef/>
      </w:r>
      <w:r w:rsidRPr="00B03114">
        <w:rPr>
          <w:lang w:val="en-GB"/>
        </w:rPr>
        <w:t>Instead: „explicit and reproducible“?</w:t>
      </w:r>
    </w:p>
  </w:comment>
  <w:comment w:id="1618" w:author="Radhika Khosla" w:date="2017-11-08T12:09:00Z" w:initials="RK">
    <w:p w14:paraId="12D4B38B" w14:textId="369613D3" w:rsidR="00B03114" w:rsidRPr="008F7593" w:rsidRDefault="00B03114">
      <w:pPr>
        <w:pStyle w:val="CommentText"/>
        <w:rPr>
          <w:lang w:val="en-GB"/>
        </w:rPr>
      </w:pPr>
      <w:r>
        <w:rPr>
          <w:rStyle w:val="CommentReference"/>
        </w:rPr>
        <w:annotationRef/>
      </w:r>
      <w:r w:rsidRPr="008F7593">
        <w:rPr>
          <w:lang w:val="en-GB"/>
        </w:rPr>
        <w:t>We fin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3025E8" w15:done="0"/>
  <w15:commentEx w15:paraId="690F2FF0" w15:done="0"/>
  <w15:commentEx w15:paraId="2FF27285" w15:done="0"/>
  <w15:commentEx w15:paraId="42AB8828" w15:done="0"/>
  <w15:commentEx w15:paraId="55702544" w15:done="0"/>
  <w15:commentEx w15:paraId="674014F7" w15:done="0"/>
  <w15:commentEx w15:paraId="389492D3" w15:done="0"/>
  <w15:commentEx w15:paraId="604E8DA3" w15:paraIdParent="389492D3" w15:done="0"/>
  <w15:commentEx w15:paraId="3E6DE8AE" w15:done="0"/>
  <w15:commentEx w15:paraId="180A0D07" w15:done="0"/>
  <w15:commentEx w15:paraId="2BA6EE61" w15:done="0"/>
  <w15:commentEx w15:paraId="723FB34E" w15:done="0"/>
  <w15:commentEx w15:paraId="68BCBE53" w15:done="0"/>
  <w15:commentEx w15:paraId="3DAC69A7" w15:done="0"/>
  <w15:commentEx w15:paraId="6CAE2A6C" w15:done="0"/>
  <w15:commentEx w15:paraId="569B6F61" w15:done="0"/>
  <w15:commentEx w15:paraId="2D600FB3" w15:done="0"/>
  <w15:commentEx w15:paraId="64659E49" w15:done="0"/>
  <w15:commentEx w15:paraId="631EA2EC" w15:done="0"/>
  <w15:commentEx w15:paraId="170F3EE9" w15:done="0"/>
  <w15:commentEx w15:paraId="142D772A" w15:done="0"/>
  <w15:commentEx w15:paraId="238DF9C7" w15:paraIdParent="142D772A" w15:done="0"/>
  <w15:commentEx w15:paraId="510B1581" w15:paraIdParent="142D772A" w15:done="0"/>
  <w15:commentEx w15:paraId="3A286109" w15:done="0"/>
  <w15:commentEx w15:paraId="12D4B3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78904" w14:textId="77777777" w:rsidR="00A66FEB" w:rsidRDefault="00A66FEB" w:rsidP="000F73E6">
      <w:pPr>
        <w:spacing w:after="0" w:line="240" w:lineRule="auto"/>
      </w:pPr>
      <w:r>
        <w:separator/>
      </w:r>
    </w:p>
  </w:endnote>
  <w:endnote w:type="continuationSeparator" w:id="0">
    <w:p w14:paraId="040D0ED0" w14:textId="77777777" w:rsidR="00A66FEB" w:rsidRDefault="00A66FEB" w:rsidP="000F73E6">
      <w:pPr>
        <w:spacing w:after="0" w:line="240" w:lineRule="auto"/>
      </w:pPr>
      <w:r>
        <w:continuationSeparator/>
      </w:r>
    </w:p>
  </w:endnote>
  <w:endnote w:type="continuationNotice" w:id="1">
    <w:p w14:paraId="3E0AD0B2" w14:textId="77777777" w:rsidR="00A66FEB" w:rsidRDefault="00A66F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797" w:author="William Lamb" w:date="2017-11-03T10:10:00Z"/>
  <w:sdt>
    <w:sdtPr>
      <w:id w:val="-1732219454"/>
      <w:docPartObj>
        <w:docPartGallery w:val="Page Numbers (Bottom of Page)"/>
        <w:docPartUnique/>
      </w:docPartObj>
    </w:sdtPr>
    <w:sdtEndPr>
      <w:rPr>
        <w:noProof/>
      </w:rPr>
    </w:sdtEndPr>
    <w:sdtContent>
      <w:customXmlInsRangeEnd w:id="1797"/>
      <w:p w14:paraId="57BB8617" w14:textId="2CC4FB8F" w:rsidR="00B03114" w:rsidRDefault="00B03114">
        <w:pPr>
          <w:pStyle w:val="Footer"/>
          <w:jc w:val="right"/>
          <w:rPr>
            <w:ins w:id="1798" w:author="William Lamb" w:date="2017-11-03T10:10:00Z"/>
          </w:rPr>
        </w:pPr>
        <w:ins w:id="1799" w:author="William Lamb" w:date="2017-11-03T10:10:00Z">
          <w:r>
            <w:fldChar w:fldCharType="begin"/>
          </w:r>
          <w:r>
            <w:instrText xml:space="preserve"> PAGE   \* MERGEFORMAT </w:instrText>
          </w:r>
          <w:r>
            <w:fldChar w:fldCharType="separate"/>
          </w:r>
        </w:ins>
        <w:r w:rsidR="00AC1FA5">
          <w:rPr>
            <w:noProof/>
          </w:rPr>
          <w:t>14</w:t>
        </w:r>
        <w:ins w:id="1800" w:author="William Lamb" w:date="2017-11-03T10:10:00Z">
          <w:r>
            <w:rPr>
              <w:noProof/>
            </w:rPr>
            <w:fldChar w:fldCharType="end"/>
          </w:r>
        </w:ins>
      </w:p>
      <w:customXmlInsRangeStart w:id="1801" w:author="William Lamb" w:date="2017-11-03T10:10:00Z"/>
    </w:sdtContent>
  </w:sdt>
  <w:customXmlInsRangeEnd w:id="1801"/>
  <w:p w14:paraId="7F54B2C0" w14:textId="77777777" w:rsidR="00B03114" w:rsidRDefault="00B031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3AAFA" w14:textId="77777777" w:rsidR="00A66FEB" w:rsidRDefault="00A66FEB" w:rsidP="000F73E6">
      <w:pPr>
        <w:spacing w:after="0" w:line="240" w:lineRule="auto"/>
      </w:pPr>
      <w:r>
        <w:separator/>
      </w:r>
    </w:p>
  </w:footnote>
  <w:footnote w:type="continuationSeparator" w:id="0">
    <w:p w14:paraId="5B829957" w14:textId="77777777" w:rsidR="00A66FEB" w:rsidRDefault="00A66FEB" w:rsidP="000F73E6">
      <w:pPr>
        <w:spacing w:after="0" w:line="240" w:lineRule="auto"/>
      </w:pPr>
      <w:r>
        <w:continuationSeparator/>
      </w:r>
    </w:p>
  </w:footnote>
  <w:footnote w:type="continuationNotice" w:id="1">
    <w:p w14:paraId="36604E6E" w14:textId="77777777" w:rsidR="00A66FEB" w:rsidRDefault="00A66FEB">
      <w:pPr>
        <w:spacing w:after="0" w:line="240" w:lineRule="auto"/>
      </w:pPr>
    </w:p>
  </w:footnote>
  <w:footnote w:id="2">
    <w:p w14:paraId="6283A911" w14:textId="343F8E47" w:rsidR="00B03114" w:rsidRPr="00E10A08" w:rsidDel="006A1740" w:rsidRDefault="00B03114">
      <w:pPr>
        <w:pStyle w:val="FootnoteText"/>
        <w:rPr>
          <w:del w:id="1067" w:author="William Lamb" w:date="2017-10-24T15:04:00Z"/>
          <w:lang w:val="en-GB"/>
        </w:rPr>
      </w:pPr>
      <w:del w:id="1068" w:author="William Lamb" w:date="2017-10-24T15:04:00Z">
        <w:r w:rsidRPr="008F7593"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rson w15:author="Jan Minx">
    <w15:presenceInfo w15:providerId="AD" w15:userId="S-1-5-21-1111795796-3109892168-2533273803-1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3D95"/>
    <w:rsid w:val="00254F5C"/>
    <w:rsid w:val="00261D3D"/>
    <w:rsid w:val="00263835"/>
    <w:rsid w:val="002646A3"/>
    <w:rsid w:val="00267CA7"/>
    <w:rsid w:val="00273682"/>
    <w:rsid w:val="002843B1"/>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B080F"/>
    <w:rsid w:val="003B146E"/>
    <w:rsid w:val="003B1BB9"/>
    <w:rsid w:val="003B1C6F"/>
    <w:rsid w:val="003B4E40"/>
    <w:rsid w:val="003B53A8"/>
    <w:rsid w:val="003B6201"/>
    <w:rsid w:val="003B77E3"/>
    <w:rsid w:val="003C0956"/>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E59AB"/>
    <w:rsid w:val="004F5A01"/>
    <w:rsid w:val="0051049A"/>
    <w:rsid w:val="005126F7"/>
    <w:rsid w:val="005168BA"/>
    <w:rsid w:val="005211AF"/>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2D7"/>
    <w:rsid w:val="006205EC"/>
    <w:rsid w:val="00620C4A"/>
    <w:rsid w:val="00626C18"/>
    <w:rsid w:val="006337CF"/>
    <w:rsid w:val="00634EC4"/>
    <w:rsid w:val="0063586E"/>
    <w:rsid w:val="006372F5"/>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25E2D"/>
    <w:rsid w:val="0082770C"/>
    <w:rsid w:val="0083368F"/>
    <w:rsid w:val="00835790"/>
    <w:rsid w:val="008400AB"/>
    <w:rsid w:val="008418B6"/>
    <w:rsid w:val="00841E48"/>
    <w:rsid w:val="00842290"/>
    <w:rsid w:val="00845D6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59CD"/>
    <w:rsid w:val="008B5E11"/>
    <w:rsid w:val="008C2537"/>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1F0C"/>
    <w:rsid w:val="00E5375F"/>
    <w:rsid w:val="00E53D4A"/>
    <w:rsid w:val="00E542C8"/>
    <w:rsid w:val="00E5573C"/>
    <w:rsid w:val="00E6332A"/>
    <w:rsid w:val="00E63573"/>
    <w:rsid w:val="00E635DD"/>
    <w:rsid w:val="00E6530D"/>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77CD"/>
    <w:rsid w:val="00ED7024"/>
    <w:rsid w:val="00EE251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90607"/>
    <w:rsid w:val="00FA0755"/>
    <w:rsid w:val="00FA0D4B"/>
    <w:rsid w:val="00FA38BB"/>
    <w:rsid w:val="00FA7611"/>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5602C-B5E5-47EE-82C8-9AD16EBCA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5815</Words>
  <Characters>261151</Characters>
  <Application>Microsoft Office Word</Application>
  <DocSecurity>0</DocSecurity>
  <Lines>2176</Lines>
  <Paragraphs>6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306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4</cp:revision>
  <dcterms:created xsi:type="dcterms:W3CDTF">2017-11-10T09:51:00Z</dcterms:created>
  <dcterms:modified xsi:type="dcterms:W3CDTF">2017-11-1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